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B1483" w14:textId="75D00F23" w:rsidR="000A7D5F" w:rsidRPr="00A74811" w:rsidRDefault="0047661B" w:rsidP="008B22DC">
      <w:pPr>
        <w:pStyle w:val="arttitle"/>
        <w:spacing w:after="0" w:line="480" w:lineRule="auto"/>
        <w:jc w:val="both"/>
        <w:rPr>
          <w:sz w:val="24"/>
          <w:szCs w:val="24"/>
          <w:lang w:val="en-US"/>
        </w:rPr>
      </w:pPr>
      <w:bookmarkStart w:id="0" w:name="_GoBack"/>
      <w:bookmarkEnd w:id="0"/>
      <w:r>
        <w:rPr>
          <w:sz w:val="24"/>
          <w:szCs w:val="24"/>
        </w:rPr>
        <w:t>An AMPK-stabilizing p</w:t>
      </w:r>
      <w:r w:rsidR="00EE1DA8">
        <w:rPr>
          <w:sz w:val="24"/>
          <w:szCs w:val="24"/>
        </w:rPr>
        <w:t>eptide</w:t>
      </w:r>
      <w:r>
        <w:rPr>
          <w:sz w:val="24"/>
          <w:szCs w:val="24"/>
        </w:rPr>
        <w:t xml:space="preserve"> ameliorates </w:t>
      </w:r>
      <w:r w:rsidR="00E10D98">
        <w:rPr>
          <w:sz w:val="24"/>
          <w:szCs w:val="24"/>
        </w:rPr>
        <w:t xml:space="preserve">adipose tissue </w:t>
      </w:r>
      <w:r>
        <w:rPr>
          <w:sz w:val="24"/>
          <w:szCs w:val="24"/>
        </w:rPr>
        <w:t xml:space="preserve">wasting in </w:t>
      </w:r>
      <w:r w:rsidR="00E10D98">
        <w:rPr>
          <w:sz w:val="24"/>
          <w:szCs w:val="24"/>
        </w:rPr>
        <w:t>cancer cachexia</w:t>
      </w:r>
      <w:r>
        <w:rPr>
          <w:sz w:val="24"/>
          <w:szCs w:val="24"/>
        </w:rPr>
        <w:t xml:space="preserve"> in mice</w:t>
      </w:r>
    </w:p>
    <w:p w14:paraId="5B4EB6D0" w14:textId="1883C952" w:rsidR="000A7D5F" w:rsidRPr="009F75A6" w:rsidRDefault="001D4C3B" w:rsidP="008B22DC">
      <w:pPr>
        <w:pStyle w:val="aug"/>
        <w:spacing w:after="0" w:line="480" w:lineRule="auto"/>
        <w:jc w:val="both"/>
        <w:rPr>
          <w:vertAlign w:val="superscript"/>
          <w:lang w:val="en-US"/>
        </w:rPr>
      </w:pPr>
      <w:r>
        <w:rPr>
          <w:lang w:val="en-US"/>
        </w:rPr>
        <w:t>Maria Rohm</w:t>
      </w:r>
      <w:r w:rsidR="00EA7DF9">
        <w:rPr>
          <w:vertAlign w:val="superscript"/>
          <w:lang w:val="en-US"/>
        </w:rPr>
        <w:t>1</w:t>
      </w:r>
      <w:r w:rsidR="005919A8">
        <w:rPr>
          <w:vertAlign w:val="superscript"/>
          <w:lang w:val="en-US"/>
        </w:rPr>
        <w:t>,2*</w:t>
      </w:r>
      <w:r w:rsidR="00EA7DF9">
        <w:rPr>
          <w:lang w:val="en-US"/>
        </w:rPr>
        <w:t>,</w:t>
      </w:r>
      <w:r w:rsidR="00EA7DF9">
        <w:rPr>
          <w:vertAlign w:val="superscript"/>
          <w:lang w:val="en-US"/>
        </w:rPr>
        <w:t xml:space="preserve"> </w:t>
      </w:r>
      <w:r w:rsidR="005919A8">
        <w:rPr>
          <w:lang w:val="en-US"/>
        </w:rPr>
        <w:t>Michaela Schäfer</w:t>
      </w:r>
      <w:r w:rsidR="005919A8" w:rsidRPr="005919A8">
        <w:rPr>
          <w:vertAlign w:val="superscript"/>
          <w:lang w:val="en-US"/>
        </w:rPr>
        <w:t>1,2*</w:t>
      </w:r>
      <w:r w:rsidR="005919A8">
        <w:rPr>
          <w:lang w:val="en-US"/>
        </w:rPr>
        <w:t xml:space="preserve">, </w:t>
      </w:r>
      <w:r w:rsidR="00177D23">
        <w:rPr>
          <w:lang w:val="en-US"/>
        </w:rPr>
        <w:t>Victor Laurent</w:t>
      </w:r>
      <w:r w:rsidR="00177D23" w:rsidRPr="00177D23">
        <w:rPr>
          <w:vertAlign w:val="superscript"/>
          <w:lang w:val="en-US"/>
        </w:rPr>
        <w:t>1,2</w:t>
      </w:r>
      <w:r w:rsidR="00177D23">
        <w:rPr>
          <w:lang w:val="en-US"/>
        </w:rPr>
        <w:t>, Bilgen Ekim Üstünel</w:t>
      </w:r>
      <w:r w:rsidR="00177D23" w:rsidRPr="00177D23">
        <w:rPr>
          <w:vertAlign w:val="superscript"/>
          <w:lang w:val="en-US"/>
        </w:rPr>
        <w:t>1,2</w:t>
      </w:r>
      <w:r w:rsidR="00177D23">
        <w:rPr>
          <w:lang w:val="en-US"/>
        </w:rPr>
        <w:t>, Katharina Niopek</w:t>
      </w:r>
      <w:r w:rsidR="00177D23" w:rsidRPr="00177D23">
        <w:rPr>
          <w:vertAlign w:val="superscript"/>
          <w:lang w:val="en-US"/>
        </w:rPr>
        <w:t>1,2</w:t>
      </w:r>
      <w:r w:rsidR="00177D23">
        <w:rPr>
          <w:lang w:val="en-US"/>
        </w:rPr>
        <w:t xml:space="preserve">, </w:t>
      </w:r>
      <w:r w:rsidR="00AB15B3">
        <w:rPr>
          <w:lang w:val="en-US"/>
        </w:rPr>
        <w:t>Carolyn Algire</w:t>
      </w:r>
      <w:r w:rsidR="005622D6">
        <w:rPr>
          <w:vertAlign w:val="superscript"/>
          <w:lang w:val="en-US"/>
        </w:rPr>
        <w:t>1</w:t>
      </w:r>
      <w:r w:rsidR="00AB15B3">
        <w:rPr>
          <w:lang w:val="en-US"/>
        </w:rPr>
        <w:t xml:space="preserve">, </w:t>
      </w:r>
      <w:r w:rsidR="00EA7DF9" w:rsidRPr="009B6149">
        <w:rPr>
          <w:lang w:val="en-US"/>
        </w:rPr>
        <w:t>Oksana</w:t>
      </w:r>
      <w:r w:rsidR="00EA7DF9">
        <w:rPr>
          <w:lang w:val="en-US"/>
        </w:rPr>
        <w:t xml:space="preserve"> </w:t>
      </w:r>
      <w:r w:rsidR="00F96481">
        <w:rPr>
          <w:lang w:val="en-US"/>
        </w:rPr>
        <w:t>Hautzinger</w:t>
      </w:r>
      <w:r w:rsidR="00F96481">
        <w:rPr>
          <w:vertAlign w:val="superscript"/>
          <w:lang w:val="en-US"/>
        </w:rPr>
        <w:t>1</w:t>
      </w:r>
      <w:r w:rsidR="00EA7DF9">
        <w:rPr>
          <w:lang w:val="en-US"/>
        </w:rPr>
        <w:t xml:space="preserve">, </w:t>
      </w:r>
      <w:r w:rsidR="00B44508">
        <w:rPr>
          <w:lang w:val="en-US"/>
        </w:rPr>
        <w:t xml:space="preserve">Tjeerd </w:t>
      </w:r>
      <w:r w:rsidR="00C10B23">
        <w:rPr>
          <w:lang w:val="en-US"/>
        </w:rPr>
        <w:t xml:space="preserve">P. </w:t>
      </w:r>
      <w:r w:rsidR="00B44508">
        <w:rPr>
          <w:lang w:val="en-US"/>
        </w:rPr>
        <w:t>Sijmonsma</w:t>
      </w:r>
      <w:r w:rsidR="00B44508" w:rsidRPr="00B44508">
        <w:rPr>
          <w:vertAlign w:val="superscript"/>
          <w:lang w:val="en-US"/>
        </w:rPr>
        <w:t>1</w:t>
      </w:r>
      <w:r w:rsidR="00B44508">
        <w:rPr>
          <w:lang w:val="en-US"/>
        </w:rPr>
        <w:t xml:space="preserve">, </w:t>
      </w:r>
      <w:r w:rsidR="006A5978">
        <w:rPr>
          <w:lang w:val="en-US"/>
        </w:rPr>
        <w:t>Annika Zota</w:t>
      </w:r>
      <w:r w:rsidR="00E10D98">
        <w:rPr>
          <w:vertAlign w:val="superscript"/>
          <w:lang w:val="en-US"/>
        </w:rPr>
        <w:t>1</w:t>
      </w:r>
      <w:r w:rsidR="006A5978">
        <w:rPr>
          <w:vertAlign w:val="superscript"/>
          <w:lang w:val="en-US"/>
        </w:rPr>
        <w:t>,2</w:t>
      </w:r>
      <w:r w:rsidR="00B76709">
        <w:rPr>
          <w:lang w:val="en-US"/>
        </w:rPr>
        <w:t xml:space="preserve">, </w:t>
      </w:r>
      <w:r w:rsidR="004840B5">
        <w:rPr>
          <w:lang w:val="en-US"/>
        </w:rPr>
        <w:t>Dasa Medrikova</w:t>
      </w:r>
      <w:r w:rsidR="00E10D98">
        <w:rPr>
          <w:vertAlign w:val="superscript"/>
          <w:lang w:val="en-US"/>
        </w:rPr>
        <w:t>1</w:t>
      </w:r>
      <w:r w:rsidR="00231805" w:rsidRPr="00231805">
        <w:rPr>
          <w:lang w:val="en-US"/>
        </w:rPr>
        <w:t>,</w:t>
      </w:r>
      <w:r w:rsidR="00231805">
        <w:rPr>
          <w:vertAlign w:val="superscript"/>
          <w:lang w:val="en-US"/>
        </w:rPr>
        <w:t xml:space="preserve"> </w:t>
      </w:r>
      <w:r w:rsidR="00203329">
        <w:rPr>
          <w:lang w:val="en-US"/>
        </w:rPr>
        <w:t>Natalia Pellegata</w:t>
      </w:r>
      <w:r w:rsidR="00203329" w:rsidRPr="00203329">
        <w:rPr>
          <w:vertAlign w:val="superscript"/>
          <w:lang w:val="en-US"/>
        </w:rPr>
        <w:t>1</w:t>
      </w:r>
      <w:r w:rsidR="00433E9B">
        <w:rPr>
          <w:vertAlign w:val="superscript"/>
          <w:lang w:val="en-US"/>
        </w:rPr>
        <w:t>,2</w:t>
      </w:r>
      <w:r w:rsidR="00203329">
        <w:rPr>
          <w:lang w:val="en-US"/>
        </w:rPr>
        <w:t xml:space="preserve">, </w:t>
      </w:r>
      <w:r w:rsidR="00231805" w:rsidRPr="00231805">
        <w:rPr>
          <w:lang w:val="en-US"/>
        </w:rPr>
        <w:t>Mikael Ryden</w:t>
      </w:r>
      <w:r w:rsidR="003B1EFD" w:rsidRPr="00BB5EB6">
        <w:rPr>
          <w:vertAlign w:val="superscript"/>
          <w:lang w:val="en-US"/>
        </w:rPr>
        <w:t>3</w:t>
      </w:r>
      <w:r w:rsidR="004840B5" w:rsidRPr="006B7EF7">
        <w:rPr>
          <w:lang w:val="en-US"/>
        </w:rPr>
        <w:t>,</w:t>
      </w:r>
      <w:r w:rsidR="00B1611B">
        <w:rPr>
          <w:lang w:val="en-US"/>
        </w:rPr>
        <w:t xml:space="preserve"> </w:t>
      </w:r>
      <w:r w:rsidR="00231805" w:rsidRPr="00231805">
        <w:rPr>
          <w:lang w:val="en-US"/>
        </w:rPr>
        <w:t>Agné Kulyte</w:t>
      </w:r>
      <w:r w:rsidR="003B1EFD" w:rsidRPr="00BB5EB6">
        <w:rPr>
          <w:vertAlign w:val="superscript"/>
          <w:lang w:val="en-US"/>
        </w:rPr>
        <w:t>3</w:t>
      </w:r>
      <w:r w:rsidR="00231805" w:rsidRPr="00231805">
        <w:rPr>
          <w:lang w:val="en-US"/>
        </w:rPr>
        <w:t>, Ingrid Dahlman</w:t>
      </w:r>
      <w:r w:rsidR="003B1EFD" w:rsidRPr="00BB5EB6">
        <w:rPr>
          <w:vertAlign w:val="superscript"/>
          <w:lang w:val="en-US"/>
        </w:rPr>
        <w:t>3</w:t>
      </w:r>
      <w:r w:rsidR="00231805" w:rsidRPr="00231805">
        <w:rPr>
          <w:lang w:val="en-US"/>
        </w:rPr>
        <w:t>, Peter Arner</w:t>
      </w:r>
      <w:r w:rsidR="003B1EFD" w:rsidRPr="00BB5EB6">
        <w:rPr>
          <w:vertAlign w:val="superscript"/>
          <w:lang w:val="en-US"/>
        </w:rPr>
        <w:t>3</w:t>
      </w:r>
      <w:r w:rsidR="00231805" w:rsidRPr="00231805">
        <w:rPr>
          <w:lang w:val="en-US"/>
        </w:rPr>
        <w:t xml:space="preserve">, </w:t>
      </w:r>
      <w:r w:rsidR="00683D71">
        <w:rPr>
          <w:lang w:val="en-US"/>
        </w:rPr>
        <w:t>Natascha Petrovic</w:t>
      </w:r>
      <w:r w:rsidR="00683D71" w:rsidRPr="00055329">
        <w:rPr>
          <w:vertAlign w:val="superscript"/>
          <w:lang w:val="en-US"/>
        </w:rPr>
        <w:t>4</w:t>
      </w:r>
      <w:r w:rsidR="00683D71">
        <w:rPr>
          <w:lang w:val="en-US"/>
        </w:rPr>
        <w:t xml:space="preserve">, </w:t>
      </w:r>
      <w:r w:rsidR="00B1611B">
        <w:rPr>
          <w:lang w:val="en-US"/>
        </w:rPr>
        <w:t>Barbara Cannon</w:t>
      </w:r>
      <w:r w:rsidR="003B1EFD">
        <w:rPr>
          <w:vertAlign w:val="superscript"/>
          <w:lang w:val="en-US"/>
        </w:rPr>
        <w:t>4</w:t>
      </w:r>
      <w:r w:rsidR="00B1611B">
        <w:rPr>
          <w:lang w:val="en-US"/>
        </w:rPr>
        <w:t>,</w:t>
      </w:r>
      <w:r w:rsidR="004840B5" w:rsidRPr="006B7EF7">
        <w:rPr>
          <w:lang w:val="en-US"/>
        </w:rPr>
        <w:t xml:space="preserve"> </w:t>
      </w:r>
      <w:r w:rsidRPr="00534982">
        <w:rPr>
          <w:lang w:val="en-US"/>
        </w:rPr>
        <w:t xml:space="preserve">Ez-Zoubir </w:t>
      </w:r>
      <w:r w:rsidR="00B342D5" w:rsidRPr="00534982">
        <w:rPr>
          <w:lang w:val="en-US"/>
        </w:rPr>
        <w:t>Amri</w:t>
      </w:r>
      <w:r w:rsidR="003B1EFD">
        <w:rPr>
          <w:vertAlign w:val="superscript"/>
          <w:lang w:val="en-US"/>
        </w:rPr>
        <w:t>5</w:t>
      </w:r>
      <w:r w:rsidRPr="006B7EF7">
        <w:rPr>
          <w:lang w:val="en-US"/>
        </w:rPr>
        <w:t xml:space="preserve">, </w:t>
      </w:r>
      <w:r w:rsidR="00802579">
        <w:rPr>
          <w:lang w:val="en-US"/>
        </w:rPr>
        <w:t xml:space="preserve">Bruce </w:t>
      </w:r>
      <w:r w:rsidR="00B342D5">
        <w:rPr>
          <w:lang w:val="en-US"/>
        </w:rPr>
        <w:t>Kemp</w:t>
      </w:r>
      <w:r w:rsidR="003B1EFD">
        <w:rPr>
          <w:vertAlign w:val="superscript"/>
          <w:lang w:val="en-US"/>
        </w:rPr>
        <w:t>6</w:t>
      </w:r>
      <w:r w:rsidR="00802579">
        <w:rPr>
          <w:lang w:val="en-US"/>
        </w:rPr>
        <w:t xml:space="preserve">, </w:t>
      </w:r>
      <w:r w:rsidR="00600514">
        <w:rPr>
          <w:lang w:val="en-US"/>
        </w:rPr>
        <w:t xml:space="preserve">Gregory R. </w:t>
      </w:r>
      <w:r w:rsidR="00B342D5" w:rsidRPr="009F75A6">
        <w:rPr>
          <w:lang w:val="en-US"/>
        </w:rPr>
        <w:t>Steinberg</w:t>
      </w:r>
      <w:r w:rsidR="00683D71">
        <w:rPr>
          <w:vertAlign w:val="superscript"/>
          <w:lang w:val="en-US"/>
        </w:rPr>
        <w:t>7</w:t>
      </w:r>
      <w:r w:rsidR="005833F2" w:rsidRPr="009F75A6">
        <w:rPr>
          <w:lang w:val="en-US"/>
        </w:rPr>
        <w:t xml:space="preserve">, </w:t>
      </w:r>
      <w:r w:rsidR="00A34A6E" w:rsidRPr="009F75A6">
        <w:rPr>
          <w:lang w:val="en-US"/>
        </w:rPr>
        <w:t xml:space="preserve">Petra </w:t>
      </w:r>
      <w:r w:rsidR="00B342D5" w:rsidRPr="009F75A6">
        <w:rPr>
          <w:lang w:val="en-US"/>
        </w:rPr>
        <w:t>Janovska</w:t>
      </w:r>
      <w:r w:rsidR="00683D71">
        <w:rPr>
          <w:vertAlign w:val="superscript"/>
          <w:lang w:val="en-US"/>
        </w:rPr>
        <w:t>8</w:t>
      </w:r>
      <w:r w:rsidR="007F57F8" w:rsidRPr="009F75A6">
        <w:rPr>
          <w:lang w:val="en-US"/>
        </w:rPr>
        <w:t xml:space="preserve">, </w:t>
      </w:r>
      <w:r w:rsidR="004840B5" w:rsidRPr="009F75A6">
        <w:rPr>
          <w:lang w:val="en-US"/>
        </w:rPr>
        <w:t xml:space="preserve">Jan </w:t>
      </w:r>
      <w:r w:rsidR="00B342D5" w:rsidRPr="009F75A6">
        <w:rPr>
          <w:lang w:val="en-US"/>
        </w:rPr>
        <w:t>Kopecky</w:t>
      </w:r>
      <w:r w:rsidR="00683D71">
        <w:rPr>
          <w:vertAlign w:val="superscript"/>
          <w:lang w:val="en-US"/>
        </w:rPr>
        <w:t>8</w:t>
      </w:r>
      <w:r w:rsidR="004840B5" w:rsidRPr="009F75A6">
        <w:rPr>
          <w:lang w:val="en-US"/>
        </w:rPr>
        <w:t xml:space="preserve">, </w:t>
      </w:r>
      <w:r w:rsidR="00E10D98" w:rsidRPr="009F75A6">
        <w:rPr>
          <w:lang w:val="en-US"/>
        </w:rPr>
        <w:t xml:space="preserve">Christian </w:t>
      </w:r>
      <w:r w:rsidR="00B342D5" w:rsidRPr="009F75A6">
        <w:rPr>
          <w:lang w:val="en-US"/>
        </w:rPr>
        <w:t>Wolfrum</w:t>
      </w:r>
      <w:r w:rsidR="00683D71">
        <w:rPr>
          <w:vertAlign w:val="superscript"/>
          <w:lang w:val="en-US"/>
        </w:rPr>
        <w:t>9</w:t>
      </w:r>
      <w:r w:rsidR="00E10D98" w:rsidRPr="009F75A6">
        <w:rPr>
          <w:lang w:val="en-US"/>
        </w:rPr>
        <w:t xml:space="preserve">, </w:t>
      </w:r>
      <w:r w:rsidR="00E12588">
        <w:rPr>
          <w:lang w:val="en-US"/>
        </w:rPr>
        <w:t>Matthias Blüher</w:t>
      </w:r>
      <w:r w:rsidR="00683D71">
        <w:rPr>
          <w:vertAlign w:val="superscript"/>
          <w:lang w:val="en-US"/>
        </w:rPr>
        <w:t>10</w:t>
      </w:r>
      <w:r w:rsidR="00E12588">
        <w:rPr>
          <w:lang w:val="en-US"/>
        </w:rPr>
        <w:t xml:space="preserve">, </w:t>
      </w:r>
      <w:r w:rsidR="006917EA" w:rsidRPr="009F75A6">
        <w:rPr>
          <w:lang w:val="en-US"/>
        </w:rPr>
        <w:t>Mauricio Berriel Diaz</w:t>
      </w:r>
      <w:r w:rsidR="006917EA" w:rsidRPr="009F75A6">
        <w:rPr>
          <w:vertAlign w:val="superscript"/>
          <w:lang w:val="en-US"/>
        </w:rPr>
        <w:t>1</w:t>
      </w:r>
      <w:r w:rsidR="00B342D5" w:rsidRPr="009F75A6">
        <w:rPr>
          <w:vertAlign w:val="superscript"/>
          <w:lang w:val="en-US"/>
        </w:rPr>
        <w:t>,2</w:t>
      </w:r>
      <w:r w:rsidR="00B44508" w:rsidRPr="009F75A6">
        <w:rPr>
          <w:lang w:val="en-US"/>
        </w:rPr>
        <w:t xml:space="preserve">, </w:t>
      </w:r>
      <w:r w:rsidR="00B56B55" w:rsidRPr="009F75A6">
        <w:rPr>
          <w:lang w:val="en-US"/>
        </w:rPr>
        <w:t>and Stephan Herzig</w:t>
      </w:r>
      <w:r w:rsidR="005622D6" w:rsidRPr="009F75A6">
        <w:rPr>
          <w:vertAlign w:val="superscript"/>
          <w:lang w:val="en-US"/>
        </w:rPr>
        <w:t>1</w:t>
      </w:r>
      <w:r w:rsidR="00B342D5" w:rsidRPr="009F75A6">
        <w:rPr>
          <w:vertAlign w:val="superscript"/>
          <w:lang w:val="en-US"/>
        </w:rPr>
        <w:t>,2</w:t>
      </w:r>
      <w:r w:rsidR="000813D7" w:rsidRPr="009F75A6">
        <w:rPr>
          <w:vertAlign w:val="superscript"/>
          <w:lang w:val="en-US"/>
        </w:rPr>
        <w:t>$</w:t>
      </w:r>
    </w:p>
    <w:p w14:paraId="75C81F81" w14:textId="77777777" w:rsidR="00B9114B" w:rsidRPr="009F75A6" w:rsidRDefault="00B9114B" w:rsidP="008B22DC">
      <w:pPr>
        <w:pStyle w:val="aff"/>
        <w:spacing w:after="0" w:line="480" w:lineRule="auto"/>
        <w:jc w:val="both"/>
        <w:rPr>
          <w:i w:val="0"/>
          <w:lang w:val="en-US"/>
        </w:rPr>
      </w:pPr>
    </w:p>
    <w:p w14:paraId="196D7ED1" w14:textId="29D126C0" w:rsidR="00E10D98" w:rsidRDefault="005919A8" w:rsidP="008B22DC">
      <w:pPr>
        <w:spacing w:line="480" w:lineRule="auto"/>
        <w:jc w:val="both"/>
      </w:pPr>
      <w:r>
        <w:rPr>
          <w:vertAlign w:val="superscript"/>
        </w:rPr>
        <w:t>1</w:t>
      </w:r>
      <w:r w:rsidR="00B342D5">
        <w:t>Institute for Diabetes and Cancer</w:t>
      </w:r>
      <w:r w:rsidR="00325B4D">
        <w:t>, Helmholtz Center Munich,</w:t>
      </w:r>
      <w:r w:rsidR="00B342D5">
        <w:t xml:space="preserve"> Neuherberg, Germany</w:t>
      </w:r>
      <w:r>
        <w:t>, and Joint Heidelberg-IDC Translational Diabetes Program, Inner Medicine 1, Heidelberg University</w:t>
      </w:r>
      <w:r w:rsidR="00937AF5">
        <w:t xml:space="preserve"> Hospital</w:t>
      </w:r>
      <w:r w:rsidR="00325B4D">
        <w:t xml:space="preserve">, </w:t>
      </w:r>
      <w:r>
        <w:t>Heidelberg, Germany</w:t>
      </w:r>
    </w:p>
    <w:p w14:paraId="18A6E195" w14:textId="32D6A293" w:rsidR="005919A8" w:rsidRPr="00CF473A" w:rsidRDefault="005919A8" w:rsidP="008B22DC">
      <w:pPr>
        <w:spacing w:line="480" w:lineRule="auto"/>
        <w:jc w:val="both"/>
        <w:rPr>
          <w:lang w:val="de-DE"/>
        </w:rPr>
      </w:pPr>
      <w:r w:rsidRPr="00CF473A">
        <w:rPr>
          <w:vertAlign w:val="superscript"/>
          <w:lang w:val="de-DE"/>
        </w:rPr>
        <w:t>2</w:t>
      </w:r>
      <w:r w:rsidR="00CF473A" w:rsidRPr="00CF473A">
        <w:rPr>
          <w:lang w:val="de-DE"/>
        </w:rPr>
        <w:t>Deutsches Zentrum für Diabetesforschung</w:t>
      </w:r>
      <w:r w:rsidRPr="00CF473A">
        <w:rPr>
          <w:lang w:val="de-DE"/>
        </w:rPr>
        <w:t xml:space="preserve">, </w:t>
      </w:r>
      <w:r w:rsidR="00325B4D">
        <w:rPr>
          <w:lang w:val="de-DE"/>
        </w:rPr>
        <w:t>N</w:t>
      </w:r>
      <w:r w:rsidRPr="00CF473A">
        <w:rPr>
          <w:lang w:val="de-DE"/>
        </w:rPr>
        <w:t>euherberg, Germany</w:t>
      </w:r>
    </w:p>
    <w:p w14:paraId="5528D9CF" w14:textId="6F279E04" w:rsidR="003B1EFD" w:rsidRDefault="003B1EFD" w:rsidP="008B22DC">
      <w:pPr>
        <w:spacing w:line="480" w:lineRule="auto"/>
        <w:jc w:val="both"/>
      </w:pPr>
      <w:r w:rsidRPr="003B1EFD">
        <w:rPr>
          <w:vertAlign w:val="superscript"/>
        </w:rPr>
        <w:t>3</w:t>
      </w:r>
      <w:r>
        <w:t>Lipid Laboratory, Department of Medicine, Karolinska Institute, Stockholm, Sweden</w:t>
      </w:r>
    </w:p>
    <w:p w14:paraId="1B38BB62" w14:textId="3AE91535" w:rsidR="00B342D5" w:rsidRPr="009F75A6" w:rsidRDefault="003B1EFD" w:rsidP="008B22DC">
      <w:pPr>
        <w:spacing w:line="480" w:lineRule="auto"/>
        <w:jc w:val="both"/>
      </w:pPr>
      <w:r>
        <w:rPr>
          <w:vertAlign w:val="superscript"/>
        </w:rPr>
        <w:t>4</w:t>
      </w:r>
      <w:r w:rsidR="00B342D5" w:rsidRPr="009F75A6">
        <w:t>Department of Molecular Biosciences, The Wenner-Gren Institute, Stockholm Univ</w:t>
      </w:r>
      <w:r w:rsidR="00325B4D">
        <w:t>ersity,</w:t>
      </w:r>
      <w:r w:rsidR="00B342D5" w:rsidRPr="009F75A6">
        <w:t xml:space="preserve"> Stockholm, Sweden</w:t>
      </w:r>
    </w:p>
    <w:p w14:paraId="6A7968A1" w14:textId="1ADF75D6" w:rsidR="00CE1E46" w:rsidRDefault="003B1EFD" w:rsidP="008B22DC">
      <w:pPr>
        <w:spacing w:line="480" w:lineRule="auto"/>
        <w:jc w:val="both"/>
      </w:pPr>
      <w:r>
        <w:rPr>
          <w:vertAlign w:val="superscript"/>
        </w:rPr>
        <w:t>5</w:t>
      </w:r>
      <w:r w:rsidR="00B342D5" w:rsidRPr="00CE1E46">
        <w:t>University</w:t>
      </w:r>
      <w:r w:rsidR="00B342D5">
        <w:t xml:space="preserve"> </w:t>
      </w:r>
      <w:r w:rsidR="00CE1E46">
        <w:t xml:space="preserve">of Nice Sophia Antipolis </w:t>
      </w:r>
      <w:r w:rsidR="00CE1E46" w:rsidRPr="00CE1E46">
        <w:t>and Centre National de la Recherche Scientifique (CNRS)</w:t>
      </w:r>
      <w:r w:rsidR="00CE1E46">
        <w:t>, Nice, France</w:t>
      </w:r>
    </w:p>
    <w:p w14:paraId="292120A9" w14:textId="1944301E" w:rsidR="00683D71" w:rsidRPr="007239BD" w:rsidRDefault="00683D71" w:rsidP="00683D71">
      <w:pPr>
        <w:spacing w:line="480" w:lineRule="auto"/>
        <w:jc w:val="both"/>
      </w:pPr>
      <w:r w:rsidRPr="00055329">
        <w:rPr>
          <w:vertAlign w:val="superscript"/>
        </w:rPr>
        <w:t>6</w:t>
      </w:r>
      <w:r>
        <w:t>St Vincent’s Institute of Medical Research, University of Melbourne &amp; Mary MacKillop Institute for Health, Research Australian Catholic University, Victoria Parade, Fitzroy, Victoria, Australia</w:t>
      </w:r>
    </w:p>
    <w:p w14:paraId="4EAFD403" w14:textId="12CF1A3F" w:rsidR="00E10D98" w:rsidRDefault="00683D71" w:rsidP="008B22DC">
      <w:pPr>
        <w:spacing w:line="480" w:lineRule="auto"/>
        <w:jc w:val="both"/>
      </w:pPr>
      <w:r>
        <w:rPr>
          <w:vertAlign w:val="superscript"/>
        </w:rPr>
        <w:t>7</w:t>
      </w:r>
      <w:r w:rsidR="00B342D5" w:rsidRPr="00600514">
        <w:t xml:space="preserve">Department </w:t>
      </w:r>
      <w:r w:rsidR="00600514" w:rsidRPr="00600514">
        <w:t>of Medicine, Division of Endocrinology and Metabolism, McMaster University, Hamilton, Ontario, Canada</w:t>
      </w:r>
    </w:p>
    <w:p w14:paraId="4A6543AB" w14:textId="2E2E92FE" w:rsidR="006E770F" w:rsidRPr="006E770F" w:rsidRDefault="00683D71" w:rsidP="008B22DC">
      <w:pPr>
        <w:spacing w:line="480" w:lineRule="auto"/>
        <w:jc w:val="both"/>
      </w:pPr>
      <w:r>
        <w:rPr>
          <w:vertAlign w:val="superscript"/>
        </w:rPr>
        <w:t>8</w:t>
      </w:r>
      <w:r w:rsidR="00B342D5" w:rsidRPr="00600514">
        <w:t xml:space="preserve">Department </w:t>
      </w:r>
      <w:r w:rsidR="00600514" w:rsidRPr="00600514">
        <w:t>of Adipose Tissue Biology, Institute of Physiology of the Academy of Scien</w:t>
      </w:r>
      <w:r w:rsidR="00600514">
        <w:t>ces of the Czech Republic</w:t>
      </w:r>
      <w:r w:rsidR="00600514" w:rsidRPr="00600514">
        <w:t>, Prague, Czech Republic</w:t>
      </w:r>
    </w:p>
    <w:p w14:paraId="29E1C306" w14:textId="4BC9E547" w:rsidR="007239BD" w:rsidRDefault="00683D71" w:rsidP="008B22DC">
      <w:pPr>
        <w:spacing w:line="480" w:lineRule="auto"/>
        <w:jc w:val="both"/>
      </w:pPr>
      <w:r>
        <w:rPr>
          <w:vertAlign w:val="superscript"/>
        </w:rPr>
        <w:lastRenderedPageBreak/>
        <w:t>9</w:t>
      </w:r>
      <w:r w:rsidR="00B342D5" w:rsidRPr="00410BB4">
        <w:t xml:space="preserve">Swiss </w:t>
      </w:r>
      <w:r w:rsidR="00410BB4" w:rsidRPr="00410BB4">
        <w:t>Federal Institute of Technology, Institute of Food Nutrition and Health, Schwerzenbach, Switzerland</w:t>
      </w:r>
    </w:p>
    <w:p w14:paraId="41189CB3" w14:textId="1B6DA7D1" w:rsidR="00E12588" w:rsidRDefault="00683D71" w:rsidP="008B22DC">
      <w:pPr>
        <w:spacing w:line="480" w:lineRule="auto"/>
        <w:jc w:val="both"/>
      </w:pPr>
      <w:r>
        <w:rPr>
          <w:vertAlign w:val="superscript"/>
        </w:rPr>
        <w:t>10</w:t>
      </w:r>
      <w:r w:rsidR="00E12588">
        <w:t>Department of Medicine, University of Leipzig, Leipzig, Germany</w:t>
      </w:r>
    </w:p>
    <w:p w14:paraId="55039718" w14:textId="77777777" w:rsidR="009A77D5" w:rsidRDefault="009A77D5" w:rsidP="008B22DC">
      <w:pPr>
        <w:spacing w:line="480" w:lineRule="auto"/>
        <w:jc w:val="both"/>
      </w:pPr>
    </w:p>
    <w:p w14:paraId="05C84C5D" w14:textId="77777777" w:rsidR="005919A8" w:rsidRPr="005B7E52" w:rsidRDefault="005919A8" w:rsidP="008B22DC">
      <w:pPr>
        <w:spacing w:line="480" w:lineRule="auto"/>
        <w:jc w:val="both"/>
      </w:pPr>
      <w:r>
        <w:t>*Equal contribution</w:t>
      </w:r>
    </w:p>
    <w:p w14:paraId="70263AB0" w14:textId="05F926ED" w:rsidR="000813D7" w:rsidRDefault="000813D7" w:rsidP="008B22DC">
      <w:pPr>
        <w:spacing w:line="480" w:lineRule="auto"/>
        <w:jc w:val="both"/>
      </w:pPr>
      <w:r w:rsidRPr="000813D7">
        <w:t xml:space="preserve">$ </w:t>
      </w:r>
      <w:r w:rsidR="00E10D98">
        <w:t>Contact</w:t>
      </w:r>
      <w:r w:rsidR="00165E22">
        <w:t xml:space="preserve">: </w:t>
      </w:r>
      <w:hyperlink r:id="rId9" w:history="1">
        <w:r w:rsidR="009A77D5" w:rsidRPr="00503A71">
          <w:rPr>
            <w:rStyle w:val="Hyperlink"/>
          </w:rPr>
          <w:t>stephan.herzig@helmholtz-muenchen.de</w:t>
        </w:r>
      </w:hyperlink>
    </w:p>
    <w:p w14:paraId="05A666E8" w14:textId="77777777" w:rsidR="00EA7DF9" w:rsidRDefault="00EA7DF9" w:rsidP="008B22DC">
      <w:pPr>
        <w:spacing w:line="480" w:lineRule="auto"/>
        <w:jc w:val="both"/>
      </w:pPr>
    </w:p>
    <w:p w14:paraId="5BC67439" w14:textId="77777777" w:rsidR="001D4C3B" w:rsidRDefault="00165E22" w:rsidP="008B22DC">
      <w:pPr>
        <w:spacing w:line="480" w:lineRule="auto"/>
        <w:jc w:val="both"/>
        <w:rPr>
          <w:b/>
        </w:rPr>
      </w:pPr>
      <w:r>
        <w:t>Running</w:t>
      </w:r>
      <w:r w:rsidR="00EB6A39">
        <w:t xml:space="preserve"> title: </w:t>
      </w:r>
      <w:r w:rsidR="009F1632">
        <w:t>Adipose tissue</w:t>
      </w:r>
      <w:r w:rsidR="00EB51EC">
        <w:t xml:space="preserve"> preservation</w:t>
      </w:r>
      <w:r w:rsidR="00807B23">
        <w:t xml:space="preserve"> therapy </w:t>
      </w:r>
      <w:r w:rsidR="00EB51EC">
        <w:t>against</w:t>
      </w:r>
      <w:r w:rsidR="00807B23">
        <w:t xml:space="preserve"> </w:t>
      </w:r>
      <w:r w:rsidR="00EB6A39">
        <w:t>cancer cachexia</w:t>
      </w:r>
      <w:r w:rsidR="001D4C3B">
        <w:rPr>
          <w:b/>
        </w:rPr>
        <w:br w:type="page"/>
      </w:r>
    </w:p>
    <w:p w14:paraId="67659369" w14:textId="77777777" w:rsidR="001F3281" w:rsidRDefault="001F3281" w:rsidP="008B22DC">
      <w:pPr>
        <w:spacing w:line="480" w:lineRule="auto"/>
        <w:jc w:val="both"/>
        <w:rPr>
          <w:b/>
        </w:rPr>
      </w:pPr>
      <w:r>
        <w:rPr>
          <w:b/>
        </w:rPr>
        <w:lastRenderedPageBreak/>
        <w:t>SUMMARY</w:t>
      </w:r>
    </w:p>
    <w:p w14:paraId="3ED501C8" w14:textId="49DB300E" w:rsidR="001D4C3B" w:rsidRPr="001F3281" w:rsidRDefault="00796657" w:rsidP="008B22DC">
      <w:pPr>
        <w:spacing w:line="480" w:lineRule="auto"/>
        <w:jc w:val="both"/>
      </w:pPr>
      <w:r w:rsidRPr="001F3281">
        <w:t xml:space="preserve">Cachexia </w:t>
      </w:r>
      <w:r w:rsidR="004562EF" w:rsidRPr="001F3281">
        <w:t>repr</w:t>
      </w:r>
      <w:r w:rsidR="00024673">
        <w:t>esents a</w:t>
      </w:r>
      <w:r w:rsidR="004562EF" w:rsidRPr="001F3281">
        <w:t xml:space="preserve"> fatal energy wasting </w:t>
      </w:r>
      <w:r w:rsidR="00F31B5E" w:rsidRPr="001F3281">
        <w:t>syndrome</w:t>
      </w:r>
      <w:r w:rsidR="004562EF" w:rsidRPr="001F3281">
        <w:t xml:space="preserve"> </w:t>
      </w:r>
      <w:r w:rsidRPr="001F3281">
        <w:t xml:space="preserve">in </w:t>
      </w:r>
      <w:r w:rsidR="00E13689">
        <w:t xml:space="preserve">a large number of </w:t>
      </w:r>
      <w:r w:rsidR="00C12D13" w:rsidRPr="001F3281">
        <w:t>patients</w:t>
      </w:r>
      <w:r w:rsidR="009E4453">
        <w:t xml:space="preserve"> with cancer</w:t>
      </w:r>
      <w:r w:rsidR="00BB5001">
        <w:t xml:space="preserve">, mostly </w:t>
      </w:r>
      <w:r w:rsidR="002A40A7">
        <w:t xml:space="preserve">resulting in a pathological loss of </w:t>
      </w:r>
      <w:r w:rsidR="00BB5001">
        <w:t>skeletal muscle and adipose tissue</w:t>
      </w:r>
      <w:r w:rsidR="00C12D13" w:rsidRPr="001F3281">
        <w:t xml:space="preserve">. </w:t>
      </w:r>
      <w:r w:rsidR="001D4C3B" w:rsidRPr="001F3281">
        <w:t xml:space="preserve">Here we show that </w:t>
      </w:r>
      <w:r w:rsidR="00766EF6" w:rsidRPr="001F3281">
        <w:t xml:space="preserve">tumor cell exposure of white adipocytes as well </w:t>
      </w:r>
      <w:r w:rsidR="00D96863" w:rsidRPr="001F3281">
        <w:t xml:space="preserve">as </w:t>
      </w:r>
      <w:r w:rsidR="001D4C3B" w:rsidRPr="001F3281">
        <w:t xml:space="preserve">tumor growth in mice triggered </w:t>
      </w:r>
      <w:r w:rsidR="002B5F81" w:rsidRPr="001F3281">
        <w:t>a</w:t>
      </w:r>
      <w:r w:rsidR="00F92206" w:rsidRPr="001F3281">
        <w:t xml:space="preserve"> </w:t>
      </w:r>
      <w:r w:rsidR="00E378EE" w:rsidRPr="001F3281">
        <w:t xml:space="preserve">futile </w:t>
      </w:r>
      <w:r w:rsidR="002B5F81" w:rsidRPr="001F3281">
        <w:t>energy wasting cycle in white adipose tissue (WAT)</w:t>
      </w:r>
      <w:r w:rsidR="00BA1B38" w:rsidRPr="001F3281">
        <w:t xml:space="preserve">. </w:t>
      </w:r>
      <w:r w:rsidR="00672CEB">
        <w:t xml:space="preserve">While </w:t>
      </w:r>
      <w:r w:rsidR="007D7E32" w:rsidRPr="001F3281">
        <w:t>uncoupling protein (</w:t>
      </w:r>
      <w:r w:rsidR="00325B4D">
        <w:t>Ucp</w:t>
      </w:r>
      <w:r w:rsidR="007D7E32" w:rsidRPr="001F3281">
        <w:t>)</w:t>
      </w:r>
      <w:r w:rsidR="00BA1B38" w:rsidRPr="001F3281">
        <w:t>1</w:t>
      </w:r>
      <w:r w:rsidR="00672CEB">
        <w:t xml:space="preserve">-dependent thermogenesis was dispensable for </w:t>
      </w:r>
      <w:r w:rsidR="00BA1B38" w:rsidRPr="001F3281">
        <w:t>tumor-induced body wasting</w:t>
      </w:r>
      <w:r w:rsidR="00641057">
        <w:t>,</w:t>
      </w:r>
      <w:r w:rsidR="00766EF6" w:rsidRPr="001F3281">
        <w:t xml:space="preserve"> </w:t>
      </w:r>
      <w:r w:rsidR="00BA1B38" w:rsidRPr="001F3281">
        <w:t xml:space="preserve">WAT </w:t>
      </w:r>
      <w:r w:rsidR="002A40A7">
        <w:t xml:space="preserve">from cachetic mice </w:t>
      </w:r>
      <w:r w:rsidR="00A2071B">
        <w:t xml:space="preserve">and tumor-cell supernatant treated adipocytes </w:t>
      </w:r>
      <w:r w:rsidR="00AB667A">
        <w:t>w</w:t>
      </w:r>
      <w:r w:rsidR="00A2071B">
        <w:t>ere</w:t>
      </w:r>
      <w:r w:rsidR="00BA1B38" w:rsidRPr="001F3281">
        <w:t xml:space="preserve"> </w:t>
      </w:r>
      <w:r w:rsidR="00D317C7" w:rsidRPr="001F3281">
        <w:t>consistently</w:t>
      </w:r>
      <w:r w:rsidR="00BA1B38" w:rsidRPr="001F3281">
        <w:t xml:space="preserve"> </w:t>
      </w:r>
      <w:r w:rsidR="00F92206" w:rsidRPr="001F3281">
        <w:t>characterized by</w:t>
      </w:r>
      <w:r w:rsidR="00766EF6" w:rsidRPr="001F3281">
        <w:t xml:space="preserve"> the simultaneous induction of </w:t>
      </w:r>
      <w:r w:rsidR="00E378EE" w:rsidRPr="001F3281">
        <w:t xml:space="preserve">both </w:t>
      </w:r>
      <w:r w:rsidR="00766EF6" w:rsidRPr="001F3281">
        <w:t>li</w:t>
      </w:r>
      <w:r w:rsidR="00F92206" w:rsidRPr="001F3281">
        <w:t>polytic and lipogenic pathways</w:t>
      </w:r>
      <w:r w:rsidR="004C00D4">
        <w:t>. Paradoxically, this was accompanied by</w:t>
      </w:r>
      <w:r w:rsidR="00F92206" w:rsidRPr="001F3281">
        <w:t xml:space="preserve"> </w:t>
      </w:r>
      <w:r w:rsidR="007743B7">
        <w:t xml:space="preserve">an </w:t>
      </w:r>
      <w:r w:rsidR="00F92206" w:rsidRPr="001F3281">
        <w:t>inactivated AM</w:t>
      </w:r>
      <w:r w:rsidR="00325B4D">
        <w:t>P-activated protein kinase (Ampk</w:t>
      </w:r>
      <w:r w:rsidR="00F92206" w:rsidRPr="001F3281">
        <w:t>)</w:t>
      </w:r>
      <w:r w:rsidR="00E83E22">
        <w:t>,</w:t>
      </w:r>
      <w:r w:rsidR="007743B7">
        <w:t xml:space="preserve"> which is normally activated in peripheral tissues </w:t>
      </w:r>
      <w:r w:rsidR="00BC5EF6">
        <w:t>during states of</w:t>
      </w:r>
      <w:r w:rsidR="007743B7">
        <w:t xml:space="preserve"> low cellular energy.</w:t>
      </w:r>
      <w:r w:rsidR="00766EF6" w:rsidRPr="001F3281">
        <w:t xml:space="preserve"> </w:t>
      </w:r>
      <w:r w:rsidR="007743B7">
        <w:t xml:space="preserve">Ampk inactivation </w:t>
      </w:r>
      <w:r w:rsidR="00FE7617">
        <w:t>correlated with its degradation and upregulation of Cidea.</w:t>
      </w:r>
      <w:r w:rsidR="007743B7">
        <w:t xml:space="preserve"> Thus, we developed</w:t>
      </w:r>
      <w:r w:rsidR="003E44EF">
        <w:t xml:space="preserve"> an </w:t>
      </w:r>
      <w:r w:rsidR="00325B4D">
        <w:t>Ampk</w:t>
      </w:r>
      <w:r w:rsidR="00DA0915" w:rsidRPr="001F3281">
        <w:t xml:space="preserve"> stabilizing peptide</w:t>
      </w:r>
      <w:r w:rsidR="00325B4D">
        <w:t>, ACIP</w:t>
      </w:r>
      <w:r w:rsidR="001D4C3B" w:rsidRPr="001F3281">
        <w:t xml:space="preserve">, </w:t>
      </w:r>
      <w:r w:rsidR="007743B7">
        <w:t xml:space="preserve">which </w:t>
      </w:r>
      <w:r w:rsidR="00DA0915" w:rsidRPr="001F3281">
        <w:t xml:space="preserve">was able to </w:t>
      </w:r>
      <w:r w:rsidR="00030108" w:rsidRPr="001F3281">
        <w:t>ameliorate</w:t>
      </w:r>
      <w:r w:rsidR="00DA0915" w:rsidRPr="001F3281">
        <w:t xml:space="preserve"> </w:t>
      </w:r>
      <w:r w:rsidR="001D4C3B" w:rsidRPr="001F3281">
        <w:t>WAT wasting</w:t>
      </w:r>
      <w:r w:rsidR="00766EF6" w:rsidRPr="001F3281">
        <w:t xml:space="preserve"> </w:t>
      </w:r>
      <w:r w:rsidR="00766EF6" w:rsidRPr="001F3281">
        <w:rPr>
          <w:i/>
        </w:rPr>
        <w:t>in vitro</w:t>
      </w:r>
      <w:r w:rsidR="00766EF6" w:rsidRPr="001F3281">
        <w:t xml:space="preserve"> and </w:t>
      </w:r>
      <w:r w:rsidR="00766EF6" w:rsidRPr="001F3281">
        <w:rPr>
          <w:i/>
        </w:rPr>
        <w:t>in vivo</w:t>
      </w:r>
      <w:r w:rsidR="00024673">
        <w:t xml:space="preserve">, mediated </w:t>
      </w:r>
      <w:r w:rsidR="00DA0915" w:rsidRPr="001F3281">
        <w:t>by shielding the C</w:t>
      </w:r>
      <w:r w:rsidR="00325B4D">
        <w:t>idea</w:t>
      </w:r>
      <w:r w:rsidR="00DA0915" w:rsidRPr="001F3281">
        <w:t>-targeted interaction surface</w:t>
      </w:r>
      <w:r w:rsidR="001E288A" w:rsidRPr="001F3281">
        <w:t xml:space="preserve"> </w:t>
      </w:r>
      <w:r w:rsidR="00325B4D">
        <w:t>on Ampk</w:t>
      </w:r>
      <w:r w:rsidR="00DA0915" w:rsidRPr="001F3281">
        <w:t>.</w:t>
      </w:r>
      <w:r w:rsidR="001D4C3B" w:rsidRPr="001F3281">
        <w:t xml:space="preserve"> Thus, our data establish </w:t>
      </w:r>
      <w:r w:rsidR="008F1E19" w:rsidRPr="001F3281">
        <w:t xml:space="preserve">the </w:t>
      </w:r>
      <w:r w:rsidR="00325B4D">
        <w:t>Ucp</w:t>
      </w:r>
      <w:r w:rsidR="007D7E32" w:rsidRPr="001F3281">
        <w:t>1-</w:t>
      </w:r>
      <w:r w:rsidR="00722F1D" w:rsidRPr="001F3281">
        <w:t>in</w:t>
      </w:r>
      <w:r w:rsidR="007D7E32" w:rsidRPr="001F3281">
        <w:t>dependent</w:t>
      </w:r>
      <w:r w:rsidR="008F1E19" w:rsidRPr="001F3281">
        <w:t xml:space="preserve"> </w:t>
      </w:r>
      <w:r w:rsidR="00AB667A">
        <w:t>remodeling</w:t>
      </w:r>
      <w:r w:rsidR="008F1E19" w:rsidRPr="001F3281">
        <w:t xml:space="preserve"> of adipocyte lipid homeostasis as a key event in </w:t>
      </w:r>
      <w:r w:rsidR="003E44EF">
        <w:t>tumor-induced</w:t>
      </w:r>
      <w:r w:rsidR="008F1E19" w:rsidRPr="001F3281">
        <w:t xml:space="preserve"> WAT wasting and propose </w:t>
      </w:r>
      <w:r w:rsidR="001D4C3B" w:rsidRPr="001F3281">
        <w:t xml:space="preserve">the </w:t>
      </w:r>
      <w:r w:rsidR="00AB667A">
        <w:t>ACIP</w:t>
      </w:r>
      <w:r w:rsidR="00D53B7B" w:rsidRPr="001F3281">
        <w:t xml:space="preserve">-dependent preservation of </w:t>
      </w:r>
      <w:r w:rsidR="00325B4D">
        <w:t>Ampk</w:t>
      </w:r>
      <w:r w:rsidR="001D4C3B" w:rsidRPr="001F3281">
        <w:t xml:space="preserve"> </w:t>
      </w:r>
      <w:r w:rsidR="00D53B7B" w:rsidRPr="001F3281">
        <w:t>integrity</w:t>
      </w:r>
      <w:r w:rsidR="001D4C3B" w:rsidRPr="001F3281">
        <w:t xml:space="preserve"> </w:t>
      </w:r>
      <w:r w:rsidR="00A615A5">
        <w:t xml:space="preserve">in the WAT </w:t>
      </w:r>
      <w:r w:rsidR="001D4C3B" w:rsidRPr="001F3281">
        <w:t xml:space="preserve">as a </w:t>
      </w:r>
      <w:r w:rsidR="003E44EF">
        <w:t>concept</w:t>
      </w:r>
      <w:r w:rsidR="001D4C3B" w:rsidRPr="001F3281">
        <w:t xml:space="preserve"> in </w:t>
      </w:r>
      <w:r w:rsidR="008A1C66" w:rsidRPr="001F3281">
        <w:t>future cachexia therapies</w:t>
      </w:r>
      <w:r w:rsidR="001D4C3B" w:rsidRPr="001F3281">
        <w:t xml:space="preserve">. </w:t>
      </w:r>
    </w:p>
    <w:p w14:paraId="0CB218F2" w14:textId="77777777" w:rsidR="00165E22" w:rsidRDefault="000A7D5F" w:rsidP="008B22DC">
      <w:pPr>
        <w:spacing w:line="480" w:lineRule="auto"/>
        <w:jc w:val="both"/>
        <w:rPr>
          <w:b/>
        </w:rPr>
      </w:pPr>
      <w:r w:rsidRPr="0083652F">
        <w:rPr>
          <w:b/>
        </w:rPr>
        <w:br w:type="page"/>
      </w:r>
    </w:p>
    <w:p w14:paraId="6F610409" w14:textId="77777777" w:rsidR="00D66C53" w:rsidRPr="00722F1D" w:rsidRDefault="00D66C53" w:rsidP="008B22DC">
      <w:pPr>
        <w:spacing w:line="480" w:lineRule="auto"/>
        <w:jc w:val="both"/>
        <w:rPr>
          <w:b/>
        </w:rPr>
      </w:pPr>
      <w:r>
        <w:rPr>
          <w:b/>
        </w:rPr>
        <w:lastRenderedPageBreak/>
        <w:t>INTRODUCTION</w:t>
      </w:r>
    </w:p>
    <w:p w14:paraId="20778399" w14:textId="6603944E" w:rsidR="00F31B5E" w:rsidRDefault="00E13689" w:rsidP="009211D4">
      <w:pPr>
        <w:spacing w:line="480" w:lineRule="auto"/>
        <w:jc w:val="both"/>
      </w:pPr>
      <w:r w:rsidRPr="001F3281">
        <w:t xml:space="preserve">Cachexia represents </w:t>
      </w:r>
      <w:r w:rsidR="009211D4">
        <w:t>a</w:t>
      </w:r>
      <w:r w:rsidRPr="001F3281">
        <w:t xml:space="preserve"> fatal energy wasting syndrome in up to 30% of tumor</w:t>
      </w:r>
      <w:r w:rsidR="009211D4">
        <w:t>-bearing</w:t>
      </w:r>
      <w:r w:rsidRPr="001F3281">
        <w:t xml:space="preserve"> patients, most notably in cancers of the colon, the pancreas, and the lung</w:t>
      </w:r>
      <w:hyperlink w:anchor="_ENREF_1" w:tooltip="Fearon, 2012 #1890" w:history="1">
        <w:r w:rsidR="00E25A96">
          <w:fldChar w:fldCharType="begin">
            <w:fldData xml:space="preserve">PEVuZE5vdGU+PENpdGU+PEF1dGhvcj5GZWFyb248L0F1dGhvcj48WWVhcj4yMDEyPC9ZZWFyPjxS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</w:fldData>
          </w:fldChar>
        </w:r>
        <w:r w:rsidR="00E25A96">
          <w:instrText xml:space="preserve"> ADDIN EN.CITE </w:instrText>
        </w:r>
        <w:r w:rsidR="00E25A96">
          <w:fldChar w:fldCharType="begin">
            <w:fldData xml:space="preserve">PEVuZE5vdGU+PENpdGU+PEF1dGhvcj5GZWFyb248L0F1dGhvcj48WWVhcj4yMDEyPC9ZZWFyPjxS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w:t>
        </w:r>
        <w:r w:rsidR="00E25A96">
          <w:fldChar w:fldCharType="end"/>
        </w:r>
      </w:hyperlink>
      <w:r w:rsidRPr="001F3281">
        <w:t>. Due to the phenotypic heterogeneity of cancer</w:t>
      </w:r>
      <w:hyperlink w:anchor="_ENREF_2" w:tooltip="Dewys, 1980 #1804" w:history="1">
        <w:r w:rsidR="00E25A96">
          <w:fldChar w:fldCharType="begin">
            <w:fldData xml:space="preserve">PEVuZE5vdGU+PENpdGU+PEF1dGhvcj5EZXd5czwvQXV0aG9yPjxZZWFyPjE5ODA8L1llYXI+PFJl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</w:fldData>
          </w:fldChar>
        </w:r>
        <w:r w:rsidR="00E25A96">
          <w:instrText xml:space="preserve"> ADDIN EN.CITE </w:instrText>
        </w:r>
        <w:r w:rsidR="00E25A96">
          <w:fldChar w:fldCharType="begin">
            <w:fldData xml:space="preserve">PEVuZE5vdGU+PENpdGU+PEF1dGhvcj5EZXd5czwvQXV0aG9yPjxZZWFyPjE5ODA8L1llYXI+PFJl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w:t>
        </w:r>
        <w:r w:rsidR="00E25A96">
          <w:fldChar w:fldCharType="end"/>
        </w:r>
      </w:hyperlink>
      <w:r w:rsidRPr="001F3281">
        <w:t>, and the mostly unknown etiology at the molecular level, muscle and adipose tissue loss during cachexia still represent</w:t>
      </w:r>
      <w:r w:rsidR="009211D4">
        <w:t>s</w:t>
      </w:r>
      <w:r w:rsidRPr="001F3281">
        <w:t xml:space="preserve"> </w:t>
      </w:r>
      <w:r w:rsidR="009211D4">
        <w:t xml:space="preserve">an </w:t>
      </w:r>
      <w:r w:rsidRPr="001F3281">
        <w:t xml:space="preserve">immediate unmet medical need as effective and routine therapeutic measures </w:t>
      </w:r>
      <w:r w:rsidR="009211D4">
        <w:t xml:space="preserve">to prevent or treat cancer cachexia </w:t>
      </w:r>
      <w:r w:rsidRPr="001F3281">
        <w:t>are still lacking to date</w:t>
      </w:r>
      <w:hyperlink w:anchor="_ENREF_3" w:tooltip="Mondello, 2014 #2194" w:history="1">
        <w:r w:rsidR="00E25A96">
          <w:fldChar w:fldCharType="begin"/>
        </w:r>
        <w:r w:rsidR="00E25A96">
          <w:instrText xml:space="preserve"> ADDIN EN.CITE &lt;EndNote&gt;&lt;Cite&gt;&lt;Author&gt;Mondello&lt;/Author&gt;&lt;Year&gt;2014&lt;/Year&gt;&lt;RecNum&gt;2194&lt;/RecNum&gt;&lt;DisplayText&gt;&lt;style face="superscript"&gt;3&lt;/style&gt;&lt;/DisplayText&gt;&lt;record&gt;&lt;rec-number&gt;2194&lt;/rec-number&gt;&lt;foreign-keys&gt;&lt;key app="EN" db-id="2w5epra0e2w2puead9cprrst9zr925rw2ers" timestamp="1419330305"&gt;2194&lt;/key&gt;&lt;/foreign-keys&gt;&lt;ref-type name="Journal Article"&gt;17&lt;/ref-type&gt;&lt;contributors&gt;&lt;authors&gt;&lt;author&gt;Mondello, P.&lt;/author&gt;&lt;author&gt;Mian, M.&lt;/author&gt;&lt;author&gt;Aloisi, C.&lt;/author&gt;&lt;author&gt;Fama, F.&lt;/author&gt;&lt;author&gt;Mondello, S.&lt;/author&gt;&lt;author&gt;Pitini, V.&lt;/author&gt;&lt;/authors&gt;&lt;/contributors&gt;&lt;auth-address&gt;a Department of Human Pathology , University of Messina , Messina , Italy.&lt;/auth-address&gt;&lt;titles&gt;&lt;title&gt;Cancer Cachexia Syndrome: Pathogenesis, Diagnosis, and New Therapeutic Option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15&lt;/pages&gt;&lt;dates&gt;&lt;year&gt;2014&lt;/year&gt;&lt;pub-dates&gt;&lt;date&gt;Dec 16&lt;/date&gt;&lt;/pub-dates&gt;&lt;/dates&gt;&lt;isbn&gt;1532-7914 (Electronic)&amp;#xD;0163-5581 (Linking)&lt;/isbn&gt;&lt;accession-num&gt;25513730&lt;/accession-num&gt;&lt;urls&gt;&lt;related-urls&gt;&lt;url&gt;http://www.ncbi.nlm.nih.gov/pubmed/25513730&lt;/url&gt;&lt;/related-urls&gt;&lt;/urls&gt;&lt;electronic-resource-num&gt;10.1080/01635581.2015.976318&lt;/electronic-resource-num&gt;&lt;/record&gt;&lt;/Cite&gt;&lt;/EndNote&gt;</w:instrText>
        </w:r>
        <w:r w:rsidR="00E25A96">
          <w:fldChar w:fldCharType="separate"/>
        </w:r>
        <w:r w:rsidR="00E25A96" w:rsidRPr="00E25A96">
          <w:rPr>
            <w:noProof/>
            <w:vertAlign w:val="superscript"/>
          </w:rPr>
          <w:t>3</w:t>
        </w:r>
        <w:r w:rsidR="00E25A96">
          <w:fldChar w:fldCharType="end"/>
        </w:r>
      </w:hyperlink>
      <w:r w:rsidRPr="001F3281">
        <w:t xml:space="preserve">. </w:t>
      </w:r>
      <w:r w:rsidR="009211D4">
        <w:t>Interestingly, r</w:t>
      </w:r>
      <w:r w:rsidR="00C774A0">
        <w:t>ecent studies have challenged the classical view of c</w:t>
      </w:r>
      <w:r w:rsidR="005730CF">
        <w:t>ancer cachexia as</w:t>
      </w:r>
      <w:r w:rsidR="00C774A0">
        <w:t xml:space="preserve"> a tumor-initiated event that eventually deprives host energy</w:t>
      </w:r>
      <w:r w:rsidR="00DE6927">
        <w:t xml:space="preserve"> resources to feed tumor growth</w:t>
      </w:r>
      <w:hyperlink w:anchor="_ENREF_4" w:tooltip="Theologides, 1979 #1805" w:history="1">
        <w:r w:rsidR="00E25A96">
          <w:fldChar w:fldCharType="begin"/>
        </w:r>
        <w:r w:rsidR="00E25A96">
          <w:instrText xml:space="preserve"> ADDIN EN.CITE &lt;EndNote&gt;&lt;Cite&gt;&lt;Author&gt;Theologides&lt;/Author&gt;&lt;Year&gt;1979&lt;/Year&gt;&lt;RecNum&gt;1805&lt;/RecNum&gt;&lt;DisplayText&gt;&lt;style face="superscript"&gt;4&lt;/style&gt;&lt;/DisplayText&gt;&lt;record&gt;&lt;rec-number&gt;1805&lt;/rec-number&gt;&lt;foreign-keys&gt;&lt;key app="EN" db-id="2w5epra0e2w2puead9cprrst9zr925rw2ers" timestamp="0"&gt;1805&lt;/key&gt;&lt;/foreign-keys&gt;&lt;ref-type name="Journal Article"&gt;17&lt;/ref-type&gt;&lt;contributors&gt;&lt;authors&gt;&lt;author&gt;Theologides, A.&lt;/author&gt;&lt;/authors&gt;&lt;/contributors&gt;&lt;titles&gt;&lt;title&gt;Cancer cachexia&lt;/title&gt;&lt;secondary-title&gt;Cancer&lt;/secondary-title&gt;&lt;/titles&gt;&lt;periodical&gt;&lt;full-title&gt;Cancer&lt;/full-title&gt;&lt;abbr-1&gt;Cancer&lt;/abbr-1&gt;&lt;/periodical&gt;&lt;pages&gt;2004-12&lt;/pages&gt;&lt;volume&gt;43&lt;/volume&gt;&lt;number&gt;5 Suppl&lt;/number&gt;&lt;edition&gt;1979/05/01&lt;/edition&gt;&lt;keywords&gt;&lt;keyword&gt;Animals&lt;/keyword&gt;&lt;keyword&gt;Cachexia/*complications/etiology/metabolism&lt;/keyword&gt;&lt;keyword&gt;Carbohydrate Metabolism&lt;/keyword&gt;&lt;keyword&gt;Energy Metabolism&lt;/keyword&gt;&lt;keyword&gt;Enzymes/metabolism&lt;/keyword&gt;&lt;keyword&gt;Hormones/metabolism&lt;/keyword&gt;&lt;keyword&gt;Humans&lt;/keyword&gt;&lt;keyword&gt;Immunity&lt;/keyword&gt;&lt;keyword&gt;Lipid Metabolism&lt;/keyword&gt;&lt;keyword&gt;Minerals/metabolism&lt;/keyword&gt;&lt;keyword&gt;Neoplasm Proteins/metabolism&lt;/keyword&gt;&lt;keyword&gt;Neoplasms/*complications/metabolism&lt;/keyword&gt;&lt;keyword&gt;Syndrome&lt;/keyword&gt;&lt;keyword&gt;Vitamins/metabolism&lt;/keyword&gt;&lt;keyword&gt;Water-Electrolyte Imbalance/complications&lt;/keyword&gt;&lt;/keywords&gt;&lt;dates&gt;&lt;year&gt;1979&lt;/year&gt;&lt;pub-dates&gt;&lt;date&gt;May&lt;/date&gt;&lt;/pub-dates&gt;&lt;/dates&gt;&lt;isbn&gt;0008-543X (Print)&amp;#xD;0008-543X (Linking)&lt;/isbn&gt;&lt;accession-num&gt;376104&lt;/accession-num&gt;&lt;urls&gt;&lt;related-urls&gt;&lt;url&gt;http://www.ncbi.nlm.nih.gov/entrez/query.fcgi?cmd=Retrieve&amp;amp;db=PubMed&amp;amp;dopt=Citation&amp;amp;list_uids=376104&lt;/url&gt;&lt;/related-urls&gt;&lt;/urls&gt;&lt;language&gt;eng&lt;/language&gt;&lt;/record&gt;&lt;/Cite&gt;&lt;/EndNote&gt;</w:instrText>
        </w:r>
        <w:r w:rsidR="00E25A96">
          <w:fldChar w:fldCharType="separate"/>
        </w:r>
        <w:r w:rsidR="00E25A96" w:rsidRPr="00E25A96">
          <w:rPr>
            <w:noProof/>
            <w:vertAlign w:val="superscript"/>
          </w:rPr>
          <w:t>4</w:t>
        </w:r>
        <w:r w:rsidR="00E25A96">
          <w:fldChar w:fldCharType="end"/>
        </w:r>
      </w:hyperlink>
      <w:r w:rsidR="00C774A0">
        <w:t xml:space="preserve"> </w:t>
      </w:r>
      <w:r w:rsidR="009211D4">
        <w:t xml:space="preserve">by </w:t>
      </w:r>
      <w:r w:rsidR="00C774A0">
        <w:t>highlight</w:t>
      </w:r>
      <w:r w:rsidR="009211D4">
        <w:t>ing</w:t>
      </w:r>
      <w:r w:rsidR="00C774A0">
        <w:t xml:space="preserve"> the role of cachectic metabolism as an integrative, global response to tu</w:t>
      </w:r>
      <w:r w:rsidR="00DE6927">
        <w:t>mor and/or host-derived stimuli</w:t>
      </w:r>
      <w:r w:rsidR="009211D4">
        <w:t xml:space="preserve"> that leads to the tissue wasting in this condition</w:t>
      </w:r>
      <w:r w:rsidR="00E25A96">
        <w:fldChar w:fldCharType="begin">
          <w:fldData xml:space="preserve">PEVuZE5vdGU+PENpdGU+PEF1dGhvcj5Kb25lczwvQXV0aG9yPjxZZWFyPjIwMTM8L1llYXI+PFJl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==
</w:fldData>
        </w:fldChar>
      </w:r>
      <w:r w:rsidR="00E25A96">
        <w:instrText xml:space="preserve"> ADDIN EN.CITE </w:instrText>
      </w:r>
      <w:r w:rsidR="00E25A96">
        <w:fldChar w:fldCharType="begin">
          <w:fldData xml:space="preserve">PEVuZE5vdGU+PENpdGU+PEF1dGhvcj5Kb25lczwvQXV0aG9yPjxZZWFyPjIwMTM8L1llYXI+PFJl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==
</w:fldData>
        </w:fldChar>
      </w:r>
      <w:r w:rsidR="00E25A96">
        <w:instrText xml:space="preserve"> ADDIN EN.CITE.DATA </w:instrText>
      </w:r>
      <w:r w:rsidR="00E25A96">
        <w:fldChar w:fldCharType="end"/>
      </w:r>
      <w:r w:rsidR="00E25A96">
        <w:fldChar w:fldCharType="separate"/>
      </w:r>
      <w:hyperlink w:anchor="_ENREF_5" w:tooltip="Jones, 2013 #2220" w:history="1">
        <w:r w:rsidR="00E25A96" w:rsidRPr="00E25A96">
          <w:rPr>
            <w:noProof/>
            <w:vertAlign w:val="superscript"/>
          </w:rPr>
          <w:t>5</w:t>
        </w:r>
      </w:hyperlink>
      <w:r w:rsidR="00E25A96" w:rsidRPr="00E25A96">
        <w:rPr>
          <w:noProof/>
          <w:vertAlign w:val="superscript"/>
        </w:rPr>
        <w:t>,</w:t>
      </w:r>
      <w:hyperlink w:anchor="_ENREF_6" w:tooltip="Schäfer, 2016 #2272" w:history="1">
        <w:r w:rsidR="00E25A96" w:rsidRPr="00E25A96">
          <w:rPr>
            <w:noProof/>
            <w:vertAlign w:val="superscript"/>
          </w:rPr>
          <w:t>6</w:t>
        </w:r>
      </w:hyperlink>
      <w:r w:rsidR="00E25A96">
        <w:fldChar w:fldCharType="end"/>
      </w:r>
      <w:r w:rsidR="00F31B5E">
        <w:t>.</w:t>
      </w:r>
    </w:p>
    <w:p w14:paraId="240053EF" w14:textId="325D61F5" w:rsidR="00EA5476" w:rsidRDefault="009C101D" w:rsidP="00055329">
      <w:pPr>
        <w:spacing w:line="480" w:lineRule="auto"/>
        <w:ind w:firstLine="720"/>
        <w:jc w:val="both"/>
      </w:pPr>
      <w:r>
        <w:t>While much attention has been focused on the muscle loss that occurs during cancer cachexia</w:t>
      </w:r>
      <w:r w:rsidR="001F7E4A">
        <w:t>, i</w:t>
      </w:r>
      <w:r>
        <w:t>t should be noted</w:t>
      </w:r>
      <w:r w:rsidR="00EA5476" w:rsidRPr="00F35458">
        <w:t xml:space="preserve"> </w:t>
      </w:r>
      <w:r w:rsidR="001F7E4A">
        <w:t xml:space="preserve">that </w:t>
      </w:r>
      <w:r w:rsidR="00EA5476" w:rsidRPr="00F35458">
        <w:t>depletion</w:t>
      </w:r>
      <w:r w:rsidR="00EA5476">
        <w:t xml:space="preserve"> of white adipose tissue (WAT)</w:t>
      </w:r>
      <w:r w:rsidR="001F7E4A">
        <w:t>, which acts</w:t>
      </w:r>
      <w:r w:rsidR="00EA5476">
        <w:t xml:space="preserve"> as the body’s main energy storage organ and </w:t>
      </w:r>
      <w:r w:rsidR="00D207AC">
        <w:t>fatty acid (</w:t>
      </w:r>
      <w:r w:rsidR="00EA5476">
        <w:t>FA</w:t>
      </w:r>
      <w:r w:rsidR="00D207AC">
        <w:t>)</w:t>
      </w:r>
      <w:r w:rsidR="00DE6927">
        <w:t xml:space="preserve"> </w:t>
      </w:r>
      <w:r w:rsidR="001F7E4A">
        <w:t>reservoir</w:t>
      </w:r>
      <w:hyperlink w:anchor="_ENREF_7" w:tooltip="Yu, 2005 #1787" w:history="1">
        <w:r w:rsidR="001F7E4A">
          <w:fldChar w:fldCharType="begin">
            <w:fldData xml:space="preserve">PEVuZE5vdGU+PENpdGU+PEF1dGhvcj5ZdTwvQXV0aG9yPjxZZWFyPjIwMDU8L1llYXI+PFJlY051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</w:fldData>
          </w:fldChar>
        </w:r>
        <w:r w:rsidR="001F7E4A">
          <w:instrText xml:space="preserve"> ADDIN EN.CITE </w:instrText>
        </w:r>
        <w:r w:rsidR="001F7E4A">
          <w:fldChar w:fldCharType="begin">
            <w:fldData xml:space="preserve">PEVuZE5vdGU+PENpdGU+PEF1dGhvcj5ZdTwvQXV0aG9yPjxZZWFyPjIwMDU8L1llYXI+PFJlY051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</w:fldData>
          </w:fldChar>
        </w:r>
        <w:r w:rsidR="001F7E4A">
          <w:instrText xml:space="preserve"> ADDIN EN.CITE.DATA </w:instrText>
        </w:r>
        <w:r w:rsidR="001F7E4A">
          <w:fldChar w:fldCharType="end"/>
        </w:r>
        <w:r w:rsidR="001F7E4A">
          <w:fldChar w:fldCharType="separate"/>
        </w:r>
        <w:r w:rsidR="001F7E4A" w:rsidRPr="00E25A96">
          <w:rPr>
            <w:noProof/>
            <w:vertAlign w:val="superscript"/>
          </w:rPr>
          <w:t>7</w:t>
        </w:r>
        <w:r w:rsidR="001F7E4A">
          <w:fldChar w:fldCharType="end"/>
        </w:r>
      </w:hyperlink>
      <w:r w:rsidR="001F7E4A">
        <w:t xml:space="preserve">, </w:t>
      </w:r>
      <w:r w:rsidR="00EA5476" w:rsidRPr="00F35458">
        <w:t>generally precedes the loss of skeletal muscl</w:t>
      </w:r>
      <w:r w:rsidR="00DE6927">
        <w:t xml:space="preserve">e mass upon </w:t>
      </w:r>
      <w:r w:rsidR="001F7E4A">
        <w:t xml:space="preserve">pathological </w:t>
      </w:r>
      <w:r w:rsidR="00DE6927">
        <w:t xml:space="preserve">tumor </w:t>
      </w:r>
      <w:r w:rsidR="001F7E4A">
        <w:t>growth</w:t>
      </w:r>
      <w:hyperlink w:anchor="_ENREF_8" w:tooltip="Agustsson, 2007 #1571" w:history="1">
        <w:r w:rsidR="001F7E4A">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1F7E4A">
          <w:instrText xml:space="preserve"> ADDIN EN.CITE </w:instrText>
        </w:r>
        <w:r w:rsidR="001F7E4A">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1F7E4A">
          <w:instrText xml:space="preserve"> ADDIN EN.CITE.DATA </w:instrText>
        </w:r>
        <w:r w:rsidR="001F7E4A">
          <w:fldChar w:fldCharType="end"/>
        </w:r>
        <w:r w:rsidR="001F7E4A">
          <w:fldChar w:fldCharType="separate"/>
        </w:r>
        <w:r w:rsidR="001F7E4A" w:rsidRPr="00E25A96">
          <w:rPr>
            <w:noProof/>
            <w:vertAlign w:val="superscript"/>
          </w:rPr>
          <w:t>8</w:t>
        </w:r>
        <w:r w:rsidR="001F7E4A">
          <w:fldChar w:fldCharType="end"/>
        </w:r>
      </w:hyperlink>
      <w:r w:rsidR="00EA5476">
        <w:t xml:space="preserve">. Also, </w:t>
      </w:r>
      <w:r w:rsidR="00EA5476" w:rsidRPr="00906519">
        <w:t>biomarkers of WAT dysfunction have been proposed as prognostic</w:t>
      </w:r>
      <w:r w:rsidR="004332E1">
        <w:t xml:space="preserve"> and </w:t>
      </w:r>
      <w:r w:rsidR="00EA5476" w:rsidRPr="00906519">
        <w:t>diagnostic mark</w:t>
      </w:r>
      <w:r w:rsidR="00DE6927">
        <w:t xml:space="preserve">ers in </w:t>
      </w:r>
      <w:r w:rsidR="00D25893">
        <w:t>patients with cancer cachexia</w:t>
      </w:r>
      <w:hyperlink w:anchor="_ENREF_9" w:tooltip="Batista, 2013 #1965" w:history="1">
        <w:r w:rsidR="00E25A96">
          <w:fldChar w:fldCharType="begin">
            <w:fldData xml:space="preserve">PEVuZE5vdGU+PENpdGU+PEF1dGhvcj5CYXRpc3RhPC9BdXRob3I+PFllYXI+MjAxMzwvWWVhcj48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</w:fldData>
          </w:fldChar>
        </w:r>
        <w:r w:rsidR="00E25A96">
          <w:instrText xml:space="preserve"> ADDIN EN.CITE </w:instrText>
        </w:r>
        <w:r w:rsidR="00E25A96">
          <w:fldChar w:fldCharType="begin">
            <w:fldData xml:space="preserve">PEVuZE5vdGU+PENpdGU+PEF1dGhvcj5CYXRpc3RhPC9BdXRob3I+PFllYXI+MjAxMzwvWWVhcj48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</w:fldData>
          </w:fldChar>
        </w:r>
        <w:r w:rsidR="00E25A96">
          <w:instrText xml:space="preserve"> ADDIN EN.CITE.DATA </w:instrText>
        </w:r>
        <w:r w:rsidR="00E25A96">
          <w:fldChar w:fldCharType="end"/>
        </w:r>
        <w:r w:rsidR="00E25A96">
          <w:fldChar w:fldCharType="separate"/>
        </w:r>
        <w:r w:rsidR="00E25A96" w:rsidRPr="00E25A96">
          <w:rPr>
            <w:noProof/>
            <w:vertAlign w:val="superscript"/>
          </w:rPr>
          <w:t>9</w:t>
        </w:r>
        <w:r w:rsidR="00E25A96">
          <w:fldChar w:fldCharType="end"/>
        </w:r>
      </w:hyperlink>
      <w:r w:rsidR="00EA5476">
        <w:t>. B</w:t>
      </w:r>
      <w:r w:rsidR="00EA5476" w:rsidRPr="00906519">
        <w:t xml:space="preserve">oth epidemiological and clinical studies have clearly demonstrated a beneficial, pro-survival effect of an above-normal </w:t>
      </w:r>
      <w:r w:rsidR="00201CF1">
        <w:t>body mass index</w:t>
      </w:r>
      <w:r w:rsidR="00EA5476" w:rsidRPr="00906519">
        <w:t xml:space="preserve"> during end-stag</w:t>
      </w:r>
      <w:r w:rsidR="00DE6927">
        <w:t>e cancer diseases</w:t>
      </w:r>
      <w:hyperlink w:anchor="_ENREF_10" w:tooltip="Pausch, 2012 #1966" w:history="1">
        <w:r w:rsidR="00E25A96">
          <w:fldChar w:fldCharType="begin">
            <w:fldData xml:space="preserve">PEVuZE5vdGU+PENpdGU+PEF1dGhvcj5QYXVzY2g8L0F1dGhvcj48WWVhcj4yMDEyPC9ZZWFyPjxS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</w:fldData>
          </w:fldChar>
        </w:r>
        <w:r w:rsidR="00E25A96">
          <w:instrText xml:space="preserve"> ADDIN EN.CITE </w:instrText>
        </w:r>
        <w:r w:rsidR="00E25A96">
          <w:fldChar w:fldCharType="begin">
            <w:fldData xml:space="preserve">PEVuZE5vdGU+PENpdGU+PEF1dGhvcj5QYXVzY2g8L0F1dGhvcj48WWVhcj4yMDEyPC9ZZWFyPjxS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0</w:t>
        </w:r>
        <w:r w:rsidR="00E25A96">
          <w:fldChar w:fldCharType="end"/>
        </w:r>
      </w:hyperlink>
      <w:r w:rsidR="00EA5476" w:rsidRPr="00906519">
        <w:t>, and the degree of WAT loss was found to serve as a survival predictor in weight-lo</w:t>
      </w:r>
      <w:r w:rsidR="00DE6927">
        <w:t xml:space="preserve">sing </w:t>
      </w:r>
      <w:r w:rsidR="00D25893">
        <w:t xml:space="preserve">patients with </w:t>
      </w:r>
      <w:r w:rsidR="00DE6927">
        <w:t>pancreatic cancer</w:t>
      </w:r>
      <w:hyperlink w:anchor="_ENREF_11" w:tooltip="Di Sebastiano, 2013 #1967" w:history="1">
        <w:r w:rsidR="00E25A96">
          <w:fldChar w:fldCharType="begin">
            <w:fldData xml:space="preserve">PEVuZE5vdGU+PENpdGU+PEF1dGhvcj5EaSBTZWJhc3RpYW5vPC9BdXRob3I+PFllYXI+MjAxMzwv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</w:fldData>
          </w:fldChar>
        </w:r>
        <w:r w:rsidR="00E25A96">
          <w:instrText xml:space="preserve"> ADDIN EN.CITE </w:instrText>
        </w:r>
        <w:r w:rsidR="00E25A96">
          <w:fldChar w:fldCharType="begin">
            <w:fldData xml:space="preserve">PEVuZE5vdGU+PENpdGU+PEF1dGhvcj5EaSBTZWJhc3RpYW5vPC9BdXRob3I+PFllYXI+MjAxMzwv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1</w:t>
        </w:r>
        <w:r w:rsidR="00E25A96">
          <w:fldChar w:fldCharType="end"/>
        </w:r>
      </w:hyperlink>
      <w:r w:rsidR="00EA5476" w:rsidRPr="00906519">
        <w:t xml:space="preserve">. </w:t>
      </w:r>
    </w:p>
    <w:p w14:paraId="3BA0B903" w14:textId="404295DF" w:rsidR="00D66C53" w:rsidRDefault="005124AD" w:rsidP="00055329">
      <w:pPr>
        <w:spacing w:line="480" w:lineRule="auto"/>
        <w:ind w:firstLine="720"/>
        <w:jc w:val="both"/>
      </w:pPr>
      <w:r>
        <w:t xml:space="preserve">Indeed, </w:t>
      </w:r>
      <w:r w:rsidR="00D207AC">
        <w:t>cancer cachectic animals show a substantial substrate switch from carbohydrates to FA</w:t>
      </w:r>
      <w:r w:rsidR="00F94884">
        <w:t>s</w:t>
      </w:r>
      <w:r w:rsidR="00D207AC">
        <w:t xml:space="preserve"> towards the final stages of the disease as measured by a drop in </w:t>
      </w:r>
      <w:r>
        <w:t>the respiratory exchange ratio (RER)</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D207AC">
        <w:t xml:space="preserve">. </w:t>
      </w:r>
      <w:r w:rsidR="00641560">
        <w:t>Because of the absence of this effect in pair-fed</w:t>
      </w:r>
      <w:r w:rsidR="00D66C53">
        <w:t>, non-tumor-carrying</w:t>
      </w:r>
      <w:r w:rsidR="00641560">
        <w:t xml:space="preserve"> animals, t</w:t>
      </w:r>
      <w:r w:rsidRPr="00722F1D">
        <w:t>his substrate switch</w:t>
      </w:r>
      <w:r>
        <w:t xml:space="preserve"> cannot be </w:t>
      </w:r>
      <w:r w:rsidR="009B44D1">
        <w:t xml:space="preserve">explained by simple </w:t>
      </w:r>
      <w:r w:rsidR="009B44D1">
        <w:lastRenderedPageBreak/>
        <w:t>starvation</w:t>
      </w:r>
      <w:r w:rsidR="00641560">
        <w:t xml:space="preserve"> </w:t>
      </w:r>
      <w:r>
        <w:t>but rather point</w:t>
      </w:r>
      <w:r w:rsidR="00365D44">
        <w:t>s</w:t>
      </w:r>
      <w:r>
        <w:t xml:space="preserve"> to tumor-specific </w:t>
      </w:r>
      <w:r w:rsidR="00921FF9">
        <w:t>alterations</w:t>
      </w:r>
      <w:r>
        <w:t xml:space="preserve"> in systemic lipid homeostasis during the advanced stages of cancer cachexia. </w:t>
      </w:r>
    </w:p>
    <w:p w14:paraId="1FE682FB" w14:textId="0D9CB094" w:rsidR="00D66C53" w:rsidRDefault="00D66C53" w:rsidP="00055329">
      <w:pPr>
        <w:spacing w:line="480" w:lineRule="auto"/>
        <w:ind w:firstLine="720"/>
        <w:jc w:val="both"/>
      </w:pPr>
      <w:r>
        <w:t xml:space="preserve">Two recent studies have described a white-to-brown adipocyte switch, </w:t>
      </w:r>
      <w:r w:rsidRPr="00055329">
        <w:rPr>
          <w:i/>
        </w:rPr>
        <w:t>i.e.</w:t>
      </w:r>
      <w:r>
        <w:t xml:space="preserve"> WAT “browning”, as a component of WAT</w:t>
      </w:r>
      <w:r w:rsidR="00DE6927">
        <w:t xml:space="preserve"> dysfunction in cancer cachexia</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t>, arguing for a</w:t>
      </w:r>
      <w:r w:rsidR="00201CF1">
        <w:t xml:space="preserve"> role of uncoupling protein (Ucp</w:t>
      </w:r>
      <w:r>
        <w:t xml:space="preserve">)1-dependent thermogenesis in cancer cachectic body wasting in certain tumor entities. </w:t>
      </w:r>
      <w:r w:rsidR="0018786E">
        <w:t xml:space="preserve">As part of the “browning” program, </w:t>
      </w:r>
      <w:r w:rsidR="0018786E" w:rsidRPr="002309E8">
        <w:t>cell death-induc</w:t>
      </w:r>
      <w:r w:rsidR="00201CF1">
        <w:t>ing DFF45-like effector (Cide) a</w:t>
      </w:r>
      <w:r w:rsidR="0018786E" w:rsidRPr="002309E8">
        <w:t xml:space="preserve">, a member of the lipid droplet-associated </w:t>
      </w:r>
      <w:r w:rsidR="00201CF1">
        <w:t>Cide</w:t>
      </w:r>
      <w:r w:rsidR="0018786E" w:rsidRPr="002309E8">
        <w:t xml:space="preserve"> family, has emerged a</w:t>
      </w:r>
      <w:r w:rsidR="00DE6927">
        <w:t>s important metabolic regulator</w:t>
      </w:r>
      <w:hyperlink w:anchor="_ENREF_14" w:tooltip="Xu, 2012 #2275" w:history="1">
        <w:r w:rsidR="00E25A96">
          <w:fldChar w:fldCharType="begin"/>
        </w:r>
        <w:r w:rsidR="00E25A96">
          <w:instrText xml:space="preserve"> ADDIN EN.CITE &lt;EndNote&gt;&lt;Cite&gt;&lt;Author&gt;Xu&lt;/Author&gt;&lt;Year&gt;2012&lt;/Year&gt;&lt;RecNum&gt;2275&lt;/RecNum&gt;&lt;DisplayText&gt;&lt;style face="superscript"&gt;14&lt;/style&gt;&lt;/DisplayText&gt;&lt;record&gt;&lt;rec-number&gt;2275&lt;/rec-number&gt;&lt;foreign-keys&gt;&lt;key app="EN" db-id="2w5epra0e2w2puead9cprrst9zr925rw2ers" timestamp="1467984594"&gt;2275&lt;/key&gt;&lt;/foreign-keys&gt;&lt;ref-type name="Journal Article"&gt;17&lt;/ref-type&gt;&lt;contributors&gt;&lt;authors&gt;&lt;author&gt;Xu, L.&lt;/author&gt;&lt;author&gt;Zhou, L.&lt;/author&gt;&lt;author&gt;Li, P.&lt;/author&gt;&lt;/authors&gt;&lt;/contributors&gt;&lt;auth-address&gt;Tsinghua-Peking Center for Life Sciences, School of Life Sciences, Tsinghua University, Beijing, China.&lt;/auth-address&gt;&lt;titles&gt;&lt;title&gt;CIDE proteins and lipid metabolism&lt;/title&gt;&lt;secondary-title&gt;Arterioscler Thromb Vasc Biol&lt;/secondary-title&gt;&lt;/titles&gt;&lt;periodical&gt;&lt;full-title&gt;Arterioscler Thromb Vasc Biol&lt;/full-title&gt;&lt;/periodical&gt;&lt;pages&gt;1094-8&lt;/pages&gt;&lt;volume&gt;32&lt;/volume&gt;&lt;number&gt;5&lt;/number&gt;&lt;keywords&gt;&lt;keyword&gt;Animals&lt;/keyword&gt;&lt;keyword&gt;Apoptosis Regulatory Proteins/*metabolism&lt;/keyword&gt;&lt;keyword&gt;Hepatocytes/cytology/metabolism&lt;/keyword&gt;&lt;keyword&gt;Humans&lt;/keyword&gt;&lt;keyword&gt;*Lipid Metabolism&lt;/keyword&gt;&lt;keyword&gt;Liver/cytology/*metabolism&lt;/keyword&gt;&lt;keyword&gt;Metabolic Syndrome X/*metabolism&lt;/keyword&gt;&lt;/keywords&gt;&lt;dates&gt;&lt;year&gt;2012&lt;/year&gt;&lt;pub-dates&gt;&lt;date&gt;May&lt;/date&gt;&lt;/pub-dates&gt;&lt;/dates&gt;&lt;isbn&gt;1524-4636 (Electronic)&amp;#xD;1079-5642 (Linking)&lt;/isbn&gt;&lt;accession-num&gt;22517368&lt;/accession-num&gt;&lt;urls&gt;&lt;related-urls&gt;&lt;url&gt;http://www.ncbi.nlm.nih.gov/pubmed/22517368&lt;/url&gt;&lt;/related-urls&gt;&lt;/urls&gt;&lt;electronic-resource-num&gt;10.1161/ATVBAHA.111.241489&lt;/electronic-resource-num&gt;&lt;/record&gt;&lt;/Cite&gt;&lt;/EndNote&gt;</w:instrText>
        </w:r>
        <w:r w:rsidR="00E25A96">
          <w:fldChar w:fldCharType="separate"/>
        </w:r>
        <w:r w:rsidR="00E25A96" w:rsidRPr="00E25A96">
          <w:rPr>
            <w:noProof/>
            <w:vertAlign w:val="superscript"/>
          </w:rPr>
          <w:t>14</w:t>
        </w:r>
        <w:r w:rsidR="00E25A96">
          <w:fldChar w:fldCharType="end"/>
        </w:r>
      </w:hyperlink>
      <w:r w:rsidR="0018786E" w:rsidRPr="002309E8">
        <w:t>.</w:t>
      </w:r>
      <w:r w:rsidR="0018786E" w:rsidRPr="0018786E">
        <w:t xml:space="preserve"> </w:t>
      </w:r>
      <w:r w:rsidR="0018786E">
        <w:t xml:space="preserve">Indeed, </w:t>
      </w:r>
      <w:r w:rsidR="00201CF1" w:rsidRPr="00201CF1">
        <w:rPr>
          <w:i/>
        </w:rPr>
        <w:t>Cidea</w:t>
      </w:r>
      <w:r w:rsidR="0018786E">
        <w:t>-null animals are characterized by elevated energy expenditure</w:t>
      </w:r>
      <w:hyperlink w:anchor="_ENREF_15" w:tooltip="Zhou, 2003 #1406" w:history="1">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 </w:instrText>
        </w:r>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5</w:t>
        </w:r>
        <w:r w:rsidR="00E25A96">
          <w:fldChar w:fldCharType="end"/>
        </w:r>
      </w:hyperlink>
      <w:r w:rsidR="0018786E">
        <w:t xml:space="preserve">, and </w:t>
      </w:r>
      <w:r w:rsidR="0018786E" w:rsidRPr="005B6A7C">
        <w:t xml:space="preserve">CIDEA levels have been shown to be increased in </w:t>
      </w:r>
      <w:r w:rsidR="00351E9D">
        <w:t xml:space="preserve">the </w:t>
      </w:r>
      <w:r w:rsidR="0018786E" w:rsidRPr="005B6A7C">
        <w:t xml:space="preserve">WAT of </w:t>
      </w:r>
      <w:r w:rsidR="00351E9D">
        <w:t xml:space="preserve">patients with </w:t>
      </w:r>
      <w:r w:rsidR="0018786E" w:rsidRPr="005B6A7C">
        <w:t>cachexia</w:t>
      </w:r>
      <w:hyperlink w:anchor="_ENREF_16" w:tooltip="Laurencikiene, 2008 #1405" w:history="1">
        <w:r w:rsidR="00E25A96">
          <w:fldChar w:fldCharType="begin"/>
        </w:r>
        <w:r w:rsidR="00E25A96">
          <w:instrText xml:space="preserve"> ADDIN EN.CITE &lt;EndNote&gt;&lt;Cite&gt;&lt;Author&gt;Laurencikiene&lt;/Author&gt;&lt;Year&gt;2008&lt;/Year&gt;&lt;RecNum&gt;1405&lt;/RecNum&gt;&lt;DisplayText&gt;&lt;style face="superscript"&gt;16&lt;/style&gt;&lt;/DisplayText&gt;&lt;record&gt;&lt;rec-number&gt;1405&lt;/rec-number&gt;&lt;foreign-keys&gt;&lt;key app="EN" db-id="2w5epra0e2w2puead9cprrst9zr925rw2ers" timestamp="0"&gt;1405&lt;/key&gt;&lt;/foreign-keys&gt;&lt;ref-type name="Journal Article"&gt;17&lt;/ref-type&gt;&lt;contributors&gt;&lt;authors&gt;&lt;author&gt;Laurencikiene, J.&lt;/author&gt;&lt;author&gt;Stenson, B. M.&lt;/author&gt;&lt;author&gt;Arvidsson Nordstrom, E.&lt;/author&gt;&lt;author&gt;Agustsson, T.&lt;/author&gt;&lt;author&gt;Langin, D.&lt;/author&gt;&lt;author&gt;Isaksson, B.&lt;/author&gt;&lt;author&gt;Permert, J.&lt;/author&gt;&lt;author&gt;Ryden, M.&lt;/author&gt;&lt;author&gt;Arner, P.&lt;/author&gt;&lt;/authors&gt;&lt;/contributors&gt;&lt;auth-address&gt;Department of Medicine, Karolinska Institutet, Karolinska University Hospital, Huddinge, Stockholm, Sweden.&lt;/auth-address&gt;&lt;titles&gt;&lt;title&gt;Evidence for an important role of CIDEA in human cancer cachexia&lt;/title&gt;&lt;secondary-title&gt;Cancer Res&lt;/secondary-title&gt;&lt;/titles&gt;&lt;periodical&gt;&lt;full-title&gt;Cancer Res&lt;/full-title&gt;&lt;abbr-1&gt;Cancer research&lt;/abbr-1&gt;&lt;/periodical&gt;&lt;pages&gt;9247-54&lt;/pages&gt;&lt;volume&gt;68&lt;/volume&gt;&lt;number&gt;22&lt;/number&gt;&lt;edition&gt;2008/11/18&lt;/edition&gt;&lt;dates&gt;&lt;year&gt;2008&lt;/year&gt;&lt;pub-dates&gt;&lt;date&gt;Nov 15&lt;/date&gt;&lt;/pub-dates&gt;&lt;/dates&gt;&lt;isbn&gt;1538-7445 (Electronic)&lt;/isbn&gt;&lt;accession-num&gt;19010897&lt;/accession-num&gt;&lt;urls&gt;&lt;related-urls&gt;&lt;url&gt;http://www.ncbi.nlm.nih.gov/entrez/query.fcgi?cmd=Retrieve&amp;amp;db=PubMed&amp;amp;dopt=Citation&amp;amp;list_uids=19010897&lt;/url&gt;&lt;/related-urls&gt;&lt;/urls&gt;&lt;electronic-resource-num&gt;68/22/9247 [pii]&amp;#xD;10.1158/0008-5472.CAN-08-1343&lt;/electronic-resource-num&gt;&lt;language&gt;eng&lt;/language&gt;&lt;/record&gt;&lt;/Cite&gt;&lt;/EndNote&gt;</w:instrText>
        </w:r>
        <w:r w:rsidR="00E25A96">
          <w:fldChar w:fldCharType="separate"/>
        </w:r>
        <w:r w:rsidR="00E25A96" w:rsidRPr="00E25A96">
          <w:rPr>
            <w:noProof/>
            <w:vertAlign w:val="superscript"/>
          </w:rPr>
          <w:t>16</w:t>
        </w:r>
        <w:r w:rsidR="00E25A96">
          <w:fldChar w:fldCharType="end"/>
        </w:r>
      </w:hyperlink>
      <w:r w:rsidR="002309E8">
        <w:t xml:space="preserve">. </w:t>
      </w:r>
      <w:r>
        <w:t xml:space="preserve">However, a genetic proof of the importance of </w:t>
      </w:r>
      <w:r w:rsidR="00201CF1">
        <w:t>Ucp1</w:t>
      </w:r>
      <w:r w:rsidR="002309E8">
        <w:t xml:space="preserve"> and other “browning” markers</w:t>
      </w:r>
      <w:r>
        <w:t xml:space="preserve"> in </w:t>
      </w:r>
      <w:r w:rsidR="002309E8">
        <w:t>the cachexia</w:t>
      </w:r>
      <w:r>
        <w:t xml:space="preserve"> context has not been obtained thus far, and the majority of human studies has failed to demonstrate a significant </w:t>
      </w:r>
      <w:r w:rsidR="002A534F">
        <w:t>increase in</w:t>
      </w:r>
      <w:r>
        <w:t xml:space="preserve"> resting energy expenditur</w:t>
      </w:r>
      <w:r w:rsidR="00DE6927">
        <w:t>e in the cancer cachectic state</w:t>
      </w:r>
      <w:hyperlink w:anchor="_ENREF_17" w:tooltip="Blum, 2011 #2199" w:history="1">
        <w:r w:rsidR="00E25A96">
          <w:fldChar w:fldCharType="begin">
            <w:fldData xml:space="preserve">PEVuZE5vdGU+PENpdGU+PEF1dGhvcj5CbHVtPC9BdXRob3I+PFllYXI+MjAxMTwvWWVhcj48UmVj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</w:fldData>
          </w:fldChar>
        </w:r>
        <w:r w:rsidR="00E25A96">
          <w:instrText xml:space="preserve"> ADDIN EN.CITE </w:instrText>
        </w:r>
        <w:r w:rsidR="00E25A96">
          <w:fldChar w:fldCharType="begin">
            <w:fldData xml:space="preserve">PEVuZE5vdGU+PENpdGU+PEF1dGhvcj5CbHVtPC9BdXRob3I+PFllYXI+MjAxMTwvWWVhcj48UmVj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7</w:t>
        </w:r>
        <w:r w:rsidR="00E25A96">
          <w:fldChar w:fldCharType="end"/>
        </w:r>
      </w:hyperlink>
      <w:r>
        <w:t xml:space="preserve">, </w:t>
      </w:r>
      <w:r w:rsidR="004E5E77">
        <w:t>overall arguing for the existence of alternative</w:t>
      </w:r>
      <w:r w:rsidR="00DB72F3">
        <w:t>, as-yet non-defined</w:t>
      </w:r>
      <w:r w:rsidR="004E5E77">
        <w:t xml:space="preserve"> mechanisms in tumor-driven WAT remodeling and dysfunction.</w:t>
      </w:r>
    </w:p>
    <w:p w14:paraId="6A5FFCB3" w14:textId="68CDED7D" w:rsidR="00F96B58" w:rsidRPr="002C46FB" w:rsidRDefault="00F96B58" w:rsidP="00055329">
      <w:pPr>
        <w:spacing w:line="480" w:lineRule="auto"/>
        <w:ind w:firstLine="720"/>
        <w:jc w:val="both"/>
        <w:rPr>
          <w:lang w:val="en"/>
        </w:rPr>
      </w:pPr>
      <w:r w:rsidRPr="002F72DD">
        <w:t>AMPK is an evolutionarily conserved</w:t>
      </w:r>
      <w:r w:rsidR="002F72DD" w:rsidRPr="002F72DD">
        <w:t>, heterotrimeric</w:t>
      </w:r>
      <w:r w:rsidRPr="002F72DD">
        <w:t xml:space="preserve"> serine/threonine protein kinase</w:t>
      </w:r>
      <w:r w:rsidR="002F72DD" w:rsidRPr="002F72DD">
        <w:t xml:space="preserve">. Upon a drop in cellular energy levels, AMPK is activated through an allosteric conformational change in its gamma subunit and a subsequent activating phosphorylation </w:t>
      </w:r>
      <w:r w:rsidR="00CF473A">
        <w:t>of</w:t>
      </w:r>
      <w:r w:rsidR="002F72DD" w:rsidRPr="002F72DD">
        <w:t xml:space="preserve"> its alpha subunit, ultimately turning on ATP</w:t>
      </w:r>
      <w:r w:rsidR="00DE6927">
        <w:t>-generating catabolic processes</w:t>
      </w:r>
      <w:hyperlink w:anchor="_ENREF_18" w:tooltip="Hardie, 2012 #1850" w:history="1">
        <w:r w:rsidR="00E25A96">
          <w:fldChar w:fldCharType="begin">
            <w:fldData xml:space="preserve">PEVuZE5vdGU+PENpdGU+PEF1dGhvcj5IYXJkaWU8L0F1dGhvcj48WWVhcj4yMDEyPC9ZZWFyPjxS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</w:fldData>
          </w:fldChar>
        </w:r>
        <w:r w:rsidR="00E25A96">
          <w:instrText xml:space="preserve"> ADDIN EN.CITE </w:instrText>
        </w:r>
        <w:r w:rsidR="00E25A96">
          <w:fldChar w:fldCharType="begin">
            <w:fldData xml:space="preserve">PEVuZE5vdGU+PENpdGU+PEF1dGhvcj5IYXJkaWU8L0F1dGhvcj48WWVhcj4yMDEyPC9ZZWFyPjxS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8</w:t>
        </w:r>
        <w:r w:rsidR="00E25A96">
          <w:fldChar w:fldCharType="end"/>
        </w:r>
      </w:hyperlink>
      <w:r w:rsidR="0045128F">
        <w:t>.</w:t>
      </w:r>
      <w:r w:rsidR="007C69F3">
        <w:t xml:space="preserve"> </w:t>
      </w:r>
      <w:r w:rsidR="00201CF1" w:rsidRPr="00201CF1">
        <w:rPr>
          <w:i/>
        </w:rPr>
        <w:t>Ampk</w:t>
      </w:r>
      <w:r w:rsidR="007C69F3">
        <w:t xml:space="preserve"> beta1 KO mice display</w:t>
      </w:r>
      <w:r w:rsidR="002F72DD">
        <w:t xml:space="preserve"> reduced adiposity</w:t>
      </w:r>
      <w:r w:rsidR="007C69F3">
        <w:t xml:space="preserve"> and body fat content and tend</w:t>
      </w:r>
      <w:r w:rsidR="002F72DD">
        <w:t xml:space="preserve"> to have elevated levels of circulating fatty acids, indicat</w:t>
      </w:r>
      <w:r w:rsidR="00DE6927">
        <w:t>ive of enhanced lipid breakdown</w:t>
      </w:r>
      <w:hyperlink w:anchor="_ENREF_19" w:tooltip="Dzamko, 2010 #2263" w:history="1">
        <w:r w:rsidR="00E25A96">
          <w:fldChar w:fldCharType="begin">
            <w:fldData xml:space="preserve">PEVuZE5vdGU+PENpdGU+PEF1dGhvcj5EemFta288L0F1dGhvcj48WWVhcj4yMDEwPC9ZZWFyPjxS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TUtMjI8L3BhZ2VzPjx2b2x1bWU+Mjg1PC92b2x1bWU+PG51bWJlcj4xPC9udW1iZXI+PGtleXdv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</w:fldData>
          </w:fldChar>
        </w:r>
        <w:r w:rsidR="00E25A96">
          <w:instrText xml:space="preserve"> ADDIN EN.CITE </w:instrText>
        </w:r>
        <w:r w:rsidR="00E25A96">
          <w:fldChar w:fldCharType="begin">
            <w:fldData xml:space="preserve">PEVuZE5vdGU+PENpdGU+PEF1dGhvcj5EemFta288L0F1dGhvcj48WWVhcj4yMDEwPC9ZZWFyPjxS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TUtMjI8L3BhZ2VzPjx2b2x1bWU+Mjg1PC92b2x1bWU+PG51bWJlcj4xPC9udW1iZXI+PGtleXdv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9</w:t>
        </w:r>
        <w:r w:rsidR="00E25A96">
          <w:fldChar w:fldCharType="end"/>
        </w:r>
      </w:hyperlink>
      <w:r w:rsidR="002F72DD">
        <w:t xml:space="preserve">. Also, </w:t>
      </w:r>
      <w:r w:rsidR="00606129">
        <w:t>previous</w:t>
      </w:r>
      <w:r w:rsidR="002F72DD">
        <w:t xml:space="preserve"> studies have demonstrated </w:t>
      </w:r>
      <w:r w:rsidR="00606129">
        <w:t>an anti-lipolytic effect</w:t>
      </w:r>
      <w:r w:rsidR="002F72DD">
        <w:t xml:space="preserve"> of chronic </w:t>
      </w:r>
      <w:r w:rsidR="00201CF1">
        <w:t>Ampk</w:t>
      </w:r>
      <w:r w:rsidR="002F72DD">
        <w:t xml:space="preserve"> activation in adipose tissue store</w:t>
      </w:r>
      <w:r w:rsidR="00DE6927">
        <w:t>s in cellular and animal models</w:t>
      </w:r>
      <w:hyperlink w:anchor="_ENREF_20" w:tooltip="Gaidhu, 2012 #2264" w:history="1">
        <w:r w:rsidR="00E25A96">
          <w:fldChar w:fldCharType="begin">
            <w:fldData xml:space="preserve">PEVuZE5vdGU+PENpdGU+PEF1dGhvcj5HYWlkaHU8L0F1dGhvcj48WWVhcj4yMDEyPC9ZZWFyPjxS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NzA0LTE1PC9wYWdlcz48dm9sdW1lPjUwPC92b2x1bWU+PG51bWJlcj40PC9udW1i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</w:fldData>
          </w:fldChar>
        </w:r>
        <w:r w:rsidR="00E25A96">
          <w:instrText xml:space="preserve"> ADDIN EN.CITE </w:instrText>
        </w:r>
        <w:r w:rsidR="00E25A96">
          <w:fldChar w:fldCharType="begin">
            <w:fldData xml:space="preserve">PEVuZE5vdGU+PENpdGU+PEF1dGhvcj5HYWlkaHU8L0F1dGhvcj48WWVhcj4yMDEyPC9ZZWFyPjxS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NzA0LTE1PC9wYWdlcz48dm9sdW1lPjUwPC92b2x1bWU+PG51bWJlcj40PC9udW1i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0-22</w:t>
        </w:r>
        <w:r w:rsidR="00E25A96">
          <w:fldChar w:fldCharType="end"/>
        </w:r>
      </w:hyperlink>
      <w:r w:rsidR="002F72DD">
        <w:t>, as well as in</w:t>
      </w:r>
      <w:r w:rsidR="00DE6927">
        <w:t xml:space="preserve"> </w:t>
      </w:r>
      <w:r w:rsidR="004C00D4">
        <w:t xml:space="preserve">patients </w:t>
      </w:r>
      <w:r w:rsidR="00351E9D">
        <w:t>with</w:t>
      </w:r>
      <w:r w:rsidR="00DE6927">
        <w:t xml:space="preserve"> type 2 diabet</w:t>
      </w:r>
      <w:r w:rsidR="00351E9D">
        <w:t>e</w:t>
      </w:r>
      <w:r w:rsidR="00DE6927">
        <w:t>s</w:t>
      </w:r>
      <w:hyperlink w:anchor="_ENREF_23" w:tooltip="Boon, 2008 #2267" w:history="1">
        <w:r w:rsidR="00E25A96">
          <w:fldChar w:fldCharType="begin">
            <w:fldData xml:space="preserve">PEVuZE5vdGU+PENpdGU+PEF1dGhvcj5Cb29uPC9BdXRob3I+PFllYXI+MjAwODwvWWVhcj48UmVj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ODkzLTkwMDwvcGFnZXM+PHZvbHVtZT41MTwvdm9sdW1l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</w:fldData>
          </w:fldChar>
        </w:r>
        <w:r w:rsidR="00E25A96">
          <w:instrText xml:space="preserve"> ADDIN EN.CITE </w:instrText>
        </w:r>
        <w:r w:rsidR="00E25A96">
          <w:fldChar w:fldCharType="begin">
            <w:fldData xml:space="preserve">PEVuZE5vdGU+PENpdGU+PEF1dGhvcj5Cb29uPC9BdXRob3I+PFllYXI+MjAwODwvWWVhcj48UmVj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ODkzLTkwMDwvcGFnZXM+PHZvbHVtZT41MTwvdm9sdW1l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3</w:t>
        </w:r>
        <w:r w:rsidR="00E25A96">
          <w:fldChar w:fldCharType="end"/>
        </w:r>
      </w:hyperlink>
      <w:r w:rsidR="002F72DD">
        <w:t>. Furthermore, anti-diabetic drugs of the biguanide and thiazolidinedione families have been shown to inhibit lipolysis in an AMPK-depen</w:t>
      </w:r>
      <w:r w:rsidR="00DE6927">
        <w:t xml:space="preserve">dent </w:t>
      </w:r>
      <w:r w:rsidR="00DE6927">
        <w:lastRenderedPageBreak/>
        <w:t>manner in human adipocytes</w:t>
      </w:r>
      <w:hyperlink w:anchor="_ENREF_24" w:tooltip="Bourron, 2010 #2268" w:history="1">
        <w:r w:rsidR="00E25A96">
          <w:fldChar w:fldCharType="begin">
            <w:fldData xml:space="preserve">PEVuZE5vdGU+PENpdGU+PEF1dGhvcj5Cb3Vycm9uPC9BdXRob3I+PFllYXI+MjAxMDwvWWVhcj48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NzY4LTc4PC9wYWdlcz48dm9sdW1lPjUzPC92b2x1bWU+PG51bWJlcj40PC9udW1i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</w:fldData>
          </w:fldChar>
        </w:r>
        <w:r w:rsidR="00E25A96">
          <w:instrText xml:space="preserve"> ADDIN EN.CITE </w:instrText>
        </w:r>
        <w:r w:rsidR="00E25A96">
          <w:fldChar w:fldCharType="begin">
            <w:fldData xml:space="preserve">PEVuZE5vdGU+PENpdGU+PEF1dGhvcj5Cb3Vycm9uPC9BdXRob3I+PFllYXI+MjAxMDwvWWVhcj48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NzY4LTc4PC9wYWdlcz48dm9sdW1lPjUzPC92b2x1bWU+PG51bWJlcj40PC9udW1i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4</w:t>
        </w:r>
        <w:r w:rsidR="00E25A96">
          <w:fldChar w:fldCharType="end"/>
        </w:r>
      </w:hyperlink>
      <w:r w:rsidR="002F72DD">
        <w:t xml:space="preserve">, overall supporting the concept that </w:t>
      </w:r>
      <w:r w:rsidR="0085396D">
        <w:t xml:space="preserve">under certain conditions </w:t>
      </w:r>
      <w:r w:rsidR="002F72DD">
        <w:t xml:space="preserve">AMPK </w:t>
      </w:r>
      <w:r w:rsidR="004C00D4">
        <w:t>inhibition</w:t>
      </w:r>
      <w:r w:rsidR="00DE1E93">
        <w:t xml:space="preserve"> </w:t>
      </w:r>
      <w:r w:rsidR="002F72DD">
        <w:t xml:space="preserve">can promote lipid mobilization. </w:t>
      </w:r>
      <w:r w:rsidR="007C69F3">
        <w:t>Here we ide</w:t>
      </w:r>
      <w:r w:rsidR="00201CF1">
        <w:t>ntify the lack of Ampk</w:t>
      </w:r>
      <w:r w:rsidR="007C69F3">
        <w:t xml:space="preserve"> activity as a common feature of adipose tissue</w:t>
      </w:r>
      <w:r w:rsidR="002309E8">
        <w:t xml:space="preserve"> dysfunction in cancer cachexia</w:t>
      </w:r>
      <w:r w:rsidR="00820C33">
        <w:t xml:space="preserve"> in mice</w:t>
      </w:r>
      <w:r w:rsidR="002309E8">
        <w:t xml:space="preserve">, triggered –at least in part- through the aberrant induction of </w:t>
      </w:r>
      <w:r w:rsidR="00201CF1">
        <w:t>Cidea</w:t>
      </w:r>
      <w:r w:rsidR="002309E8">
        <w:t xml:space="preserve"> </w:t>
      </w:r>
      <w:r w:rsidR="00CF473A">
        <w:t xml:space="preserve">and the subsequent degradation of </w:t>
      </w:r>
      <w:r w:rsidR="00201CF1">
        <w:t>Ampk</w:t>
      </w:r>
      <w:r w:rsidR="00AC3010">
        <w:t xml:space="preserve"> in this tissue</w:t>
      </w:r>
      <w:r w:rsidR="002309E8">
        <w:t>.</w:t>
      </w:r>
      <w:r w:rsidR="00AC3010">
        <w:t xml:space="preserve"> </w:t>
      </w:r>
      <w:r w:rsidR="0085396D" w:rsidRPr="00055329">
        <w:t>In addition, w</w:t>
      </w:r>
      <w:r w:rsidR="00F91C28" w:rsidRPr="00055329">
        <w:t xml:space="preserve">e show that treatment of cachectic animals with a peptide specifically targeting </w:t>
      </w:r>
      <w:r w:rsidR="0085396D" w:rsidRPr="00055329">
        <w:t xml:space="preserve">the </w:t>
      </w:r>
      <w:r w:rsidR="00F91C28" w:rsidRPr="00055329">
        <w:t xml:space="preserve">WAT Ampk-Cidea interaction prevents adipose tissue loss </w:t>
      </w:r>
      <w:r w:rsidR="0085396D" w:rsidRPr="00055329">
        <w:t xml:space="preserve">under </w:t>
      </w:r>
      <w:r w:rsidR="002C46FB">
        <w:t>cachectic</w:t>
      </w:r>
      <w:r w:rsidR="0085396D" w:rsidRPr="00055329">
        <w:t xml:space="preserve"> conditions</w:t>
      </w:r>
      <w:r w:rsidR="00F91C28" w:rsidRPr="00055329">
        <w:t xml:space="preserve">. </w:t>
      </w:r>
    </w:p>
    <w:p w14:paraId="693B9752" w14:textId="77777777" w:rsidR="00F02BD5" w:rsidRDefault="00F02BD5" w:rsidP="008B22DC">
      <w:pPr>
        <w:jc w:val="both"/>
        <w:rPr>
          <w:sz w:val="23"/>
          <w:szCs w:val="23"/>
        </w:rPr>
      </w:pPr>
      <w:r>
        <w:rPr>
          <w:sz w:val="23"/>
          <w:szCs w:val="23"/>
        </w:rPr>
        <w:br w:type="page"/>
      </w:r>
    </w:p>
    <w:p w14:paraId="2E291136" w14:textId="77777777" w:rsidR="00D66C53" w:rsidRPr="00722F1D" w:rsidRDefault="00D66C53" w:rsidP="008B22DC">
      <w:pPr>
        <w:spacing w:line="480" w:lineRule="auto"/>
        <w:jc w:val="both"/>
        <w:rPr>
          <w:b/>
        </w:rPr>
      </w:pPr>
      <w:r>
        <w:rPr>
          <w:b/>
        </w:rPr>
        <w:lastRenderedPageBreak/>
        <w:t>RESULTS</w:t>
      </w:r>
    </w:p>
    <w:p w14:paraId="78861816" w14:textId="47375671" w:rsidR="00D66C53" w:rsidRPr="00722F1D" w:rsidRDefault="00D66C53" w:rsidP="008B22DC">
      <w:pPr>
        <w:spacing w:line="480" w:lineRule="auto"/>
        <w:jc w:val="both"/>
        <w:rPr>
          <w:b/>
          <w:i/>
        </w:rPr>
      </w:pPr>
      <w:r>
        <w:rPr>
          <w:b/>
          <w:i/>
        </w:rPr>
        <w:t xml:space="preserve">WAT remodeling during cancer cachexia is characterized by </w:t>
      </w:r>
      <w:r w:rsidR="005A6833">
        <w:rPr>
          <w:b/>
          <w:i/>
        </w:rPr>
        <w:t>Ampk</w:t>
      </w:r>
      <w:r>
        <w:rPr>
          <w:b/>
          <w:i/>
        </w:rPr>
        <w:t xml:space="preserve"> inactivation</w:t>
      </w:r>
    </w:p>
    <w:p w14:paraId="381326BF" w14:textId="3D033C10" w:rsidR="00957827" w:rsidRDefault="00DB72F3" w:rsidP="008B22DC">
      <w:pPr>
        <w:spacing w:line="480" w:lineRule="auto"/>
        <w:jc w:val="both"/>
      </w:pPr>
      <w:r>
        <w:rPr>
          <w:sz w:val="23"/>
          <w:szCs w:val="23"/>
        </w:rPr>
        <w:t>Metabolic dysfunction in WAT has not yet been considered in the clinica</w:t>
      </w:r>
      <w:r w:rsidR="00DE6927">
        <w:rPr>
          <w:sz w:val="23"/>
          <w:szCs w:val="23"/>
        </w:rPr>
        <w:t>l definition of cancer cachexia</w:t>
      </w:r>
      <w:hyperlink w:anchor="_ENREF_25" w:tooltip="Fearon, 2011 #1980" w:history="1">
        <w:r w:rsidR="00E25A96">
          <w:rPr>
            <w:sz w:val="23"/>
            <w:szCs w:val="23"/>
          </w:rPr>
          <w:fldChar w:fldCharType="begin">
            <w:fldData xml:space="preserve">PEVuZE5vdGU+PENpdGU+PEF1dGhvcj5GZWFyb248L0F1dGhvcj48WWVhcj4yMDExPC9ZZWFyPjxS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</w:fldData>
          </w:fldChar>
        </w:r>
        <w:r w:rsidR="00E25A96">
          <w:rPr>
            <w:sz w:val="23"/>
            <w:szCs w:val="23"/>
          </w:rPr>
          <w:instrText xml:space="preserve"> ADDIN EN.CITE </w:instrText>
        </w:r>
        <w:r w:rsidR="00E25A96">
          <w:rPr>
            <w:sz w:val="23"/>
            <w:szCs w:val="23"/>
          </w:rPr>
          <w:fldChar w:fldCharType="begin">
            <w:fldData xml:space="preserve">PEVuZE5vdGU+PENpdGU+PEF1dGhvcj5GZWFyb248L0F1dGhvcj48WWVhcj4yMDExPC9ZZWFyPjxS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</w:fldData>
          </w:fldChar>
        </w:r>
        <w:r w:rsidR="00E25A96">
          <w:rPr>
            <w:sz w:val="23"/>
            <w:szCs w:val="23"/>
          </w:rPr>
          <w:instrText xml:space="preserve"> ADDIN EN.CITE.DATA </w:instrText>
        </w:r>
        <w:r w:rsidR="00E25A96">
          <w:rPr>
            <w:sz w:val="23"/>
            <w:szCs w:val="23"/>
          </w:rPr>
        </w:r>
        <w:r w:rsidR="00E25A96">
          <w:rPr>
            <w:sz w:val="23"/>
            <w:szCs w:val="23"/>
          </w:rPr>
          <w:fldChar w:fldCharType="end"/>
        </w:r>
        <w:r w:rsidR="00E25A96">
          <w:rPr>
            <w:sz w:val="23"/>
            <w:szCs w:val="23"/>
          </w:rPr>
        </w:r>
        <w:r w:rsidR="00E25A96">
          <w:rPr>
            <w:sz w:val="23"/>
            <w:szCs w:val="23"/>
          </w:rPr>
          <w:fldChar w:fldCharType="separate"/>
        </w:r>
        <w:r w:rsidR="00E25A96" w:rsidRPr="00E25A96">
          <w:rPr>
            <w:noProof/>
            <w:sz w:val="23"/>
            <w:szCs w:val="23"/>
            <w:vertAlign w:val="superscript"/>
          </w:rPr>
          <w:t>25</w:t>
        </w:r>
        <w:r w:rsidR="00E25A96">
          <w:rPr>
            <w:sz w:val="23"/>
            <w:szCs w:val="23"/>
          </w:rPr>
          <w:fldChar w:fldCharType="end"/>
        </w:r>
      </w:hyperlink>
      <w:r>
        <w:rPr>
          <w:sz w:val="23"/>
          <w:szCs w:val="23"/>
        </w:rPr>
        <w:t xml:space="preserve">, prompting us to initially </w:t>
      </w:r>
      <w:r>
        <w:t xml:space="preserve">define the cachectic response </w:t>
      </w:r>
      <w:r w:rsidR="00D30765">
        <w:t xml:space="preserve">of adipocytes upon direct </w:t>
      </w:r>
      <w:r>
        <w:t>exposure</w:t>
      </w:r>
      <w:r w:rsidR="00D30765">
        <w:t xml:space="preserve"> to tumor-secreted factors</w:t>
      </w:r>
      <w:r>
        <w:t xml:space="preserve">. </w:t>
      </w:r>
      <w:r w:rsidR="00957827">
        <w:t>To this end, we treated mature 3T3-L1 adipocytes with tumor cell</w:t>
      </w:r>
      <w:r w:rsidR="00F84B04">
        <w:t>-</w:t>
      </w:r>
      <w:r w:rsidR="00957827">
        <w:t>conditioned medium (CM) from murine (C26, MC38) and human (SW480, HT29) colon as well as lung cancer (LLC) cells in a cell autonomous experimental setup. CM of</w:t>
      </w:r>
      <w:r w:rsidR="00EB6348">
        <w:t xml:space="preserve"> tumor </w:t>
      </w:r>
      <w:r w:rsidR="00957827">
        <w:t xml:space="preserve">cell lines </w:t>
      </w:r>
      <w:r w:rsidR="002C10F5">
        <w:t xml:space="preserve">causing cachexia </w:t>
      </w:r>
      <w:r w:rsidR="002C10F5" w:rsidRPr="00DA2366">
        <w:rPr>
          <w:i/>
        </w:rPr>
        <w:t>in vivo</w:t>
      </w:r>
      <w:r w:rsidR="002C10F5">
        <w:t>, including</w:t>
      </w:r>
      <w:r w:rsidR="00B0194F">
        <w:t xml:space="preserve"> </w:t>
      </w:r>
      <w:r w:rsidR="00DE6927">
        <w:t>C26</w:t>
      </w:r>
      <w:hyperlink w:anchor="_ENREF_26" w:tooltip="Tanaka, 1990 #1167" w:history="1">
        <w:r w:rsidR="00E25A96">
          <w:fldChar w:fldCharType="begin">
            <w:fldData xml:space="preserve">PEVuZE5vdGU+PENpdGU+PEF1dGhvcj5UYW5ha2E8L0F1dGhvcj48WWVhcj4xOTkwPC9ZZWFyPjxS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</w:fldData>
          </w:fldChar>
        </w:r>
        <w:r w:rsidR="00E25A96">
          <w:instrText xml:space="preserve"> ADDIN EN.CITE </w:instrText>
        </w:r>
        <w:r w:rsidR="00E25A96">
          <w:fldChar w:fldCharType="begin">
            <w:fldData xml:space="preserve">PEVuZE5vdGU+PENpdGU+PEF1dGhvcj5UYW5ha2E8L0F1dGhvcj48WWVhcj4xOTkwPC9ZZWFyPjxS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6</w:t>
        </w:r>
        <w:r w:rsidR="00E25A96">
          <w:fldChar w:fldCharType="end"/>
        </w:r>
      </w:hyperlink>
      <w:r w:rsidR="00DE6927">
        <w:t>, LLC</w:t>
      </w:r>
      <w:hyperlink w:anchor="_ENREF_27" w:tooltip="Sherry, 1989 #1166" w:history="1">
        <w:r w:rsidR="00E25A96">
          <w:fldChar w:fldCharType="begin">
            <w:fldData xml:space="preserve">PEVuZE5vdGU+PENpdGU+PEF1dGhvcj5TaGVycnk8L0F1dGhvcj48WWVhcj4xOTg5PC9ZZWFyPjxS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</w:fldData>
          </w:fldChar>
        </w:r>
        <w:r w:rsidR="00E25A96">
          <w:instrText xml:space="preserve"> ADDIN EN.CITE </w:instrText>
        </w:r>
        <w:r w:rsidR="00E25A96">
          <w:fldChar w:fldCharType="begin">
            <w:fldData xml:space="preserve">PEVuZE5vdGU+PENpdGU+PEF1dGhvcj5TaGVycnk8L0F1dGhvcj48WWVhcj4xOTg5PC9ZZWFyPjxS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7</w:t>
        </w:r>
        <w:r w:rsidR="00E25A96">
          <w:fldChar w:fldCharType="end"/>
        </w:r>
      </w:hyperlink>
      <w:r w:rsidR="00957827">
        <w:t xml:space="preserve">, </w:t>
      </w:r>
      <w:r w:rsidR="002C10F5">
        <w:t xml:space="preserve">and </w:t>
      </w:r>
      <w:r w:rsidR="00DE6927">
        <w:t>SW480</w:t>
      </w:r>
      <w:hyperlink w:anchor="_ENREF_28" w:tooltip="Nowakowska, 2014 #1990" w:history="1">
        <w:r w:rsidR="00E25A96">
          <w:fldChar w:fldCharType="begin"/>
        </w:r>
        <w:r w:rsidR="00E25A96">
          <w:instrText xml:space="preserve"> ADDIN EN.CITE &lt;EndNote&gt;&lt;Cite&gt;&lt;Author&gt;Nowakowska&lt;/Author&gt;&lt;Year&gt;2014&lt;/Year&gt;&lt;RecNum&gt;1990&lt;/RecNum&gt;&lt;DisplayText&gt;&lt;style face="superscript"&gt;28&lt;/style&gt;&lt;/DisplayText&gt;&lt;record&gt;&lt;rec-number&gt;1990&lt;/rec-number&gt;&lt;foreign-keys&gt;&lt;key app="EN" db-id="2w5epra0e2w2puead9cprrst9zr925rw2ers" timestamp="0"&gt;1990&lt;/key&gt;&lt;/foreign-keys&gt;&lt;ref-type name="Journal Article"&gt;17&lt;/ref-type&gt;&lt;contributors&gt;&lt;authors&gt;&lt;author&gt;Nowakowska, M.&lt;/author&gt;&lt;author&gt;Pospiech, K.&lt;/author&gt;&lt;author&gt;Lewandowska, U.&lt;/author&gt;&lt;author&gt;Piastowska-Ciesielska, A. W.&lt;/author&gt;&lt;author&gt;Bednarek, A. K.&lt;/author&gt;&lt;/authors&gt;&lt;/contributors&gt;&lt;auth-address&gt;Department of Molecular Cancerogenesis, Medical University of Lodz, Zeligowskiego 7/9, 90-752, Lodz, Poland, magdalena.nowakowska@umed.lodz.pl.&lt;/auth-address&gt;&lt;titles&gt;&lt;title&gt;Diverse effect of WWOX overexpression in HT29 and SW480 colon cancer cell lines&lt;/title&gt;&lt;secondary-title&gt;Tumour Biol&lt;/secondary-title&gt;&lt;alt-title&gt;Tumour biology : the journal of the International Society for Oncodevelopmental Biology and Medicine&lt;/alt-title&gt;&lt;/titles&gt;&lt;dates&gt;&lt;year&gt;2014&lt;/year&gt;&lt;pub-dates&gt;&lt;date&gt;Jun 19&lt;/date&gt;&lt;/pub-dates&gt;&lt;/dates&gt;&lt;isbn&gt;1423-0380 (Electronic)&amp;#xD;1010-4283 (Linking)&lt;/isbn&gt;&lt;accession-num&gt;24938873&lt;/accession-num&gt;&lt;urls&gt;&lt;related-urls&gt;&lt;url&gt;http://www.ncbi.nlm.nih.gov/pubmed/24938873&lt;/url&gt;&lt;/related-urls&gt;&lt;/urls&gt;&lt;electronic-resource-num&gt;10.1007/s13277-014-2196-2&lt;/electronic-resource-num&gt;&lt;/record&gt;&lt;/Cite&gt;&lt;/EndNote&gt;</w:instrText>
        </w:r>
        <w:r w:rsidR="00E25A96">
          <w:fldChar w:fldCharType="separate"/>
        </w:r>
        <w:r w:rsidR="00E25A96" w:rsidRPr="00E25A96">
          <w:rPr>
            <w:noProof/>
            <w:vertAlign w:val="superscript"/>
          </w:rPr>
          <w:t>28</w:t>
        </w:r>
        <w:r w:rsidR="00E25A96">
          <w:fldChar w:fldCharType="end"/>
        </w:r>
      </w:hyperlink>
      <w:r w:rsidR="000D1F72">
        <w:t xml:space="preserve"> </w:t>
      </w:r>
      <w:r w:rsidR="008F7825">
        <w:t>led to higher</w:t>
      </w:r>
      <w:r w:rsidR="00D30765">
        <w:t xml:space="preserve"> adipocyte lipolysis</w:t>
      </w:r>
      <w:r w:rsidR="008F7825">
        <w:t xml:space="preserve"> as compared to </w:t>
      </w:r>
      <w:r w:rsidR="004C00D4">
        <w:t>non-cell conditioned control medium</w:t>
      </w:r>
      <w:r w:rsidR="00957827">
        <w:t>, while CM of the non-cachexia-induci</w:t>
      </w:r>
      <w:r w:rsidR="00DE6927">
        <w:t>ng colon cancer cell lines MC38</w:t>
      </w:r>
      <w:hyperlink w:anchor="_ENREF_29" w:tooltip="Rosenberg, 1986 #1992" w:history="1">
        <w:r w:rsidR="00E25A96">
          <w:fldChar w:fldCharType="begin"/>
        </w:r>
        <w:r w:rsidR="00E25A96">
          <w:instrText xml:space="preserve"> ADDIN EN.CITE &lt;EndNote&gt;&lt;Cite&gt;&lt;Author&gt;Rosenberg&lt;/Author&gt;&lt;Year&gt;1986&lt;/Year&gt;&lt;RecNum&gt;1992&lt;/RecNum&gt;&lt;DisplayText&gt;&lt;style face="superscript"&gt;29&lt;/style&gt;&lt;/DisplayText&gt;&lt;record&gt;&lt;rec-number&gt;1992&lt;/rec-number&gt;&lt;foreign-keys&gt;&lt;key app="EN" db-id="2w5epra0e2w2puead9cprrst9zr925rw2ers" timestamp="0"&gt;1992&lt;/key&gt;&lt;/foreign-keys&gt;&lt;ref-type name="Journal Article"&gt;17&lt;/ref-type&gt;&lt;contributors&gt;&lt;authors&gt;&lt;author&gt;Rosenberg, S. A.&lt;/author&gt;&lt;author&gt;Spiess, P.&lt;/author&gt;&lt;author&gt;Lafreniere, R.&lt;/author&gt;&lt;/authors&gt;&lt;/contributors&gt;&lt;titles&gt;&lt;title&gt;A new approach to the adoptive immunotherapy of cancer with tumor-infiltrating lymphocy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18-21&lt;/pages&gt;&lt;volume&gt;233&lt;/volume&gt;&lt;number&gt;4770&lt;/number&gt;&lt;keywords&gt;&lt;keyword&gt;Adenocarcinoma/secondary/therapy&lt;/keyword&gt;&lt;keyword&gt;Animals&lt;/keyword&gt;&lt;keyword&gt;Colonic Neoplasms/therapy&lt;/keyword&gt;&lt;keyword&gt;Combined Modality Therapy&lt;/keyword&gt;&lt;keyword&gt;Cyclophosphamide/therapeutic use&lt;/keyword&gt;&lt;keyword&gt;Humans&lt;/keyword&gt;&lt;keyword&gt;*Immunotherapy&lt;/keyword&gt;&lt;keyword&gt;Interleukin-2/pharmacology&lt;/keyword&gt;&lt;keyword&gt;Liver Neoplasms/secondary&lt;/keyword&gt;&lt;keyword&gt;Lung Neoplasms/secondary&lt;/keyword&gt;&lt;keyword&gt;Lymphocyte Activation/drug effects&lt;/keyword&gt;&lt;keyword&gt;Lymphocytes/immunology/*physiology&lt;/keyword&gt;&lt;keyword&gt;Mice&lt;/keyword&gt;&lt;keyword&gt;Mice, Inbred BALB C&lt;/keyword&gt;&lt;keyword&gt;Mice, Inbred C57BL&lt;/keyword&gt;&lt;keyword&gt;Neoplasms, Experimental/*therapy&lt;/keyword&gt;&lt;keyword&gt;Sarcoma, Experimental/secondary/therapy&lt;/keyword&gt;&lt;/keywords&gt;&lt;dates&gt;&lt;year&gt;1986&lt;/year&gt;&lt;pub-dates&gt;&lt;date&gt;Sep 19&lt;/date&gt;&lt;/pub-dates&gt;&lt;/dates&gt;&lt;isbn&gt;0036-8075 (Print)&amp;#xD;0036-8075 (Linking)&lt;/isbn&gt;&lt;accession-num&gt;3489291&lt;/accession-num&gt;&lt;urls&gt;&lt;related-urls&gt;&lt;url&gt;http://www.ncbi.nlm.nih.gov/pubmed/3489291&lt;/url&gt;&lt;/related-urls&gt;&lt;/urls&gt;&lt;/record&gt;&lt;/Cite&gt;&lt;/EndNote&gt;</w:instrText>
        </w:r>
        <w:r w:rsidR="00E25A96">
          <w:fldChar w:fldCharType="separate"/>
        </w:r>
        <w:r w:rsidR="00E25A96" w:rsidRPr="00E25A96">
          <w:rPr>
            <w:noProof/>
            <w:vertAlign w:val="superscript"/>
          </w:rPr>
          <w:t>29</w:t>
        </w:r>
        <w:r w:rsidR="00E25A96">
          <w:fldChar w:fldCharType="end"/>
        </w:r>
      </w:hyperlink>
      <w:r w:rsidR="00957827" w:rsidRPr="00FA3B4C">
        <w:t xml:space="preserve"> </w:t>
      </w:r>
      <w:r w:rsidR="00DE6927">
        <w:t>and HT29</w:t>
      </w:r>
      <w:hyperlink w:anchor="_ENREF_28" w:tooltip="Nowakowska, 2014 #1990" w:history="1">
        <w:r w:rsidR="00E25A96">
          <w:fldChar w:fldCharType="begin"/>
        </w:r>
        <w:r w:rsidR="00E25A96">
          <w:instrText xml:space="preserve"> ADDIN EN.CITE &lt;EndNote&gt;&lt;Cite&gt;&lt;Author&gt;Nowakowska&lt;/Author&gt;&lt;Year&gt;2014&lt;/Year&gt;&lt;RecNum&gt;1990&lt;/RecNum&gt;&lt;DisplayText&gt;&lt;style face="superscript"&gt;28&lt;/style&gt;&lt;/DisplayText&gt;&lt;record&gt;&lt;rec-number&gt;1990&lt;/rec-number&gt;&lt;foreign-keys&gt;&lt;key app="EN" db-id="2w5epra0e2w2puead9cprrst9zr925rw2ers" timestamp="0"&gt;1990&lt;/key&gt;&lt;/foreign-keys&gt;&lt;ref-type name="Journal Article"&gt;17&lt;/ref-type&gt;&lt;contributors&gt;&lt;authors&gt;&lt;author&gt;Nowakowska, M.&lt;/author&gt;&lt;author&gt;Pospiech, K.&lt;/author&gt;&lt;author&gt;Lewandowska, U.&lt;/author&gt;&lt;author&gt;Piastowska-Ciesielska, A. W.&lt;/author&gt;&lt;author&gt;Bednarek, A. K.&lt;/author&gt;&lt;/authors&gt;&lt;/contributors&gt;&lt;auth-address&gt;Department of Molecular Cancerogenesis, Medical University of Lodz, Zeligowskiego 7/9, 90-752, Lodz, Poland, magdalena.nowakowska@umed.lodz.pl.&lt;/auth-address&gt;&lt;titles&gt;&lt;title&gt;Diverse effect of WWOX overexpression in HT29 and SW480 colon cancer cell lines&lt;/title&gt;&lt;secondary-title&gt;Tumour Biol&lt;/secondary-title&gt;&lt;alt-title&gt;Tumour biology : the journal of the International Society for Oncodevelopmental Biology and Medicine&lt;/alt-title&gt;&lt;/titles&gt;&lt;dates&gt;&lt;year&gt;2014&lt;/year&gt;&lt;pub-dates&gt;&lt;date&gt;Jun 19&lt;/date&gt;&lt;/pub-dates&gt;&lt;/dates&gt;&lt;isbn&gt;1423-0380 (Electronic)&amp;#xD;1010-4283 (Linking)&lt;/isbn&gt;&lt;accession-num&gt;24938873&lt;/accession-num&gt;&lt;urls&gt;&lt;related-urls&gt;&lt;url&gt;http://www.ncbi.nlm.nih.gov/pubmed/24938873&lt;/url&gt;&lt;/related-urls&gt;&lt;/urls&gt;&lt;electronic-resource-num&gt;10.1007/s13277-014-2196-2&lt;/electronic-resource-num&gt;&lt;/record&gt;&lt;/Cite&gt;&lt;/EndNote&gt;</w:instrText>
        </w:r>
        <w:r w:rsidR="00E25A96">
          <w:fldChar w:fldCharType="separate"/>
        </w:r>
        <w:r w:rsidR="00E25A96" w:rsidRPr="00E25A96">
          <w:rPr>
            <w:noProof/>
            <w:vertAlign w:val="superscript"/>
          </w:rPr>
          <w:t>28</w:t>
        </w:r>
        <w:r w:rsidR="00E25A96">
          <w:fldChar w:fldCharType="end"/>
        </w:r>
      </w:hyperlink>
      <w:r w:rsidR="00957827">
        <w:t xml:space="preserve"> did not induce release of non-esterified fatty acids (NEFAs) (</w:t>
      </w:r>
      <w:r w:rsidR="00957827" w:rsidRPr="00B152C0">
        <w:rPr>
          <w:b/>
        </w:rPr>
        <w:t>Fig. 1</w:t>
      </w:r>
      <w:r w:rsidR="0045128F" w:rsidRPr="00B152C0">
        <w:rPr>
          <w:b/>
        </w:rPr>
        <w:t>a</w:t>
      </w:r>
      <w:r w:rsidR="00957827">
        <w:t xml:space="preserve">), in line with recent studies demonstrating that </w:t>
      </w:r>
      <w:r w:rsidR="00957827" w:rsidRPr="00A52066">
        <w:t xml:space="preserve">WAT lipolysis represents a key factor behind cancer cachexia in weight-losing </w:t>
      </w:r>
      <w:r w:rsidR="00957827">
        <w:t xml:space="preserve">human </w:t>
      </w:r>
      <w:r w:rsidR="00957827" w:rsidRPr="00A52066">
        <w:t>patients</w:t>
      </w:r>
      <w:hyperlink w:anchor="_ENREF_30" w:tooltip="Ryden, 2008 #1963" w:history="1">
        <w:r w:rsidR="00E25A96">
          <w:fldChar w:fldCharType="begin">
            <w:fldData xml:space="preserve">PEVuZE5vdGU+PENpdGU+PEF1dGhvcj5SeWRlbjwvQXV0aG9yPjxZZWFyPjIwMDg8L1llYXI+PFJl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Y5NS03MDQ8L3BhZ2VzPjx2b2x1bWU+MTEzPC92b2x1bWU+PG51bWJlcj43PC9udW1iZXI+PGtl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</w:fldData>
          </w:fldChar>
        </w:r>
        <w:r w:rsidR="00E25A96">
          <w:instrText xml:space="preserve"> ADDIN EN.CITE </w:instrText>
        </w:r>
        <w:r w:rsidR="00E25A96">
          <w:fldChar w:fldCharType="begin">
            <w:fldData xml:space="preserve">PEVuZE5vdGU+PENpdGU+PEF1dGhvcj5SeWRlbjwvQXV0aG9yPjxZZWFyPjIwMDg8L1llYXI+PFJl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Y5NS03MDQ8L3BhZ2VzPjx2b2x1bWU+MTEzPC92b2x1bWU+PG51bWJlcj43PC9udW1iZXI+PGtl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0</w:t>
        </w:r>
        <w:r w:rsidR="00E25A96">
          <w:fldChar w:fldCharType="end"/>
        </w:r>
      </w:hyperlink>
      <w:r w:rsidR="00957827">
        <w:t xml:space="preserve">. </w:t>
      </w:r>
      <w:r w:rsidR="00945ACD">
        <w:t>In addition, exposure of prima</w:t>
      </w:r>
      <w:r w:rsidR="000D645F">
        <w:t xml:space="preserve">ry mouse adipocytes to serum from </w:t>
      </w:r>
      <w:r w:rsidR="00945ACD">
        <w:t>cachec</w:t>
      </w:r>
      <w:r w:rsidR="000D645F">
        <w:t xml:space="preserve">tic C26 tumor-carrying mice resulted in a </w:t>
      </w:r>
      <w:r w:rsidR="008F7825">
        <w:t>higher</w:t>
      </w:r>
      <w:r w:rsidR="0045128F">
        <w:t xml:space="preserve"> release of NEFAs </w:t>
      </w:r>
      <w:r w:rsidR="004C5FE8">
        <w:t xml:space="preserve">compared to primary </w:t>
      </w:r>
      <w:r w:rsidR="000F6752">
        <w:t>adipocytes treated with serum of non-cachectic control mice</w:t>
      </w:r>
      <w:r w:rsidR="004C5FE8">
        <w:t xml:space="preserve"> </w:t>
      </w:r>
      <w:r w:rsidR="0045128F">
        <w:t>(</w:t>
      </w:r>
      <w:r w:rsidR="0045128F" w:rsidRPr="00B152C0">
        <w:rPr>
          <w:b/>
        </w:rPr>
        <w:t>Fig. 1b</w:t>
      </w:r>
      <w:r w:rsidR="000D645F">
        <w:t xml:space="preserve">). </w:t>
      </w:r>
      <w:r w:rsidR="001D1017">
        <w:t>Consistent with these findings, adipocyte trigl</w:t>
      </w:r>
      <w:r w:rsidR="008F7825">
        <w:t xml:space="preserve">yceride (TG) content </w:t>
      </w:r>
      <w:r w:rsidR="004C00D4">
        <w:t xml:space="preserve">in 3T3-L1 adipocytes </w:t>
      </w:r>
      <w:r w:rsidR="008F7825">
        <w:t>was lower</w:t>
      </w:r>
      <w:r w:rsidR="001D1017">
        <w:t xml:space="preserve"> </w:t>
      </w:r>
      <w:r w:rsidR="000F6752">
        <w:t xml:space="preserve">in </w:t>
      </w:r>
      <w:r w:rsidR="001D1017">
        <w:t xml:space="preserve">response to cachexia-inducing CM </w:t>
      </w:r>
      <w:r w:rsidR="008F7825">
        <w:t xml:space="preserve">as compared with </w:t>
      </w:r>
      <w:r w:rsidR="004C00D4">
        <w:t>non-cell conditioned control medium</w:t>
      </w:r>
      <w:r w:rsidR="004C00D4" w:rsidDel="004C00D4">
        <w:t xml:space="preserve"> </w:t>
      </w:r>
      <w:r w:rsidR="001D1017">
        <w:t>(</w:t>
      </w:r>
      <w:r w:rsidR="001D1017" w:rsidRPr="00B152C0">
        <w:rPr>
          <w:b/>
        </w:rPr>
        <w:t xml:space="preserve">Fig. </w:t>
      </w:r>
      <w:r w:rsidR="0045128F" w:rsidRPr="00B152C0">
        <w:rPr>
          <w:b/>
        </w:rPr>
        <w:t>1c</w:t>
      </w:r>
      <w:r w:rsidR="001D1017">
        <w:t xml:space="preserve">). </w:t>
      </w:r>
      <w:r w:rsidR="004C00D4">
        <w:t>Intriguingly, compared to control CM, tumor cell CM from C26, LLC, and SW480 cells also resulted in greater lipogenesis in mature 3T3-L1, and serum from C26 tumor-carrying mice induced lipogenesis in primary mouse adipocytes when compared to serum from non-cachectic animals (</w:t>
      </w:r>
      <w:r w:rsidR="004C00D4" w:rsidRPr="00B152C0">
        <w:rPr>
          <w:b/>
        </w:rPr>
        <w:t>Fig. 1d</w:t>
      </w:r>
      <w:r w:rsidR="004C00D4" w:rsidRPr="002727B7">
        <w:t>,</w:t>
      </w:r>
      <w:r w:rsidR="004C00D4" w:rsidRPr="00B152C0">
        <w:rPr>
          <w:b/>
        </w:rPr>
        <w:t>e</w:t>
      </w:r>
      <w:r w:rsidR="004C00D4">
        <w:t>). In addition, mature 3T3-L1 adipocytes treated with C26 CM displayed significantly lower maximal respiratory capacity than control CM treated 3T3-L1 adipocytes (</w:t>
      </w:r>
      <w:r w:rsidR="004C00D4" w:rsidRPr="00B152C0">
        <w:rPr>
          <w:b/>
        </w:rPr>
        <w:t>Fig. 1</w:t>
      </w:r>
      <w:r w:rsidR="00C74FA8">
        <w:rPr>
          <w:b/>
        </w:rPr>
        <w:t>f</w:t>
      </w:r>
      <w:r w:rsidR="000D4766">
        <w:t>)</w:t>
      </w:r>
      <w:r w:rsidR="00356C07">
        <w:t>. These results p</w:t>
      </w:r>
      <w:r w:rsidR="00957827">
        <w:t xml:space="preserve">oint towards </w:t>
      </w:r>
      <w:r w:rsidR="0037076E">
        <w:t>an energy costly lipid cycling</w:t>
      </w:r>
      <w:r w:rsidR="00957827">
        <w:t xml:space="preserve"> </w:t>
      </w:r>
      <w:r w:rsidR="00356C07">
        <w:t xml:space="preserve">induced </w:t>
      </w:r>
      <w:r w:rsidR="00957827">
        <w:t xml:space="preserve">by tumor-borne pro-cachectic signals. In congruence with this notion, </w:t>
      </w:r>
      <w:r w:rsidR="004C00D4">
        <w:t xml:space="preserve">ATP </w:t>
      </w:r>
      <w:r w:rsidR="004C00D4">
        <w:lastRenderedPageBreak/>
        <w:t>levels were significantly lower in 3T3-L1 adipocytes treated with C26 CM when compared to control CM or CM of the non-cachexia inducing cell line MC38</w:t>
      </w:r>
      <w:r w:rsidR="004C00D4" w:rsidDel="004C00D4">
        <w:t xml:space="preserve"> </w:t>
      </w:r>
      <w:r w:rsidR="00957827">
        <w:t>(</w:t>
      </w:r>
      <w:r w:rsidR="00957827" w:rsidRPr="00B152C0">
        <w:rPr>
          <w:b/>
        </w:rPr>
        <w:t xml:space="preserve">Fig. </w:t>
      </w:r>
      <w:r w:rsidR="00C74FA8">
        <w:rPr>
          <w:b/>
        </w:rPr>
        <w:t>1g</w:t>
      </w:r>
      <w:r w:rsidR="00957827">
        <w:t xml:space="preserve">). To next define the molecular events leading to cachectic adipocyte metabolism, we analyzed </w:t>
      </w:r>
      <w:r w:rsidR="00040E2E">
        <w:t xml:space="preserve">the </w:t>
      </w:r>
      <w:r w:rsidR="00957827">
        <w:t>protein expression of key enzymes involved in lipolytic and lipogenic pathways. Whil</w:t>
      </w:r>
      <w:r w:rsidR="000A6AE3">
        <w:t>e we did not observe a higher</w:t>
      </w:r>
      <w:r w:rsidR="00957827">
        <w:t xml:space="preserve"> expression or activating phosphorylation of hormone sensitive lipase </w:t>
      </w:r>
      <w:r w:rsidR="005A6833">
        <w:t xml:space="preserve">(Hsl) </w:t>
      </w:r>
      <w:r w:rsidR="00957827">
        <w:t>(</w:t>
      </w:r>
      <w:r w:rsidR="00EC0F67">
        <w:t>data not shown</w:t>
      </w:r>
      <w:r w:rsidR="00957827">
        <w:t>)</w:t>
      </w:r>
      <w:r w:rsidR="00040E2E">
        <w:t>, which</w:t>
      </w:r>
      <w:r w:rsidR="00957827">
        <w:t xml:space="preserve"> could explain the </w:t>
      </w:r>
      <w:r w:rsidR="00040E2E">
        <w:t xml:space="preserve">greater </w:t>
      </w:r>
      <w:r w:rsidR="00957827">
        <w:t>adipocyte lipolysis</w:t>
      </w:r>
      <w:r w:rsidR="00040E2E">
        <w:t xml:space="preserve"> observed in cells treated with conditioned media from cachetic cell lines</w:t>
      </w:r>
      <w:r w:rsidR="00957827">
        <w:t xml:space="preserve">, </w:t>
      </w:r>
      <w:r w:rsidR="00957827" w:rsidRPr="00111EC5">
        <w:t xml:space="preserve">Western </w:t>
      </w:r>
      <w:r w:rsidR="00040E2E">
        <w:t>b</w:t>
      </w:r>
      <w:r w:rsidR="00040E2E" w:rsidRPr="00111EC5">
        <w:t xml:space="preserve">lot </w:t>
      </w:r>
      <w:r w:rsidR="00957827" w:rsidRPr="00111EC5">
        <w:t xml:space="preserve">analysis demonstrated that the inhibitory </w:t>
      </w:r>
      <w:r w:rsidR="005A6833">
        <w:t>Hsl</w:t>
      </w:r>
      <w:r w:rsidR="00DE6927">
        <w:t xml:space="preserve"> phosphorylation at S565</w:t>
      </w:r>
      <w:hyperlink w:anchor="_ENREF_31" w:tooltip="Daval, 2005 #1921" w:history="1">
        <w:r w:rsidR="00E25A96">
          <w:fldChar w:fldCharType="begin">
            <w:fldData xml:space="preserve">PEVuZE5vdGU+PENpdGU+PEF1dGhvcj5EYXZhbDwvQXV0aG9yPjxZZWFyPjIwMDU8L1llYXI+PFJl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</w:fldData>
          </w:fldChar>
        </w:r>
        <w:r w:rsidR="00E25A96">
          <w:instrText xml:space="preserve"> ADDIN EN.CITE </w:instrText>
        </w:r>
        <w:r w:rsidR="00E25A96">
          <w:fldChar w:fldCharType="begin">
            <w:fldData xml:space="preserve">PEVuZE5vdGU+PENpdGU+PEF1dGhvcj5EYXZhbDwvQXV0aG9yPjxZZWFyPjIwMDU8L1llYXI+PFJl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1</w:t>
        </w:r>
        <w:r w:rsidR="00E25A96">
          <w:fldChar w:fldCharType="end"/>
        </w:r>
      </w:hyperlink>
      <w:r w:rsidR="00957827" w:rsidRPr="00111EC5">
        <w:t xml:space="preserve"> was blunted in </w:t>
      </w:r>
      <w:r w:rsidR="00957827">
        <w:t>adipocytes treated with C26 or LLC CM (</w:t>
      </w:r>
      <w:r w:rsidR="00957827" w:rsidRPr="00BC4151">
        <w:rPr>
          <w:b/>
        </w:rPr>
        <w:t xml:space="preserve">Fig. </w:t>
      </w:r>
      <w:r w:rsidR="0045128F" w:rsidRPr="00BC4151">
        <w:rPr>
          <w:b/>
        </w:rPr>
        <w:t>1h</w:t>
      </w:r>
      <w:r w:rsidR="00957827">
        <w:t>)</w:t>
      </w:r>
      <w:r w:rsidR="00957827" w:rsidRPr="00111EC5">
        <w:t xml:space="preserve">, suggesting that tumor </w:t>
      </w:r>
      <w:r w:rsidR="00957827">
        <w:t>cell</w:t>
      </w:r>
      <w:r w:rsidR="000C7C95">
        <w:t>-</w:t>
      </w:r>
      <w:r w:rsidR="00957827">
        <w:t>derived pro-cachectic factors</w:t>
      </w:r>
      <w:r w:rsidR="00957827" w:rsidRPr="00111EC5">
        <w:t xml:space="preserve"> abolish a major brake in lipid mobilization in </w:t>
      </w:r>
      <w:r w:rsidR="00957827">
        <w:t>adipocytes</w:t>
      </w:r>
      <w:r w:rsidR="00957827" w:rsidRPr="00111EC5">
        <w:t xml:space="preserve">, thereby promoting loss of energy stores under these conditions. </w:t>
      </w:r>
      <w:r w:rsidR="00957827">
        <w:t xml:space="preserve">In addition, the inhibitory phosphorylation of the </w:t>
      </w:r>
      <w:r w:rsidR="000C7C95">
        <w:t xml:space="preserve">key </w:t>
      </w:r>
      <w:r w:rsidR="00957827">
        <w:t xml:space="preserve">lipogenic enzyme acetyl-CoA </w:t>
      </w:r>
      <w:r w:rsidR="00957827" w:rsidRPr="00111EC5">
        <w:t>carboxylase (</w:t>
      </w:r>
      <w:r w:rsidR="005A6833">
        <w:t>Acc</w:t>
      </w:r>
      <w:r w:rsidR="00957827" w:rsidRPr="00111EC5">
        <w:t>)</w:t>
      </w:r>
      <w:hyperlink w:anchor="_ENREF_32" w:tooltip="Fullerton, 2013 #1971" w:history="1">
        <w:r w:rsidR="00E25A96">
          <w:fldChar w:fldCharType="begin"/>
        </w:r>
        <w:r w:rsidR="00E25A96">
          <w:instrText xml:space="preserve"> ADDIN EN.CITE &lt;EndNote&gt;&lt;Cite&gt;&lt;Author&gt;Fullerton&lt;/Author&gt;&lt;Year&gt;2013&lt;/Year&gt;&lt;RecNum&gt;1971&lt;/RecNum&gt;&lt;DisplayText&gt;&lt;style face="superscript"&gt;32&lt;/style&gt;&lt;/DisplayText&gt;&lt;record&gt;&lt;rec-number&gt;1971&lt;/rec-number&gt;&lt;foreign-keys&gt;&lt;key app="EN" db-id="2w5epra0e2w2puead9cprrst9zr925rw2ers" timestamp="0"&gt;1971&lt;/key&gt;&lt;/foreign-keys&gt;&lt;ref-type name="Journal Article"&gt;17&lt;/ref-type&gt;&lt;contributors&gt;&lt;authors&gt;&lt;author&gt;Fullerton, M. D.&lt;/author&gt;&lt;author&gt;Galic, S.&lt;/author&gt;&lt;author&gt;Marcinko, K.&lt;/author&gt;&lt;author&gt;Sikkema, S.&lt;/author&gt;&lt;author&gt;Pulinilkunnil, T.&lt;/author&gt;&lt;author&gt;Chen, Z. P.&lt;/author&gt;&lt;author&gt;O&amp;apos;Neill, H. M.&lt;/author&gt;&lt;author&gt;Ford, R. J.&lt;/author&gt;&lt;author&gt;Palanivel, R.&lt;/author&gt;&lt;author&gt;O&amp;apos;Brien, M.&lt;/author&gt;&lt;author&gt;Hardie, D. G.&lt;/author&gt;&lt;author&gt;Macaulay, S. L.&lt;/author&gt;&lt;author&gt;Schertzer, J. D.&lt;/author&gt;&lt;author&gt;Dyck, J. R.&lt;/author&gt;&lt;author&gt;van Denderen, B. J.&lt;/author&gt;&lt;author&gt;Kemp, B. E.&lt;/author&gt;&lt;author&gt;Steinberg, G. R.&lt;/author&gt;&lt;/authors&gt;&lt;/contributors&gt;&lt;auth-address&gt;1] Department of Medicine, Division of Endocrinology and Metabolism, McMaster University, Hamilton, Ontario, Canada. [2] Department of Biochemistry and Biomedical Sciences, McMaster University, Hamilton, Ontario, Canada. [3].&lt;/auth-address&gt;&lt;titles&gt;&lt;title&gt;Single phosphorylation sites in Acc1 and Acc2 regulate lipid homeostasis and the insulin-sensitizing effects of metformi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649-54&lt;/pages&gt;&lt;volume&gt;19&lt;/volume&gt;&lt;number&gt;12&lt;/number&gt;&lt;dates&gt;&lt;year&gt;2013&lt;/year&gt;&lt;pub-dates&gt;&lt;date&gt;Dec&lt;/date&gt;&lt;/pub-dates&gt;&lt;/dates&gt;&lt;isbn&gt;1546-170X (Electronic)&amp;#xD;1078-8956 (Linking)&lt;/isbn&gt;&lt;accession-num&gt;24185692&lt;/accession-num&gt;&lt;urls&gt;&lt;related-urls&gt;&lt;url&gt;http://www.ncbi.nlm.nih.gov/pubmed/24185692&lt;/url&gt;&lt;/related-urls&gt;&lt;/urls&gt;&lt;electronic-resource-num&gt;10.1038/nm.3372&lt;/electronic-resource-num&gt;&lt;/record&gt;&lt;/Cite&gt;&lt;/EndNote&gt;</w:instrText>
        </w:r>
        <w:r w:rsidR="00E25A96">
          <w:fldChar w:fldCharType="separate"/>
        </w:r>
        <w:r w:rsidR="00E25A96" w:rsidRPr="00E25A96">
          <w:rPr>
            <w:noProof/>
            <w:vertAlign w:val="superscript"/>
          </w:rPr>
          <w:t>32</w:t>
        </w:r>
        <w:r w:rsidR="00E25A96">
          <w:fldChar w:fldCharType="end"/>
        </w:r>
      </w:hyperlink>
      <w:r w:rsidR="00957827" w:rsidRPr="00111EC5">
        <w:t xml:space="preserve"> was</w:t>
      </w:r>
      <w:r w:rsidR="00957827">
        <w:t xml:space="preserve"> </w:t>
      </w:r>
      <w:r w:rsidR="00913C15">
        <w:t xml:space="preserve">lower </w:t>
      </w:r>
      <w:r w:rsidR="00957827">
        <w:t xml:space="preserve">in </w:t>
      </w:r>
      <w:r w:rsidR="002250A2">
        <w:t xml:space="preserve">cachectic </w:t>
      </w:r>
      <w:r w:rsidR="00957827">
        <w:t>CM treated cells</w:t>
      </w:r>
      <w:r w:rsidR="00913C15">
        <w:t xml:space="preserve"> </w:t>
      </w:r>
      <w:r w:rsidR="001C6C5A">
        <w:t>compared to non-cell conditioned control medium</w:t>
      </w:r>
      <w:r w:rsidR="001C6C5A">
        <w:rPr>
          <w:b/>
        </w:rPr>
        <w:t xml:space="preserve"> </w:t>
      </w:r>
      <w:r w:rsidR="001C6C5A" w:rsidRPr="00055329">
        <w:t>treated cells</w:t>
      </w:r>
      <w:r w:rsidR="00957827">
        <w:t xml:space="preserve">, underlining the simultaneous induction of both lipolysis and lipogenesis as demonstrated above. </w:t>
      </w:r>
    </w:p>
    <w:p w14:paraId="2133FBC9" w14:textId="1EC56561" w:rsidR="00957827" w:rsidRPr="00B755FA" w:rsidRDefault="00913C15" w:rsidP="008B22DC">
      <w:pPr>
        <w:spacing w:line="480" w:lineRule="auto"/>
        <w:jc w:val="both"/>
      </w:pPr>
      <w:r>
        <w:tab/>
      </w:r>
      <w:r w:rsidR="00957827">
        <w:t xml:space="preserve">Both </w:t>
      </w:r>
      <w:r w:rsidR="00957827" w:rsidRPr="00111EC5">
        <w:t>H</w:t>
      </w:r>
      <w:r w:rsidR="005A6833">
        <w:t>sl</w:t>
      </w:r>
      <w:r w:rsidR="00B755FA">
        <w:t>-</w:t>
      </w:r>
      <w:r w:rsidR="00957827" w:rsidRPr="00111EC5">
        <w:t xml:space="preserve">S565 and </w:t>
      </w:r>
      <w:r w:rsidR="005A6833">
        <w:t>Acc</w:t>
      </w:r>
      <w:r w:rsidR="00B755FA">
        <w:t>-</w:t>
      </w:r>
      <w:r w:rsidR="00957827" w:rsidRPr="00111EC5">
        <w:t xml:space="preserve">S79 </w:t>
      </w:r>
      <w:r w:rsidR="002F5E2B">
        <w:t xml:space="preserve">phosphorylation </w:t>
      </w:r>
      <w:r w:rsidR="00957827" w:rsidRPr="00111EC5">
        <w:t>have previously been identified as substrates fo</w:t>
      </w:r>
      <w:r w:rsidR="005A6833">
        <w:t>r Ampk</w:t>
      </w:r>
      <w:r w:rsidR="00E25A96">
        <w:fldChar w:fldCharType="begin">
          <w:fldData xml:space="preserve">PEVuZE5vdGU+PENpdGU+PEF1dGhvcj5TdWxsaXZhbjwvQXV0aG9yPjxZZWFyPjE5OTQ8L1llYXI+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</w:fldData>
        </w:fldChar>
      </w:r>
      <w:r w:rsidR="00E25A96">
        <w:instrText xml:space="preserve"> ADDIN EN.CITE </w:instrText>
      </w:r>
      <w:r w:rsidR="00E25A96">
        <w:fldChar w:fldCharType="begin">
          <w:fldData xml:space="preserve">PEVuZE5vdGU+PENpdGU+PEF1dGhvcj5TdWxsaXZhbjwvQXV0aG9yPjxZZWFyPjE5OTQ8L1llYXI+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</w:fldData>
        </w:fldChar>
      </w:r>
      <w:r w:rsidR="00E25A96">
        <w:instrText xml:space="preserve"> ADDIN EN.CITE.DATA </w:instrText>
      </w:r>
      <w:r w:rsidR="00E25A96">
        <w:fldChar w:fldCharType="end"/>
      </w:r>
      <w:r w:rsidR="00E25A96">
        <w:fldChar w:fldCharType="separate"/>
      </w:r>
      <w:hyperlink w:anchor="_ENREF_31" w:tooltip="Daval, 2005 #1921" w:history="1">
        <w:r w:rsidR="00E25A96" w:rsidRPr="00E25A96">
          <w:rPr>
            <w:noProof/>
            <w:vertAlign w:val="superscript"/>
          </w:rPr>
          <w:t>31</w:t>
        </w:r>
      </w:hyperlink>
      <w:r w:rsidR="00E25A96" w:rsidRPr="00E25A96">
        <w:rPr>
          <w:noProof/>
          <w:vertAlign w:val="superscript"/>
        </w:rPr>
        <w:t>,</w:t>
      </w:r>
      <w:hyperlink w:anchor="_ENREF_33" w:tooltip="Sullivan, 1994 #1919" w:history="1">
        <w:r w:rsidR="00E25A96" w:rsidRPr="00E25A96">
          <w:rPr>
            <w:noProof/>
            <w:vertAlign w:val="superscript"/>
          </w:rPr>
          <w:t>33</w:t>
        </w:r>
      </w:hyperlink>
      <w:r w:rsidR="00E25A96" w:rsidRPr="00E25A96">
        <w:rPr>
          <w:noProof/>
          <w:vertAlign w:val="superscript"/>
        </w:rPr>
        <w:t>,</w:t>
      </w:r>
      <w:hyperlink w:anchor="_ENREF_34" w:tooltip="Djouder, 2010 #1895" w:history="1">
        <w:r w:rsidR="00E25A96" w:rsidRPr="00E25A96">
          <w:rPr>
            <w:noProof/>
            <w:vertAlign w:val="superscript"/>
          </w:rPr>
          <w:t>34</w:t>
        </w:r>
      </w:hyperlink>
      <w:r w:rsidR="00E25A96">
        <w:fldChar w:fldCharType="end"/>
      </w:r>
      <w:r w:rsidR="00957827" w:rsidRPr="00111EC5">
        <w:t xml:space="preserve">. </w:t>
      </w:r>
      <w:r w:rsidR="00957827">
        <w:t xml:space="preserve">While </w:t>
      </w:r>
      <w:r w:rsidR="005A6833">
        <w:t>Ampk</w:t>
      </w:r>
      <w:r w:rsidR="00957827">
        <w:t xml:space="preserve"> activity is typically increased in</w:t>
      </w:r>
      <w:r w:rsidR="00DE6927">
        <w:t xml:space="preserve"> response to energy deprivation</w:t>
      </w:r>
      <w:hyperlink w:anchor="_ENREF_18" w:tooltip="Hardie, 2012 #1850" w:history="1">
        <w:r w:rsidR="00E25A96">
          <w:fldChar w:fldCharType="begin">
            <w:fldData xml:space="preserve">PEVuZE5vdGU+PENpdGU+PEF1dGhvcj5IYXJkaWU8L0F1dGhvcj48WWVhcj4yMDEyPC9ZZWFyPjxS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</w:fldData>
          </w:fldChar>
        </w:r>
        <w:r w:rsidR="00E25A96">
          <w:instrText xml:space="preserve"> ADDIN EN.CITE </w:instrText>
        </w:r>
        <w:r w:rsidR="00E25A96">
          <w:fldChar w:fldCharType="begin">
            <w:fldData xml:space="preserve">PEVuZE5vdGU+PENpdGU+PEF1dGhvcj5IYXJkaWU8L0F1dGhvcj48WWVhcj4yMDEyPC9ZZWFyPjxS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8</w:t>
        </w:r>
        <w:r w:rsidR="00E25A96">
          <w:fldChar w:fldCharType="end"/>
        </w:r>
      </w:hyperlink>
      <w:r w:rsidR="00957827">
        <w:t xml:space="preserve">, and we indeed noticed </w:t>
      </w:r>
      <w:r w:rsidR="00B755FA">
        <w:t>lower</w:t>
      </w:r>
      <w:r w:rsidR="00957827">
        <w:t xml:space="preserve"> cellular ATP levels in the “cachectic” adipocytes</w:t>
      </w:r>
      <w:r w:rsidR="00CE1F52">
        <w:t xml:space="preserve"> compared to control CM-treated cells</w:t>
      </w:r>
      <w:r w:rsidR="00B755FA">
        <w:t xml:space="preserve"> </w:t>
      </w:r>
      <w:r w:rsidR="00957827">
        <w:t>(</w:t>
      </w:r>
      <w:r w:rsidR="00957827" w:rsidRPr="00BC4151">
        <w:rPr>
          <w:b/>
        </w:rPr>
        <w:t xml:space="preserve">Fig. </w:t>
      </w:r>
      <w:r w:rsidR="00F2374D" w:rsidRPr="00BC4151">
        <w:rPr>
          <w:b/>
        </w:rPr>
        <w:t>1f</w:t>
      </w:r>
      <w:r w:rsidR="00957827">
        <w:t>), further analysis documented a significant</w:t>
      </w:r>
      <w:r w:rsidR="00B755FA">
        <w:t xml:space="preserve">ly lower degree of </w:t>
      </w:r>
      <w:r w:rsidR="00D30765" w:rsidRPr="00111EC5">
        <w:t>protein expression</w:t>
      </w:r>
      <w:r w:rsidR="00D30765">
        <w:t xml:space="preserve"> </w:t>
      </w:r>
      <w:r w:rsidR="00957827">
        <w:t xml:space="preserve">of both </w:t>
      </w:r>
      <w:r w:rsidR="005A6833">
        <w:t>Ampk</w:t>
      </w:r>
      <w:r w:rsidR="00D30765">
        <w:t xml:space="preserve"> subunits alpha and </w:t>
      </w:r>
      <w:r w:rsidR="00957827" w:rsidRPr="00111EC5">
        <w:t>beta</w:t>
      </w:r>
      <w:r w:rsidR="00CA3C14">
        <w:t xml:space="preserve"> in adipocytes exposed to cachexia-inducing CM as compared with cells treated with control CM</w:t>
      </w:r>
      <w:r w:rsidR="00957827" w:rsidRPr="00111EC5">
        <w:t xml:space="preserve"> </w:t>
      </w:r>
      <w:r w:rsidR="00957827">
        <w:t>(</w:t>
      </w:r>
      <w:r w:rsidR="00957827" w:rsidRPr="00BC4151">
        <w:rPr>
          <w:b/>
        </w:rPr>
        <w:t xml:space="preserve">Fig. </w:t>
      </w:r>
      <w:r w:rsidR="00F2374D" w:rsidRPr="00BC4151">
        <w:rPr>
          <w:b/>
        </w:rPr>
        <w:t>1h</w:t>
      </w:r>
      <w:r w:rsidR="00957827">
        <w:t>)</w:t>
      </w:r>
      <w:r w:rsidR="00957827" w:rsidRPr="00111EC5">
        <w:t xml:space="preserve">, suggesting that </w:t>
      </w:r>
      <w:r w:rsidR="00B755FA">
        <w:t xml:space="preserve">in adipocytes treated with supernatants from </w:t>
      </w:r>
      <w:r w:rsidR="00957827" w:rsidRPr="00111EC5">
        <w:t>cancer cach</w:t>
      </w:r>
      <w:r w:rsidR="00957827">
        <w:t xml:space="preserve">ectic tumor cell </w:t>
      </w:r>
      <w:r w:rsidR="00B755FA">
        <w:t xml:space="preserve">lines there is a </w:t>
      </w:r>
      <w:r w:rsidR="00957827">
        <w:t xml:space="preserve">paradoxical </w:t>
      </w:r>
      <w:r w:rsidR="00B755FA" w:rsidRPr="00111EC5">
        <w:t>disrupt</w:t>
      </w:r>
      <w:r w:rsidR="00B755FA">
        <w:t>ion of</w:t>
      </w:r>
      <w:r w:rsidR="00B755FA" w:rsidRPr="00111EC5">
        <w:t xml:space="preserve"> </w:t>
      </w:r>
      <w:r w:rsidR="00957827" w:rsidRPr="00111EC5">
        <w:t xml:space="preserve">the functional </w:t>
      </w:r>
      <w:r w:rsidR="00957827">
        <w:t>integrity</w:t>
      </w:r>
      <w:r w:rsidR="00957827" w:rsidRPr="00111EC5">
        <w:t xml:space="preserve"> of </w:t>
      </w:r>
      <w:r w:rsidR="005A6833">
        <w:t>Ampk</w:t>
      </w:r>
      <w:r w:rsidR="00957827">
        <w:t xml:space="preserve"> despite low cellular energy levels</w:t>
      </w:r>
      <w:r w:rsidR="00957827" w:rsidRPr="00111EC5">
        <w:t>.</w:t>
      </w:r>
    </w:p>
    <w:p w14:paraId="472D4BB0" w14:textId="419C3FF2" w:rsidR="00957827" w:rsidRDefault="007E4D6C" w:rsidP="008B22DC">
      <w:pPr>
        <w:spacing w:line="480" w:lineRule="auto"/>
        <w:jc w:val="both"/>
      </w:pPr>
      <w:r>
        <w:lastRenderedPageBreak/>
        <w:tab/>
      </w:r>
      <w:r w:rsidR="00957827" w:rsidRPr="009629B4">
        <w:t xml:space="preserve">To </w:t>
      </w:r>
      <w:r w:rsidR="00957827">
        <w:t xml:space="preserve">test </w:t>
      </w:r>
      <w:r w:rsidR="00F2374D">
        <w:t xml:space="preserve">whether the inactivation of </w:t>
      </w:r>
      <w:r w:rsidR="005A6833">
        <w:t>Ampk</w:t>
      </w:r>
      <w:r w:rsidR="00F2374D">
        <w:t xml:space="preserve"> represents a critical pathophysiological event in WAT dysfunction during cancer cachexia</w:t>
      </w:r>
      <w:r w:rsidR="00957827">
        <w:t xml:space="preserve"> and </w:t>
      </w:r>
      <w:r w:rsidR="00957827" w:rsidRPr="009629B4">
        <w:t xml:space="preserve">verify the functional significance of </w:t>
      </w:r>
      <w:r w:rsidR="00957827">
        <w:t xml:space="preserve">the adipocyte-autonomous effects </w:t>
      </w:r>
      <w:r w:rsidR="00957827" w:rsidRPr="00534982">
        <w:rPr>
          <w:i/>
        </w:rPr>
        <w:t>in vivo</w:t>
      </w:r>
      <w:r w:rsidR="00957827">
        <w:t xml:space="preserve">, we next investigated WAT </w:t>
      </w:r>
      <w:r w:rsidR="005A6833">
        <w:t>Ampk</w:t>
      </w:r>
      <w:r w:rsidR="00957827">
        <w:t xml:space="preserve"> activity in a range of mouse models of cancer cachexia. Con</w:t>
      </w:r>
      <w:r w:rsidR="00DE6927">
        <w:t>sistent with our previous study</w:t>
      </w:r>
      <w:hyperlink w:anchor="_ENREF_35" w:tooltip="Berriel Diaz, 2008 #1449" w:history="1">
        <w:r w:rsidR="00E25A96">
          <w:fldChar w:fldCharType="begin">
            <w:fldData xml:space="preserve">PEVuZE5vdGU+PENpdGU+PEF1dGhvcj5CZXJyaWVsIERpYXo8L0F1dGhvcj48WWVhcj4yMDA4PC9Z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==
</w:fldData>
          </w:fldChar>
        </w:r>
        <w:r w:rsidR="00E25A96">
          <w:instrText xml:space="preserve"> ADDIN EN.CITE </w:instrText>
        </w:r>
        <w:r w:rsidR="00E25A96">
          <w:fldChar w:fldCharType="begin">
            <w:fldData xml:space="preserve">PEVuZE5vdGU+PENpdGU+PEF1dGhvcj5CZXJyaWVsIERpYXo8L0F1dGhvcj48WWVhcj4yMDA4PC9Z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5</w:t>
        </w:r>
        <w:r w:rsidR="00E25A96">
          <w:fldChar w:fldCharType="end"/>
        </w:r>
      </w:hyperlink>
      <w:r w:rsidR="00957827">
        <w:t>,</w:t>
      </w:r>
      <w:r w:rsidR="00957827" w:rsidRPr="000A2D11">
        <w:t xml:space="preserve"> </w:t>
      </w:r>
      <w:r w:rsidR="00957827">
        <w:t xml:space="preserve">C26 tumor cell implantation caused a massive reduction in body weight, skeletal muscle and overall </w:t>
      </w:r>
      <w:r w:rsidR="000E12D1">
        <w:t xml:space="preserve">fat mass, </w:t>
      </w:r>
      <w:r w:rsidR="00DD402C">
        <w:t>a</w:t>
      </w:r>
      <w:r w:rsidR="00957827">
        <w:t xml:space="preserve">s well as depot-specific inguinal (iWAT), abdominal (aWAT) and brown (BAT) </w:t>
      </w:r>
      <w:r w:rsidR="005A6833">
        <w:t>adipose tissue</w:t>
      </w:r>
      <w:r w:rsidR="0004481B">
        <w:t xml:space="preserve"> mass after 21 d</w:t>
      </w:r>
      <w:r w:rsidR="00957827">
        <w:t xml:space="preserve"> (</w:t>
      </w:r>
      <w:r w:rsidR="00B152C0" w:rsidRPr="00BC4151">
        <w:rPr>
          <w:b/>
        </w:rPr>
        <w:t xml:space="preserve">Supplementary </w:t>
      </w:r>
      <w:r w:rsidR="00957827" w:rsidRPr="00BC4151">
        <w:rPr>
          <w:b/>
        </w:rPr>
        <w:t xml:space="preserve">Fig. </w:t>
      </w:r>
      <w:r w:rsidR="00BF2F07">
        <w:rPr>
          <w:b/>
        </w:rPr>
        <w:t>1</w:t>
      </w:r>
      <w:r w:rsidR="00F2374D" w:rsidRPr="00BC4151">
        <w:rPr>
          <w:b/>
        </w:rPr>
        <w:t>a</w:t>
      </w:r>
      <w:r w:rsidR="00B152C0" w:rsidRPr="00055329">
        <w:t>,</w:t>
      </w:r>
      <w:r w:rsidR="00F2374D" w:rsidRPr="00BC4151">
        <w:rPr>
          <w:b/>
        </w:rPr>
        <w:t>b</w:t>
      </w:r>
      <w:r w:rsidR="00957827">
        <w:t xml:space="preserve">). Histological examination of WAT depots revealed </w:t>
      </w:r>
      <w:r w:rsidR="000E12D1">
        <w:t>smaller</w:t>
      </w:r>
      <w:r w:rsidR="00957827">
        <w:t xml:space="preserve"> lipid droplets </w:t>
      </w:r>
      <w:r w:rsidR="009B4FC9">
        <w:t>in WAT of cachectic animals compared to non-tumor bearing mice, irrespective of whether they were pair-fed to cachectic animals or random fed</w:t>
      </w:r>
      <w:r w:rsidR="000E12D1">
        <w:t xml:space="preserve"> </w:t>
      </w:r>
      <w:r w:rsidR="00957827">
        <w:t>(</w:t>
      </w:r>
      <w:r w:rsidR="00B152C0" w:rsidRPr="00BC4151">
        <w:rPr>
          <w:b/>
        </w:rPr>
        <w:t xml:space="preserve">Supplementary </w:t>
      </w:r>
      <w:r w:rsidR="00957827" w:rsidRPr="00BC4151">
        <w:rPr>
          <w:b/>
        </w:rPr>
        <w:t xml:space="preserve">Fig. </w:t>
      </w:r>
      <w:r w:rsidR="00BF2F07">
        <w:rPr>
          <w:b/>
        </w:rPr>
        <w:t>1</w:t>
      </w:r>
      <w:r w:rsidR="00BF2F07" w:rsidRPr="00BC4151">
        <w:rPr>
          <w:b/>
        </w:rPr>
        <w:t>c</w:t>
      </w:r>
      <w:r w:rsidR="00957827">
        <w:t>)</w:t>
      </w:r>
      <w:r w:rsidR="009B4FC9">
        <w:t>.</w:t>
      </w:r>
      <w:r w:rsidR="00957827">
        <w:t xml:space="preserve"> </w:t>
      </w:r>
      <w:r w:rsidR="009B4FC9">
        <w:t xml:space="preserve">This </w:t>
      </w:r>
      <w:r w:rsidR="001A15DA">
        <w:t xml:space="preserve">was </w:t>
      </w:r>
      <w:r w:rsidR="00957827">
        <w:t xml:space="preserve">consistent with </w:t>
      </w:r>
      <w:r w:rsidR="000E12D1">
        <w:t xml:space="preserve">higher </w:t>
      </w:r>
      <w:r w:rsidR="00957827">
        <w:t>levels of circulating NEFA in tumor-bearing animals (</w:t>
      </w:r>
      <w:r w:rsidR="00B152C0" w:rsidRPr="00BC4151">
        <w:rPr>
          <w:b/>
        </w:rPr>
        <w:t xml:space="preserve">Supplementary </w:t>
      </w:r>
      <w:r w:rsidR="00957827" w:rsidRPr="00BC4151">
        <w:rPr>
          <w:b/>
        </w:rPr>
        <w:t xml:space="preserve">Fig. </w:t>
      </w:r>
      <w:r w:rsidR="00BF2F07">
        <w:rPr>
          <w:b/>
        </w:rPr>
        <w:t>1</w:t>
      </w:r>
      <w:r w:rsidR="00BF2F07" w:rsidRPr="00BC4151">
        <w:rPr>
          <w:b/>
        </w:rPr>
        <w:t>d</w:t>
      </w:r>
      <w:r w:rsidR="00957827">
        <w:t xml:space="preserve">), indicative of enhanced lipolytic activity as </w:t>
      </w:r>
      <w:r w:rsidR="003F542C">
        <w:t xml:space="preserve">previously </w:t>
      </w:r>
      <w:r w:rsidR="00DE6927">
        <w:t>observed in patients</w:t>
      </w:r>
      <w:hyperlink w:anchor="_ENREF_8" w:tooltip="Agustsson, 2007 #1571" w:history="1">
        <w:r w:rsidR="00E25A96">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E25A96">
          <w:instrText xml:space="preserve"> ADDIN EN.CITE </w:instrText>
        </w:r>
        <w:r w:rsidR="00E25A96">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8</w:t>
        </w:r>
        <w:r w:rsidR="00E25A96">
          <w:fldChar w:fldCharType="end"/>
        </w:r>
      </w:hyperlink>
      <w:r w:rsidR="00957827">
        <w:t xml:space="preserve">. </w:t>
      </w:r>
    </w:p>
    <w:p w14:paraId="2FBD7302" w14:textId="77ABD003" w:rsidR="00957827" w:rsidRPr="00055329" w:rsidRDefault="00957827" w:rsidP="00055329">
      <w:pPr>
        <w:spacing w:line="480" w:lineRule="auto"/>
        <w:ind w:firstLine="720"/>
        <w:jc w:val="both"/>
        <w:rPr>
          <w:b/>
        </w:rPr>
      </w:pPr>
      <w:r>
        <w:t>Mimicking the paradoxical condition in tumor cell CM</w:t>
      </w:r>
      <w:r w:rsidR="00D6074B">
        <w:t>-</w:t>
      </w:r>
      <w:r>
        <w:t xml:space="preserve">treated adipocytes, Western </w:t>
      </w:r>
      <w:r w:rsidR="00D6074B">
        <w:t xml:space="preserve">blot </w:t>
      </w:r>
      <w:r>
        <w:t xml:space="preserve">analysis of WAT of C26 cachectic animals showed </w:t>
      </w:r>
      <w:r w:rsidR="00D6074B">
        <w:t xml:space="preserve">lower levels of </w:t>
      </w:r>
      <w:r w:rsidR="005A6833">
        <w:t>Hsl</w:t>
      </w:r>
      <w:r w:rsidR="00D6074B">
        <w:t>-</w:t>
      </w:r>
      <w:r>
        <w:t xml:space="preserve">S565 and </w:t>
      </w:r>
      <w:r w:rsidR="005A6833">
        <w:t>Acc</w:t>
      </w:r>
      <w:r w:rsidR="00D6074B">
        <w:t>-</w:t>
      </w:r>
      <w:r>
        <w:t xml:space="preserve">S79 phosphorylation as well as </w:t>
      </w:r>
      <w:r w:rsidR="00D6074B">
        <w:t xml:space="preserve">lower </w:t>
      </w:r>
      <w:r>
        <w:t xml:space="preserve">protein expression of </w:t>
      </w:r>
      <w:r w:rsidR="00D30765">
        <w:t xml:space="preserve">total and phosphorylated </w:t>
      </w:r>
      <w:r w:rsidR="005A6833">
        <w:t>Ampk</w:t>
      </w:r>
      <w:r w:rsidR="00893331">
        <w:t xml:space="preserve"> alpha and </w:t>
      </w:r>
      <w:r>
        <w:t>beta (</w:t>
      </w:r>
      <w:r w:rsidRPr="00893331">
        <w:rPr>
          <w:b/>
        </w:rPr>
        <w:t>Fig. 2</w:t>
      </w:r>
      <w:r w:rsidR="00F2374D" w:rsidRPr="00893331">
        <w:rPr>
          <w:b/>
        </w:rPr>
        <w:t>a</w:t>
      </w:r>
      <w:r w:rsidR="00B152C0" w:rsidRPr="00055329">
        <w:t>,</w:t>
      </w:r>
      <w:r w:rsidR="00F2374D" w:rsidRPr="00893331">
        <w:rPr>
          <w:b/>
        </w:rPr>
        <w:t>b</w:t>
      </w:r>
      <w:r>
        <w:t xml:space="preserve">). In addition, ATP levels were </w:t>
      </w:r>
      <w:r w:rsidR="00D6074B">
        <w:t xml:space="preserve">lower </w:t>
      </w:r>
      <w:r>
        <w:t xml:space="preserve">in </w:t>
      </w:r>
      <w:r w:rsidR="00D6074B">
        <w:t xml:space="preserve">the WAT from </w:t>
      </w:r>
      <w:r>
        <w:t xml:space="preserve">cachectic </w:t>
      </w:r>
      <w:r w:rsidR="00DD402C">
        <w:t>mice</w:t>
      </w:r>
      <w:r>
        <w:t xml:space="preserve"> while </w:t>
      </w:r>
      <w:r w:rsidR="004072F6">
        <w:t xml:space="preserve">two </w:t>
      </w:r>
      <w:r w:rsidR="001E247C">
        <w:t xml:space="preserve">key </w:t>
      </w:r>
      <w:r w:rsidR="004072F6">
        <w:t xml:space="preserve">markers of </w:t>
      </w:r>
      <w:r>
        <w:t xml:space="preserve">lipogenic and glyceroneogenic gene expression </w:t>
      </w:r>
      <w:r w:rsidR="004072F6">
        <w:t xml:space="preserve">were </w:t>
      </w:r>
      <w:r w:rsidR="00D6074B">
        <w:t xml:space="preserve">higher </w:t>
      </w:r>
      <w:r w:rsidR="009B4FC9">
        <w:t xml:space="preserve">compared to </w:t>
      </w:r>
      <w:r w:rsidR="001C6C5A">
        <w:t xml:space="preserve">non-tumor-bearing </w:t>
      </w:r>
      <w:r w:rsidR="009B4FC9">
        <w:t xml:space="preserve">control animals </w:t>
      </w:r>
      <w:r>
        <w:t>(</w:t>
      </w:r>
      <w:r w:rsidRPr="00893331">
        <w:rPr>
          <w:b/>
        </w:rPr>
        <w:t>Fig. 2</w:t>
      </w:r>
      <w:r w:rsidR="00F2374D" w:rsidRPr="00893331">
        <w:rPr>
          <w:b/>
        </w:rPr>
        <w:t>c</w:t>
      </w:r>
      <w:r w:rsidR="009F519C" w:rsidRPr="00055329">
        <w:t>,</w:t>
      </w:r>
      <w:r w:rsidR="00F2374D" w:rsidRPr="00893331">
        <w:rPr>
          <w:b/>
        </w:rPr>
        <w:t>d</w:t>
      </w:r>
      <w:r>
        <w:t>), thereby reflecting the simultaneous induction of lipolytic and lipogenic</w:t>
      </w:r>
      <w:r w:rsidR="0037076E">
        <w:t>/re-esterification</w:t>
      </w:r>
      <w:r>
        <w:t xml:space="preserve"> pathways as observed </w:t>
      </w:r>
      <w:r w:rsidRPr="00227E72">
        <w:rPr>
          <w:i/>
        </w:rPr>
        <w:t>in vitro</w:t>
      </w:r>
      <w:r>
        <w:t xml:space="preserve"> (</w:t>
      </w:r>
      <w:r w:rsidRPr="00893331">
        <w:rPr>
          <w:b/>
        </w:rPr>
        <w:t>Fig. 1</w:t>
      </w:r>
      <w:r>
        <w:t xml:space="preserve">). Indeed, </w:t>
      </w:r>
      <w:r w:rsidR="005A6833">
        <w:t>Ampk</w:t>
      </w:r>
      <w:r>
        <w:t xml:space="preserve"> beta could hardly be detected in immunoprecipitates of </w:t>
      </w:r>
      <w:r w:rsidR="005A6833">
        <w:t>Ampk</w:t>
      </w:r>
      <w:r>
        <w:t xml:space="preserve"> alpha from </w:t>
      </w:r>
      <w:r w:rsidR="002140B9">
        <w:t xml:space="preserve">the </w:t>
      </w:r>
      <w:r>
        <w:t xml:space="preserve">WAT and BAT of cachectic animals, while </w:t>
      </w:r>
      <w:r w:rsidR="005A6833">
        <w:t>Ampk</w:t>
      </w:r>
      <w:r>
        <w:t xml:space="preserve"> beta was readily recovered in healthy control WAT and BAT depots (</w:t>
      </w:r>
      <w:r w:rsidRPr="00893331">
        <w:rPr>
          <w:b/>
        </w:rPr>
        <w:t>Fig. 2</w:t>
      </w:r>
      <w:r w:rsidR="00F2374D" w:rsidRPr="00893331">
        <w:rPr>
          <w:b/>
        </w:rPr>
        <w:t>e</w:t>
      </w:r>
      <w:r>
        <w:t xml:space="preserve">). Consequently, </w:t>
      </w:r>
      <w:r w:rsidR="005A6833">
        <w:t>Ampk</w:t>
      </w:r>
      <w:r>
        <w:t xml:space="preserve"> enzymatic activity was substantially lower in </w:t>
      </w:r>
      <w:r w:rsidR="002140B9">
        <w:t xml:space="preserve">WAT and BAT from </w:t>
      </w:r>
      <w:r>
        <w:t xml:space="preserve">cachectic </w:t>
      </w:r>
      <w:r w:rsidR="002140B9">
        <w:t>mice</w:t>
      </w:r>
      <w:r>
        <w:t xml:space="preserve"> as compared with healthy controls in </w:t>
      </w:r>
      <w:r w:rsidRPr="0074040E">
        <w:rPr>
          <w:i/>
        </w:rPr>
        <w:t>ex vivo</w:t>
      </w:r>
      <w:r>
        <w:t xml:space="preserve"> substrate utilization assays, reflecting a change in the activities of both </w:t>
      </w:r>
      <w:r w:rsidR="005A6833">
        <w:t>Ampk</w:t>
      </w:r>
      <w:r w:rsidR="00CD44B8">
        <w:t xml:space="preserve"> </w:t>
      </w:r>
      <w:r w:rsidR="003618CB">
        <w:t xml:space="preserve">alpha1 </w:t>
      </w:r>
      <w:r>
        <w:t xml:space="preserve">and </w:t>
      </w:r>
      <w:r w:rsidR="003618CB">
        <w:t xml:space="preserve">alpha2 </w:t>
      </w:r>
      <w:r>
        <w:t>isoforms (</w:t>
      </w:r>
      <w:r w:rsidRPr="00893331">
        <w:rPr>
          <w:b/>
        </w:rPr>
        <w:t>Fig. 2</w:t>
      </w:r>
      <w:r w:rsidR="00F2374D" w:rsidRPr="00893331">
        <w:rPr>
          <w:b/>
        </w:rPr>
        <w:t>f</w:t>
      </w:r>
      <w:r>
        <w:t xml:space="preserve">). </w:t>
      </w:r>
    </w:p>
    <w:p w14:paraId="2B588CE8" w14:textId="2D71948E" w:rsidR="008358F4" w:rsidRDefault="008358F4" w:rsidP="00055329">
      <w:pPr>
        <w:spacing w:line="480" w:lineRule="auto"/>
        <w:ind w:firstLine="720"/>
        <w:jc w:val="both"/>
      </w:pPr>
      <w:r>
        <w:lastRenderedPageBreak/>
        <w:t>Of note</w:t>
      </w:r>
      <w:r w:rsidRPr="008358F4">
        <w:t>, tumor-</w:t>
      </w:r>
      <w:r w:rsidR="0083248F">
        <w:t>bearing</w:t>
      </w:r>
      <w:r w:rsidR="0083248F" w:rsidRPr="008358F4">
        <w:t xml:space="preserve"> </w:t>
      </w:r>
      <w:r w:rsidRPr="008358F4">
        <w:t xml:space="preserve">mice started to lose weight </w:t>
      </w:r>
      <w:r w:rsidR="0004481B">
        <w:t>two</w:t>
      </w:r>
      <w:r w:rsidRPr="008358F4">
        <w:t xml:space="preserve"> weeks</w:t>
      </w:r>
      <w:r w:rsidR="00A81776">
        <w:t xml:space="preserve"> after tumor cell injection</w:t>
      </w:r>
      <w:r>
        <w:t>,</w:t>
      </w:r>
      <w:r w:rsidR="0083248F">
        <w:t xml:space="preserve"> </w:t>
      </w:r>
      <w:r w:rsidRPr="008358F4">
        <w:t xml:space="preserve">the effect of which became more severe towards the </w:t>
      </w:r>
      <w:r w:rsidR="0004481B">
        <w:t>three</w:t>
      </w:r>
      <w:r w:rsidRPr="008358F4">
        <w:t xml:space="preserve"> week time point</w:t>
      </w:r>
      <w:r w:rsidR="00893331">
        <w:t xml:space="preserve"> (</w:t>
      </w:r>
      <w:r w:rsidR="00893331" w:rsidRPr="00893331">
        <w:rPr>
          <w:b/>
        </w:rPr>
        <w:t xml:space="preserve">Supplementary Fig. </w:t>
      </w:r>
      <w:r w:rsidR="00B85B16">
        <w:rPr>
          <w:b/>
        </w:rPr>
        <w:t>1</w:t>
      </w:r>
      <w:r w:rsidR="00B85B16" w:rsidRPr="00893331">
        <w:rPr>
          <w:b/>
        </w:rPr>
        <w:t>e</w:t>
      </w:r>
      <w:r w:rsidR="005D0AB8">
        <w:t>)</w:t>
      </w:r>
      <w:r w:rsidRPr="008358F4">
        <w:t xml:space="preserve">. The initial loss in adipose tissue mass corresponded with an elevation of </w:t>
      </w:r>
      <w:r w:rsidR="005A6833">
        <w:t>Cidea</w:t>
      </w:r>
      <w:r w:rsidRPr="008358F4">
        <w:t xml:space="preserve"> and a minor loss in </w:t>
      </w:r>
      <w:r w:rsidR="005A6833">
        <w:t>Ampk</w:t>
      </w:r>
      <w:r w:rsidR="005D0AB8">
        <w:t xml:space="preserve"> </w:t>
      </w:r>
      <w:r w:rsidRPr="008358F4">
        <w:t xml:space="preserve">alpha and an almost significant reduction in </w:t>
      </w:r>
      <w:r w:rsidR="005A6833">
        <w:t>Ampk</w:t>
      </w:r>
      <w:r w:rsidRPr="008358F4">
        <w:t xml:space="preserve"> beta. These effects then became significant after more prolonged tumor exposure after </w:t>
      </w:r>
      <w:r w:rsidR="0004481B">
        <w:t>three</w:t>
      </w:r>
      <w:r w:rsidRPr="008358F4">
        <w:t xml:space="preserve"> weeks</w:t>
      </w:r>
      <w:r w:rsidR="003A5358">
        <w:t xml:space="preserve"> (</w:t>
      </w:r>
      <w:r w:rsidR="00893331" w:rsidRPr="00893331">
        <w:rPr>
          <w:b/>
        </w:rPr>
        <w:t xml:space="preserve">Supplementary Fig. </w:t>
      </w:r>
      <w:r w:rsidR="00B85B16">
        <w:rPr>
          <w:b/>
        </w:rPr>
        <w:t>1</w:t>
      </w:r>
      <w:r w:rsidR="00B85B16" w:rsidRPr="00893331">
        <w:rPr>
          <w:b/>
        </w:rPr>
        <w:t>f</w:t>
      </w:r>
      <w:r w:rsidR="005D0AB8" w:rsidRPr="00055329">
        <w:t>-</w:t>
      </w:r>
      <w:r w:rsidR="003A5358" w:rsidRPr="00893331">
        <w:rPr>
          <w:b/>
        </w:rPr>
        <w:t>h</w:t>
      </w:r>
      <w:r w:rsidR="005D0AB8">
        <w:t>)</w:t>
      </w:r>
      <w:r w:rsidRPr="008358F4">
        <w:t xml:space="preserve">. Thus, the elevation of </w:t>
      </w:r>
      <w:r w:rsidR="005A6833">
        <w:t>Cidea</w:t>
      </w:r>
      <w:r w:rsidRPr="008358F4">
        <w:t xml:space="preserve"> and the reduction in </w:t>
      </w:r>
      <w:r w:rsidR="005A6833">
        <w:t>Ampk</w:t>
      </w:r>
      <w:r>
        <w:t xml:space="preserve"> </w:t>
      </w:r>
      <w:r w:rsidRPr="008358F4">
        <w:t xml:space="preserve">beta levels </w:t>
      </w:r>
      <w:r w:rsidR="006C6E01" w:rsidRPr="008358F4">
        <w:t>occu</w:t>
      </w:r>
      <w:r w:rsidR="006C6E01">
        <w:t>rred</w:t>
      </w:r>
      <w:r w:rsidR="006C6E01" w:rsidRPr="008358F4">
        <w:t xml:space="preserve"> </w:t>
      </w:r>
      <w:r w:rsidRPr="008358F4">
        <w:t>at rather early time points during cachexia development.</w:t>
      </w:r>
    </w:p>
    <w:p w14:paraId="6E1FE142" w14:textId="15DC678D" w:rsidR="00BB37E8" w:rsidRDefault="00036F6B" w:rsidP="00055329">
      <w:pPr>
        <w:spacing w:line="480" w:lineRule="auto"/>
        <w:ind w:firstLine="720"/>
        <w:jc w:val="both"/>
      </w:pPr>
      <w:r>
        <w:t xml:space="preserve">To functionally verify the role of </w:t>
      </w:r>
      <w:r w:rsidR="00ED3993">
        <w:t>Ampk</w:t>
      </w:r>
      <w:r>
        <w:t xml:space="preserve"> in the observed phenotypes, we </w:t>
      </w:r>
      <w:r w:rsidR="003618CB">
        <w:t xml:space="preserve">next </w:t>
      </w:r>
      <w:r w:rsidRPr="00B035B1">
        <w:t xml:space="preserve">employed genetic re-constitution assays in isolated adipocyte systems. </w:t>
      </w:r>
      <w:r>
        <w:t>S</w:t>
      </w:r>
      <w:r w:rsidRPr="00B035B1">
        <w:t>erum from cachectic animals triggered lipolysis in cultured adipocytes</w:t>
      </w:r>
      <w:r w:rsidR="00741AC5">
        <w:t xml:space="preserve"> as shown above.</w:t>
      </w:r>
      <w:r w:rsidRPr="00B035B1">
        <w:t xml:space="preserve"> Re-constitution of a constitu</w:t>
      </w:r>
      <w:r w:rsidR="00741AC5" w:rsidRPr="00741AC5">
        <w:t xml:space="preserve">tively active </w:t>
      </w:r>
      <w:r w:rsidR="00ED3993">
        <w:t>Ampk</w:t>
      </w:r>
      <w:r w:rsidR="00CD44B8">
        <w:t xml:space="preserve"> </w:t>
      </w:r>
      <w:r w:rsidR="00741AC5" w:rsidRPr="00741AC5">
        <w:t>alpha protein</w:t>
      </w:r>
      <w:r w:rsidR="00741AC5">
        <w:t xml:space="preserve"> partially</w:t>
      </w:r>
      <w:r w:rsidRPr="00B035B1">
        <w:t xml:space="preserve"> prevented this lipolytic response (</w:t>
      </w:r>
      <w:r w:rsidRPr="00893331">
        <w:rPr>
          <w:b/>
        </w:rPr>
        <w:t>Fig. 2</w:t>
      </w:r>
      <w:r w:rsidR="003A5358" w:rsidRPr="00893331">
        <w:rPr>
          <w:b/>
        </w:rPr>
        <w:t>g</w:t>
      </w:r>
      <w:r w:rsidRPr="00B035B1">
        <w:t xml:space="preserve">), </w:t>
      </w:r>
      <w:r w:rsidR="00F456AF" w:rsidRPr="00F456AF">
        <w:t>d</w:t>
      </w:r>
      <w:r w:rsidRPr="00F456AF">
        <w:t>emonstrating</w:t>
      </w:r>
      <w:r w:rsidRPr="00B035B1">
        <w:t xml:space="preserve"> that </w:t>
      </w:r>
      <w:r w:rsidR="00ED3993">
        <w:t>Ampk</w:t>
      </w:r>
      <w:r w:rsidRPr="00B035B1">
        <w:t xml:space="preserve"> inhibition mediates significant parts of the lipolytic phenotype upon exposure </w:t>
      </w:r>
      <w:r>
        <w:t>to</w:t>
      </w:r>
      <w:r w:rsidRPr="00B035B1">
        <w:t xml:space="preserve"> pro-cachectic </w:t>
      </w:r>
      <w:r>
        <w:t>stimuli.</w:t>
      </w:r>
      <w:r w:rsidR="00F456AF">
        <w:t xml:space="preserve"> </w:t>
      </w:r>
      <w:r w:rsidR="00BB37E8">
        <w:t xml:space="preserve">Of note, none of the observed changes in </w:t>
      </w:r>
      <w:r w:rsidR="00ED3993">
        <w:t>Ampk</w:t>
      </w:r>
      <w:r w:rsidR="00BB37E8">
        <w:t xml:space="preserve"> e</w:t>
      </w:r>
      <w:r w:rsidR="00107C49">
        <w:t>xpression and signaling were</w:t>
      </w:r>
      <w:r w:rsidR="00BB37E8">
        <w:t xml:space="preserve"> observed in WAT depots from mice transplanted with MC38 colon cancer cells that do not cause any cachect</w:t>
      </w:r>
      <w:r w:rsidR="0037076E">
        <w:t xml:space="preserve">ic phenotypes </w:t>
      </w:r>
      <w:r w:rsidR="0037076E" w:rsidRPr="00DA2366">
        <w:rPr>
          <w:i/>
        </w:rPr>
        <w:t>in vivo</w:t>
      </w:r>
      <w:r w:rsidR="003A5358">
        <w:t xml:space="preserve"> (</w:t>
      </w:r>
      <w:r w:rsidR="00893331" w:rsidRPr="00893331">
        <w:rPr>
          <w:b/>
        </w:rPr>
        <w:t xml:space="preserve">Supplementary Fig. </w:t>
      </w:r>
      <w:r w:rsidR="00B85B16">
        <w:rPr>
          <w:b/>
        </w:rPr>
        <w:t>1</w:t>
      </w:r>
      <w:r w:rsidR="00B75777">
        <w:rPr>
          <w:b/>
        </w:rPr>
        <w:t>i</w:t>
      </w:r>
      <w:r w:rsidR="00F456AF" w:rsidRPr="00055329">
        <w:t>)</w:t>
      </w:r>
      <w:hyperlink w:anchor="_ENREF_6" w:tooltip="Schäfer, 2016 #2272" w:history="1">
        <w:r w:rsidR="00E25A96">
          <w:fldChar w:fldCharType="begin"/>
        </w:r>
        <w:r w:rsidR="00E25A96">
          <w:instrText xml:space="preserve"> ADDIN EN.CITE &lt;EndNote&gt;&lt;Cite&gt;&lt;Author&gt;Schäfer&lt;/Author&gt;&lt;Year&gt;2016&lt;/Year&gt;&lt;RecNum&gt;2272&lt;/RecNum&gt;&lt;DisplayText&gt;&lt;style face="superscript"&gt;6&lt;/style&gt;&lt;/DisplayText&gt;&lt;record&gt;&lt;rec-number&gt;2272&lt;/rec-number&gt;&lt;foreign-keys&gt;&lt;key app="EN" db-id="2w5epra0e2w2puead9cprrst9zr925rw2ers" timestamp="1455525090"&gt;2272&lt;/key&gt;&lt;/foreign-keys&gt;&lt;ref-type name="Journal Article"&gt;17&lt;/ref-type&gt;&lt;contributors&gt;&lt;authors&gt;&lt;author&gt;Schäfer, M.&lt;/author&gt;&lt;author&gt;Oeing, C.U.&lt;/author&gt;&lt;author&gt;Rohm, M.&lt;/author&gt;&lt;author&gt;Baysal-Temel, E.&lt;/author&gt;&lt;author&gt;Lehmann, L.H.&lt;/author&gt;&lt;author&gt;Bauer, R.&lt;/author&gt;&lt;author&gt;Volz, H.C.&lt;/author&gt;&lt;author&gt;Boutros, M.&lt;/author&gt;&lt;author&gt;Sohn, D.&lt;/author&gt;&lt;author&gt;Sticht, C.&lt;/author&gt;&lt;author&gt;Gretz, N.&lt;/author&gt;&lt;author&gt;Eichelbaum, K.&lt;/author&gt;&lt;author&gt;Werner, T.&lt;/author&gt;&lt;author&gt;Hirt, M. N.&lt;/author&gt;&lt;author&gt;Eschenhagen, T.&lt;/author&gt;&lt;author&gt;Muller-Decker, K.&lt;/author&gt;&lt;author&gt;Strobel, O.&lt;/author&gt;&lt;author&gt;Hackert, T.&lt;/author&gt;&lt;author&gt;Krijsveld, J.&lt;/author&gt;&lt;author&gt;Katus, H.A.&lt;/author&gt;&lt;author&gt;Berriel Diaz, M.&lt;/author&gt;&lt;author&gt;Backs, J.&lt;/author&gt;&lt;author&gt;Herzig, S.&lt;/author&gt;&lt;/authors&gt;&lt;/contributors&gt;&lt;titles&gt;&lt;title&gt;Ataxin-10 is part of a cachexokine cocktail triggering cardiac metabolic dyfunction in cancer cachexia&lt;/title&gt;&lt;secondary-title&gt;Molecular Metabolism&lt;/secondary-title&gt;&lt;/titles&gt;&lt;periodical&gt;&lt;full-title&gt;Mol Metab&lt;/full-title&gt;&lt;abbr-1&gt;Molecular metabolism&lt;/abbr-1&gt;&lt;/periodical&gt;&lt;pages&gt;67-78&lt;/pages&gt;&lt;volume&gt;5&lt;/volume&gt;&lt;dates&gt;&lt;year&gt;2016&lt;/year&gt;&lt;/dates&gt;&lt;urls&gt;&lt;/urls&gt;&lt;/record&gt;&lt;/Cite&gt;&lt;/EndNote&gt;</w:instrText>
        </w:r>
        <w:r w:rsidR="00E25A96">
          <w:fldChar w:fldCharType="separate"/>
        </w:r>
        <w:r w:rsidR="00E25A96" w:rsidRPr="00E25A96">
          <w:rPr>
            <w:noProof/>
            <w:vertAlign w:val="superscript"/>
          </w:rPr>
          <w:t>6</w:t>
        </w:r>
        <w:r w:rsidR="00E25A96">
          <w:fldChar w:fldCharType="end"/>
        </w:r>
      </w:hyperlink>
      <w:r w:rsidR="005E52B2">
        <w:t xml:space="preserve"> and </w:t>
      </w:r>
      <w:r w:rsidR="005E52B2" w:rsidRPr="00DA2366">
        <w:rPr>
          <w:i/>
        </w:rPr>
        <w:t>in vitro</w:t>
      </w:r>
      <w:r w:rsidR="005E52B2">
        <w:t xml:space="preserve"> (</w:t>
      </w:r>
      <w:r w:rsidR="005E52B2" w:rsidRPr="00893331">
        <w:rPr>
          <w:b/>
        </w:rPr>
        <w:t>Fig. 1</w:t>
      </w:r>
      <w:r w:rsidR="005E52B2">
        <w:t>).</w:t>
      </w:r>
    </w:p>
    <w:p w14:paraId="2D4CEFE0" w14:textId="35B136D5" w:rsidR="00957827" w:rsidRDefault="00F456AF" w:rsidP="008B22DC">
      <w:pPr>
        <w:spacing w:line="480" w:lineRule="auto"/>
        <w:jc w:val="both"/>
      </w:pPr>
      <w:r>
        <w:tab/>
      </w:r>
      <w:r w:rsidR="00957827" w:rsidRPr="005B6A7C">
        <w:t>While the role of increased adipocyte triglyceride lipase (</w:t>
      </w:r>
      <w:r w:rsidR="00ED3993">
        <w:t>Atgl</w:t>
      </w:r>
      <w:r w:rsidR="00957827" w:rsidRPr="005B6A7C">
        <w:t xml:space="preserve">) and </w:t>
      </w:r>
      <w:r w:rsidR="00ED3993">
        <w:t>Hsl</w:t>
      </w:r>
      <w:r w:rsidR="00957827" w:rsidRPr="005B6A7C">
        <w:t xml:space="preserve"> activity in ca</w:t>
      </w:r>
      <w:r w:rsidR="00DE6927">
        <w:t>chectic WAT is well established</w:t>
      </w:r>
      <w:hyperlink w:anchor="_ENREF_36" w:tooltip="Das, 2011 #1972" w:history="1">
        <w:r w:rsidR="00E25A96">
          <w:fldChar w:fldCharType="begin">
            <w:fldData xml:space="preserve">PEVuZE5vdGU+PENpdGU+PEF1dGhvcj5EYXM8L0F1dGhvcj48WWVhcj4yMDExPC9ZZWFyPjxSZWNO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Mt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</w:fldData>
          </w:fldChar>
        </w:r>
        <w:r w:rsidR="00E25A96">
          <w:instrText xml:space="preserve"> ADDIN EN.CITE </w:instrText>
        </w:r>
        <w:r w:rsidR="00E25A96">
          <w:fldChar w:fldCharType="begin">
            <w:fldData xml:space="preserve">PEVuZE5vdGU+PENpdGU+PEF1dGhvcj5EYXM8L0F1dGhvcj48WWVhcj4yMDExPC9ZZWFyPjxSZWNO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Mt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6</w:t>
        </w:r>
        <w:r w:rsidR="00E25A96">
          <w:fldChar w:fldCharType="end"/>
        </w:r>
      </w:hyperlink>
      <w:r w:rsidR="00957827" w:rsidRPr="005B6A7C">
        <w:t>, we did not observe a</w:t>
      </w:r>
      <w:r w:rsidR="00481451">
        <w:t xml:space="preserve"> strong</w:t>
      </w:r>
      <w:r w:rsidR="00957827" w:rsidRPr="005B6A7C">
        <w:t xml:space="preserve"> increase in lipase gene expression</w:t>
      </w:r>
      <w:r w:rsidR="00957827">
        <w:t xml:space="preserve"> or </w:t>
      </w:r>
      <w:r w:rsidR="00957827" w:rsidRPr="001904B6">
        <w:t xml:space="preserve">classical beta-sympathetic innervation of WAT as demonstrated </w:t>
      </w:r>
      <w:r w:rsidR="00957827">
        <w:t xml:space="preserve">by Western </w:t>
      </w:r>
      <w:r w:rsidR="00E46AF5">
        <w:t xml:space="preserve">blot </w:t>
      </w:r>
      <w:r w:rsidR="00957827">
        <w:t xml:space="preserve">showing </w:t>
      </w:r>
      <w:r w:rsidR="00ED3993">
        <w:t>Hsl</w:t>
      </w:r>
      <w:r w:rsidR="00E46AF5">
        <w:t>-</w:t>
      </w:r>
      <w:r w:rsidR="00957827">
        <w:t xml:space="preserve">S660 and </w:t>
      </w:r>
      <w:r w:rsidR="00DE6927">
        <w:t>protein kinase A</w:t>
      </w:r>
      <w:r w:rsidR="00957827">
        <w:t xml:space="preserve"> target phosphorylation (</w:t>
      </w:r>
      <w:r w:rsidR="001E2849" w:rsidRPr="001E2849">
        <w:rPr>
          <w:b/>
        </w:rPr>
        <w:t xml:space="preserve">Supplementary </w:t>
      </w:r>
      <w:r w:rsidR="00957827" w:rsidRPr="001E2849">
        <w:rPr>
          <w:b/>
        </w:rPr>
        <w:t xml:space="preserve">Fig. </w:t>
      </w:r>
      <w:r w:rsidR="00B75777">
        <w:rPr>
          <w:b/>
        </w:rPr>
        <w:t>1j</w:t>
      </w:r>
      <w:r w:rsidR="00957827">
        <w:t xml:space="preserve">) and </w:t>
      </w:r>
      <w:r w:rsidR="00957827" w:rsidRPr="001904B6">
        <w:t>by chemical blockade of sympathetic nerve endings of tumor-bearing and control littermates. Depot-specific injection of 6</w:t>
      </w:r>
      <w:r w:rsidR="00DA7A30">
        <w:t>-</w:t>
      </w:r>
      <w:r w:rsidR="00957827" w:rsidRPr="001904B6">
        <w:t xml:space="preserve">OHDA (6-hydroxydopamine) into inguinal fat pads, which effectively blocks </w:t>
      </w:r>
      <w:r w:rsidR="00DE6927">
        <w:t>adrenergic signaling</w:t>
      </w:r>
      <w:hyperlink w:anchor="_ENREF_37" w:tooltip="Thureson-Klein, 1976 #1968" w:history="1">
        <w:r w:rsidR="00E25A96">
          <w:fldChar w:fldCharType="begin"/>
        </w:r>
        <w:r w:rsidR="00E25A96">
          <w:instrText xml:space="preserve"> ADDIN EN.CITE &lt;EndNote&gt;&lt;Cite&gt;&lt;Author&gt;Thureson-Klein&lt;/Author&gt;&lt;Year&gt;1976&lt;/Year&gt;&lt;RecNum&gt;1968&lt;/RecNum&gt;&lt;DisplayText&gt;&lt;style face="superscript"&gt;37&lt;/style&gt;&lt;/DisplayText&gt;&lt;record&gt;&lt;rec-number&gt;1968&lt;/rec-number&gt;&lt;foreign-keys&gt;&lt;key app="EN" db-id="2w5epra0e2w2puead9cprrst9zr925rw2ers" timestamp="0"&gt;1968&lt;/key&gt;&lt;/foreign-keys&gt;&lt;ref-type name="Journal Article"&gt;17&lt;/ref-type&gt;&lt;contributors&gt;&lt;authors&gt;&lt;author&gt;Thureson-Klein, A.&lt;/author&gt;&lt;author&gt;Lagercrantz, H.&lt;/author&gt;&lt;author&gt;Barnard, T.&lt;/author&gt;&lt;/authors&gt;&lt;/contributors&gt;&lt;titles&gt;&lt;title&gt;Chemical sympathectomy of interscapular brown adipose tissue&lt;/title&gt;&lt;secondary-title&gt;Acta Physiol Scand&lt;/secondary-title&gt;&lt;alt-title&gt;Acta physiologica Scandinavica&lt;/alt-title&gt;&lt;/titles&gt;&lt;pages&gt;8-18&lt;/pages&gt;&lt;volume&gt;98&lt;/volume&gt;&lt;number&gt;1&lt;/number&gt;&lt;keywords&gt;&lt;keyword&gt;Adipose Tissue, Brown/*innervation/metabolism/ultrastructure&lt;/keyword&gt;&lt;keyword&gt;Animals&lt;/keyword&gt;&lt;keyword&gt;Depression, Chemical&lt;/keyword&gt;&lt;keyword&gt;Dose-Response Relationship, Drug&lt;/keyword&gt;&lt;keyword&gt;Histocytochemistry&lt;/keyword&gt;&lt;keyword&gt;Hydroxydopamines/administration &amp;amp; dosage/*pharmacology&lt;/keyword&gt;&lt;keyword&gt;Male&lt;/keyword&gt;&lt;keyword&gt;Microscopy, Electron&lt;/keyword&gt;&lt;keyword&gt;Microscopy, Fluorescence&lt;/keyword&gt;&lt;keyword&gt;Mitochondria/ultrastructure&lt;/keyword&gt;&lt;keyword&gt;Norepinephrine/metabolism&lt;/keyword&gt;&lt;keyword&gt;Rats&lt;/keyword&gt;&lt;keyword&gt;*Sympathectomy/methods&lt;/keyword&gt;&lt;keyword&gt;Sympathetic Nervous System/*drug effects/metabolism/ultrastructure&lt;/keyword&gt;&lt;/keywords&gt;&lt;dates&gt;&lt;year&gt;1976&lt;/year&gt;&lt;pub-dates&gt;&lt;date&gt;Sep&lt;/date&gt;&lt;/pub-dates&gt;&lt;/dates&gt;&lt;isbn&gt;0001-6772 (Print)&amp;#xD;0001-6772 (Linking)&lt;/isbn&gt;&lt;accession-num&gt;970158&lt;/accession-num&gt;&lt;urls&gt;&lt;related-urls&gt;&lt;url&gt;http://www.ncbi.nlm.nih.gov/pubmed/970158&lt;/url&gt;&lt;/related-urls&gt;&lt;/urls&gt;&lt;electronic-resource-num&gt;10.1111/j.1748-1716.1976.tb10296.x&lt;/electronic-resource-num&gt;&lt;/record&gt;&lt;/Cite&gt;&lt;/EndNote&gt;</w:instrText>
        </w:r>
        <w:r w:rsidR="00E25A96">
          <w:fldChar w:fldCharType="separate"/>
        </w:r>
        <w:r w:rsidR="00E25A96" w:rsidRPr="00E25A96">
          <w:rPr>
            <w:noProof/>
            <w:vertAlign w:val="superscript"/>
          </w:rPr>
          <w:t>37</w:t>
        </w:r>
        <w:r w:rsidR="00E25A96">
          <w:fldChar w:fldCharType="end"/>
        </w:r>
      </w:hyperlink>
      <w:r w:rsidR="00957827" w:rsidRPr="001904B6">
        <w:t xml:space="preserve">, had no influence on WAT wasting and remodeling in cachectic animals </w:t>
      </w:r>
      <w:r w:rsidR="00957827" w:rsidRPr="001904B6">
        <w:lastRenderedPageBreak/>
        <w:t>(</w:t>
      </w:r>
      <w:r w:rsidR="001E2849" w:rsidRPr="001E2849">
        <w:rPr>
          <w:b/>
        </w:rPr>
        <w:t xml:space="preserve">Supplementary </w:t>
      </w:r>
      <w:r w:rsidR="00957827" w:rsidRPr="001E2849">
        <w:rPr>
          <w:b/>
        </w:rPr>
        <w:t xml:space="preserve">Fig. </w:t>
      </w:r>
      <w:r w:rsidR="00B10A66">
        <w:rPr>
          <w:b/>
        </w:rPr>
        <w:t>2</w:t>
      </w:r>
      <w:r w:rsidR="00B10A66" w:rsidRPr="001E2849">
        <w:rPr>
          <w:b/>
        </w:rPr>
        <w:t>a</w:t>
      </w:r>
      <w:r w:rsidR="003A5358" w:rsidRPr="00055329">
        <w:t>-</w:t>
      </w:r>
      <w:r w:rsidR="003A5358" w:rsidRPr="001E2849">
        <w:rPr>
          <w:b/>
        </w:rPr>
        <w:t>c</w:t>
      </w:r>
      <w:r w:rsidR="00957827" w:rsidRPr="001904B6">
        <w:t>). In contrast, 6</w:t>
      </w:r>
      <w:r w:rsidR="00DA7A30">
        <w:t>-</w:t>
      </w:r>
      <w:r w:rsidR="00957827" w:rsidRPr="001904B6">
        <w:t>OHDA injection significantly reduced norepinephrine levels specifically in iWAT and blunted cold-induced white-to-bro</w:t>
      </w:r>
      <w:r w:rsidR="00957827">
        <w:t xml:space="preserve">wn adipocyte conversion in iWAT </w:t>
      </w:r>
      <w:r w:rsidR="00957827" w:rsidRPr="001904B6">
        <w:t>depots (</w:t>
      </w:r>
      <w:r w:rsidR="001E2849" w:rsidRPr="001E2849">
        <w:rPr>
          <w:b/>
        </w:rPr>
        <w:t xml:space="preserve">Supplementary </w:t>
      </w:r>
      <w:r w:rsidR="00957827" w:rsidRPr="001E2849">
        <w:rPr>
          <w:b/>
        </w:rPr>
        <w:t xml:space="preserve">Fig. </w:t>
      </w:r>
      <w:r w:rsidR="00B10A66">
        <w:rPr>
          <w:b/>
        </w:rPr>
        <w:t>2</w:t>
      </w:r>
      <w:r w:rsidR="00B10A66" w:rsidRPr="001E2849">
        <w:rPr>
          <w:b/>
        </w:rPr>
        <w:t>d</w:t>
      </w:r>
      <w:r w:rsidR="00CD44B8" w:rsidRPr="00055329">
        <w:t>,</w:t>
      </w:r>
      <w:r w:rsidR="003A5358" w:rsidRPr="001E2849">
        <w:rPr>
          <w:b/>
        </w:rPr>
        <w:t>e</w:t>
      </w:r>
      <w:r w:rsidR="00957827" w:rsidRPr="001904B6">
        <w:t xml:space="preserve">), demonstrating </w:t>
      </w:r>
      <w:r w:rsidR="004374E9">
        <w:t xml:space="preserve">that the compound </w:t>
      </w:r>
      <w:r w:rsidR="004374E9" w:rsidRPr="00055329">
        <w:rPr>
          <w:i/>
        </w:rPr>
        <w:t>per se</w:t>
      </w:r>
      <w:r w:rsidR="004374E9">
        <w:t xml:space="preserve"> works as anticipated</w:t>
      </w:r>
      <w:r w:rsidR="00957827" w:rsidRPr="001904B6">
        <w:t xml:space="preserve">. </w:t>
      </w:r>
      <w:r w:rsidR="00802085">
        <w:t>In congruence with these findings, inhibition of cAMP signaling in cultured adipocytes by H89 inh</w:t>
      </w:r>
      <w:r w:rsidR="0037076E">
        <w:t>ibitor treatment</w:t>
      </w:r>
      <w:r w:rsidR="00802085">
        <w:t xml:space="preserve"> did not impair the CM-triggered lipolytic response (</w:t>
      </w:r>
      <w:r w:rsidR="001E2849" w:rsidRPr="001E2849">
        <w:rPr>
          <w:b/>
        </w:rPr>
        <w:t xml:space="preserve">Supplementary Fig. </w:t>
      </w:r>
      <w:r w:rsidR="00B10A66">
        <w:rPr>
          <w:b/>
        </w:rPr>
        <w:t>2</w:t>
      </w:r>
      <w:r w:rsidR="00B10A66" w:rsidRPr="001E2849">
        <w:rPr>
          <w:b/>
        </w:rPr>
        <w:t>f</w:t>
      </w:r>
      <w:r w:rsidR="00802085">
        <w:t xml:space="preserve">). </w:t>
      </w:r>
      <w:r w:rsidR="00957827" w:rsidRPr="005B6A7C">
        <w:t xml:space="preserve">Thus, our data confirm the importance of increased </w:t>
      </w:r>
      <w:r w:rsidR="00A936AF">
        <w:t>lipolytic and lipogenic</w:t>
      </w:r>
      <w:r w:rsidR="00A936AF" w:rsidRPr="005B6A7C">
        <w:t xml:space="preserve"> </w:t>
      </w:r>
      <w:r w:rsidR="00957827" w:rsidRPr="005B6A7C">
        <w:t>activity in cachexia, mainly by loss of internal breaks on lipolysis.</w:t>
      </w:r>
      <w:r w:rsidR="00957827">
        <w:t xml:space="preserve"> </w:t>
      </w:r>
    </w:p>
    <w:p w14:paraId="6B8C5B85" w14:textId="5F9005F1" w:rsidR="00957827" w:rsidRDefault="00DA7A30" w:rsidP="008B22DC">
      <w:pPr>
        <w:spacing w:line="480" w:lineRule="auto"/>
        <w:jc w:val="both"/>
      </w:pPr>
      <w:r>
        <w:tab/>
      </w:r>
      <w:r w:rsidR="00957827">
        <w:t xml:space="preserve">To further substantiate these results in a genetic model of colon cancer-induced wasting metabolism, we employed animals carrying an </w:t>
      </w:r>
      <w:r w:rsidR="00ED3993" w:rsidRPr="00ED3993">
        <w:rPr>
          <w:i/>
        </w:rPr>
        <w:t>Apc</w:t>
      </w:r>
      <w:r w:rsidR="00957827">
        <w:t xml:space="preserve"> mutation (APC</w:t>
      </w:r>
      <w:r w:rsidR="00957827" w:rsidRPr="0074040E">
        <w:rPr>
          <w:vertAlign w:val="superscript"/>
        </w:rPr>
        <w:t>580/+</w:t>
      </w:r>
      <w:r w:rsidR="00957827">
        <w:t>)</w:t>
      </w:r>
      <w:r w:rsidR="00F6204E">
        <w:t>,</w:t>
      </w:r>
      <w:r w:rsidR="00957827">
        <w:t xml:space="preserve"> </w:t>
      </w:r>
      <w:r w:rsidR="003C0B7F">
        <w:t xml:space="preserve">which develop </w:t>
      </w:r>
      <w:r w:rsidR="00957827">
        <w:t>numerous intestin</w:t>
      </w:r>
      <w:r w:rsidR="00DE6927">
        <w:t xml:space="preserve">al lesions at </w:t>
      </w:r>
      <w:r w:rsidR="0004481B">
        <w:t>five to six</w:t>
      </w:r>
      <w:r w:rsidR="00DE6927">
        <w:t xml:space="preserve"> months of age</w:t>
      </w:r>
      <w:hyperlink w:anchor="_ENREF_38" w:tooltip="Kuraguchi, 2006 #1969" w:history="1">
        <w:r w:rsidR="00E25A96">
          <w:fldChar w:fldCharType="begin">
            <w:fldData xml:space="preserve">PEVuZE5vdGU+PENpdGU+PEF1dGhvcj5LdXJhZ3VjaGk8L0F1dGhvcj48WWVhcj4yMDA2PC9ZZWFy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</w:fldData>
          </w:fldChar>
        </w:r>
        <w:r w:rsidR="00E25A96">
          <w:instrText xml:space="preserve"> ADDIN EN.CITE </w:instrText>
        </w:r>
        <w:r w:rsidR="00E25A96">
          <w:fldChar w:fldCharType="begin">
            <w:fldData xml:space="preserve">PEVuZE5vdGU+PENpdGU+PEF1dGhvcj5LdXJhZ3VjaGk8L0F1dGhvcj48WWVhcj4yMDA2PC9ZZWFy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8</w:t>
        </w:r>
        <w:r w:rsidR="00E25A96">
          <w:fldChar w:fldCharType="end"/>
        </w:r>
      </w:hyperlink>
      <w:r w:rsidR="00957827">
        <w:t xml:space="preserve">. Lesion appearance triggered a significant reduction in body weight, skeletal muscle and WAT mass </w:t>
      </w:r>
      <w:r w:rsidR="001F14E8">
        <w:t xml:space="preserve">in relation to healthy controls </w:t>
      </w:r>
      <w:r w:rsidR="00957827">
        <w:t>(</w:t>
      </w:r>
      <w:r w:rsidR="001E2849" w:rsidRPr="001E2849">
        <w:rPr>
          <w:b/>
        </w:rPr>
        <w:t xml:space="preserve">Supplementary </w:t>
      </w:r>
      <w:r w:rsidR="00957827" w:rsidRPr="001E2849">
        <w:rPr>
          <w:b/>
        </w:rPr>
        <w:t xml:space="preserve">Fig. </w:t>
      </w:r>
      <w:r w:rsidR="001F14E8">
        <w:rPr>
          <w:b/>
        </w:rPr>
        <w:t>3</w:t>
      </w:r>
      <w:r w:rsidR="001F14E8" w:rsidRPr="001E2849">
        <w:rPr>
          <w:b/>
        </w:rPr>
        <w:t>a</w:t>
      </w:r>
      <w:r w:rsidR="003A5358" w:rsidRPr="00055329">
        <w:t>,</w:t>
      </w:r>
      <w:r w:rsidR="003A5358" w:rsidRPr="001E2849">
        <w:rPr>
          <w:b/>
        </w:rPr>
        <w:t>b</w:t>
      </w:r>
      <w:r w:rsidR="00957827">
        <w:t xml:space="preserve">). Importantly, </w:t>
      </w:r>
      <w:r w:rsidR="00ED3993" w:rsidRPr="00ED3993">
        <w:rPr>
          <w:i/>
        </w:rPr>
        <w:t>Apc</w:t>
      </w:r>
      <w:r w:rsidR="00957827">
        <w:t xml:space="preserve"> mutant cachectic animals also displayed elevated NEFA levels in serum (</w:t>
      </w:r>
      <w:r w:rsidR="001E2849" w:rsidRPr="001E2849">
        <w:rPr>
          <w:b/>
        </w:rPr>
        <w:t xml:space="preserve">Supplementary </w:t>
      </w:r>
      <w:r w:rsidR="00957827" w:rsidRPr="001E2849">
        <w:rPr>
          <w:b/>
        </w:rPr>
        <w:t xml:space="preserve">Fig. </w:t>
      </w:r>
      <w:r w:rsidR="001F14E8">
        <w:rPr>
          <w:b/>
        </w:rPr>
        <w:t>3</w:t>
      </w:r>
      <w:r w:rsidR="001F14E8" w:rsidRPr="001E2849">
        <w:rPr>
          <w:b/>
        </w:rPr>
        <w:t>c</w:t>
      </w:r>
      <w:r w:rsidR="0037076E">
        <w:t>)</w:t>
      </w:r>
      <w:r w:rsidR="00957827">
        <w:t xml:space="preserve"> as well as decreased expression and activity </w:t>
      </w:r>
      <w:r w:rsidR="004E5B14">
        <w:t xml:space="preserve">of </w:t>
      </w:r>
      <w:r w:rsidR="00ED3993">
        <w:t>Ampk</w:t>
      </w:r>
      <w:r w:rsidR="004E5B14">
        <w:t xml:space="preserve"> </w:t>
      </w:r>
      <w:r w:rsidR="00957827">
        <w:t>in WAT (</w:t>
      </w:r>
      <w:r w:rsidR="00957827" w:rsidRPr="001E2849">
        <w:rPr>
          <w:b/>
        </w:rPr>
        <w:t>Fig. 2</w:t>
      </w:r>
      <w:r w:rsidR="003A5358" w:rsidRPr="001E2849">
        <w:rPr>
          <w:b/>
        </w:rPr>
        <w:t>h</w:t>
      </w:r>
      <w:r w:rsidR="00957827">
        <w:t>).</w:t>
      </w:r>
    </w:p>
    <w:p w14:paraId="4C554584" w14:textId="6A915235" w:rsidR="00957827" w:rsidRPr="00055329" w:rsidRDefault="00705003" w:rsidP="008B22DC">
      <w:pPr>
        <w:spacing w:line="480" w:lineRule="auto"/>
        <w:jc w:val="both"/>
        <w:rPr>
          <w:b/>
        </w:rPr>
      </w:pPr>
      <w:r>
        <w:tab/>
      </w:r>
      <w:r w:rsidR="00957827">
        <w:t>In order to</w:t>
      </w:r>
      <w:r w:rsidR="00957827" w:rsidRPr="00E23736">
        <w:t xml:space="preserve"> </w:t>
      </w:r>
      <w:r w:rsidR="00957827">
        <w:t>extend</w:t>
      </w:r>
      <w:r w:rsidR="00957827" w:rsidRPr="00E23736">
        <w:t xml:space="preserve"> the relevance of our findings </w:t>
      </w:r>
      <w:r w:rsidR="004B4566">
        <w:t>in</w:t>
      </w:r>
      <w:r w:rsidR="00957827">
        <w:t>to</w:t>
      </w:r>
      <w:r w:rsidR="00957827" w:rsidRPr="00E23736">
        <w:t xml:space="preserve"> </w:t>
      </w:r>
      <w:r w:rsidR="004B4566">
        <w:t>a</w:t>
      </w:r>
      <w:r w:rsidR="00957827" w:rsidRPr="00E23736">
        <w:t xml:space="preserve"> human</w:t>
      </w:r>
      <w:r w:rsidR="004B4566">
        <w:t>ized setting</w:t>
      </w:r>
      <w:r w:rsidR="00957827">
        <w:t>,</w:t>
      </w:r>
      <w:r w:rsidR="00957827" w:rsidRPr="00E23736">
        <w:t xml:space="preserve"> we </w:t>
      </w:r>
      <w:r w:rsidR="00957827">
        <w:t xml:space="preserve">next implanted immunocompromised Fox </w:t>
      </w:r>
      <w:r w:rsidR="00973B49">
        <w:t>C</w:t>
      </w:r>
      <w:r w:rsidR="00957827">
        <w:t xml:space="preserve">hase SCID </w:t>
      </w:r>
      <w:r w:rsidR="00957827" w:rsidRPr="00321C28">
        <w:t>and nude B</w:t>
      </w:r>
      <w:r w:rsidR="00957827">
        <w:t>ALB/c</w:t>
      </w:r>
      <w:r w:rsidR="00957827" w:rsidRPr="00321C28">
        <w:t xml:space="preserve"> mice</w:t>
      </w:r>
      <w:r w:rsidR="00957827">
        <w:t xml:space="preserve"> with</w:t>
      </w:r>
      <w:r w:rsidR="00DE6927">
        <w:t xml:space="preserve"> human SW480 colon cancer cells</w:t>
      </w:r>
      <w:hyperlink w:anchor="_ENREF_28" w:tooltip="Nowakowska, 2014 #1990" w:history="1">
        <w:r w:rsidR="00E25A96">
          <w:fldChar w:fldCharType="begin"/>
        </w:r>
        <w:r w:rsidR="00E25A96">
          <w:instrText xml:space="preserve"> ADDIN EN.CITE &lt;EndNote&gt;&lt;Cite&gt;&lt;Author&gt;Nowakowska&lt;/Author&gt;&lt;Year&gt;2014&lt;/Year&gt;&lt;RecNum&gt;1990&lt;/RecNum&gt;&lt;DisplayText&gt;&lt;style face="superscript"&gt;28&lt;/style&gt;&lt;/DisplayText&gt;&lt;record&gt;&lt;rec-number&gt;1990&lt;/rec-number&gt;&lt;foreign-keys&gt;&lt;key app="EN" db-id="2w5epra0e2w2puead9cprrst9zr925rw2ers" timestamp="0"&gt;1990&lt;/key&gt;&lt;/foreign-keys&gt;&lt;ref-type name="Journal Article"&gt;17&lt;/ref-type&gt;&lt;contributors&gt;&lt;authors&gt;&lt;author&gt;Nowakowska, M.&lt;/author&gt;&lt;author&gt;Pospiech, K.&lt;/author&gt;&lt;author&gt;Lewandowska, U.&lt;/author&gt;&lt;author&gt;Piastowska-Ciesielska, A. W.&lt;/author&gt;&lt;author&gt;Bednarek, A. K.&lt;/author&gt;&lt;/authors&gt;&lt;/contributors&gt;&lt;auth-address&gt;Department of Molecular Cancerogenesis, Medical University of Lodz, Zeligowskiego 7/9, 90-752, Lodz, Poland, magdalena.nowakowska@umed.lodz.pl.&lt;/auth-address&gt;&lt;titles&gt;&lt;title&gt;Diverse effect of WWOX overexpression in HT29 and SW480 colon cancer cell lines&lt;/title&gt;&lt;secondary-title&gt;Tumour Biol&lt;/secondary-title&gt;&lt;alt-title&gt;Tumour biology : the journal of the International Society for Oncodevelopmental Biology and Medicine&lt;/alt-title&gt;&lt;/titles&gt;&lt;dates&gt;&lt;year&gt;2014&lt;/year&gt;&lt;pub-dates&gt;&lt;date&gt;Jun 19&lt;/date&gt;&lt;/pub-dates&gt;&lt;/dates&gt;&lt;isbn&gt;1423-0380 (Electronic)&amp;#xD;1010-4283 (Linking)&lt;/isbn&gt;&lt;accession-num&gt;24938873&lt;/accession-num&gt;&lt;urls&gt;&lt;related-urls&gt;&lt;url&gt;http://www.ncbi.nlm.nih.gov/pubmed/24938873&lt;/url&gt;&lt;/related-urls&gt;&lt;/urls&gt;&lt;electronic-resource-num&gt;10.1007/s13277-014-2196-2&lt;/electronic-resource-num&gt;&lt;/record&gt;&lt;/Cite&gt;&lt;/EndNote&gt;</w:instrText>
        </w:r>
        <w:r w:rsidR="00E25A96">
          <w:fldChar w:fldCharType="separate"/>
        </w:r>
        <w:r w:rsidR="00E25A96" w:rsidRPr="00E25A96">
          <w:rPr>
            <w:noProof/>
            <w:vertAlign w:val="superscript"/>
          </w:rPr>
          <w:t>28</w:t>
        </w:r>
        <w:r w:rsidR="00E25A96">
          <w:fldChar w:fldCharType="end"/>
        </w:r>
      </w:hyperlink>
      <w:r w:rsidR="00565CA0">
        <w:t xml:space="preserve">. SW480 tumors </w:t>
      </w:r>
      <w:r w:rsidR="0004481B">
        <w:t>after 14 d</w:t>
      </w:r>
      <w:r w:rsidR="00957827">
        <w:t xml:space="preserve"> </w:t>
      </w:r>
      <w:r w:rsidR="00565CA0">
        <w:t xml:space="preserve">induced </w:t>
      </w:r>
      <w:r w:rsidR="00957827">
        <w:t>rapid body weight loss</w:t>
      </w:r>
      <w:r w:rsidR="0019769A">
        <w:t xml:space="preserve">, </w:t>
      </w:r>
      <w:r w:rsidR="00957827">
        <w:t>reduced WAT and muscle mass</w:t>
      </w:r>
      <w:r w:rsidR="0019769A">
        <w:t xml:space="preserve">, and elevated expression of </w:t>
      </w:r>
      <w:r w:rsidR="00973B49">
        <w:t xml:space="preserve">the </w:t>
      </w:r>
      <w:r w:rsidR="0019769A">
        <w:t>ubiquitin ligase</w:t>
      </w:r>
      <w:r w:rsidR="00973B49">
        <w:t xml:space="preserve"> gene</w:t>
      </w:r>
      <w:r w:rsidR="0019769A">
        <w:t xml:space="preserve">s </w:t>
      </w:r>
      <w:r w:rsidR="0019769A" w:rsidRPr="00804EEB">
        <w:rPr>
          <w:i/>
        </w:rPr>
        <w:t>Atrogin</w:t>
      </w:r>
      <w:r w:rsidR="00C77C8C" w:rsidRPr="00804EEB">
        <w:rPr>
          <w:i/>
        </w:rPr>
        <w:t>-1</w:t>
      </w:r>
      <w:r w:rsidR="0019769A">
        <w:t xml:space="preserve"> and </w:t>
      </w:r>
      <w:r w:rsidR="0019769A" w:rsidRPr="00804EEB">
        <w:rPr>
          <w:i/>
        </w:rPr>
        <w:t>Murf1</w:t>
      </w:r>
      <w:r w:rsidR="0019769A">
        <w:t xml:space="preserve"> </w:t>
      </w:r>
      <w:r w:rsidR="00565CA0">
        <w:t xml:space="preserve">as well as autophagy marker </w:t>
      </w:r>
      <w:r w:rsidR="00565CA0" w:rsidRPr="00804EEB">
        <w:rPr>
          <w:i/>
        </w:rPr>
        <w:t>Bnip3</w:t>
      </w:r>
      <w:r w:rsidR="00565CA0">
        <w:t xml:space="preserve"> </w:t>
      </w:r>
      <w:r w:rsidR="0019769A">
        <w:t>in skeletal muscle</w:t>
      </w:r>
      <w:r w:rsidR="00957827">
        <w:t xml:space="preserve"> (</w:t>
      </w:r>
      <w:r w:rsidR="00B5583F" w:rsidRPr="00B5583F">
        <w:rPr>
          <w:b/>
        </w:rPr>
        <w:t xml:space="preserve">Supplementary </w:t>
      </w:r>
      <w:r w:rsidR="00957827" w:rsidRPr="00B5583F">
        <w:rPr>
          <w:b/>
        </w:rPr>
        <w:t xml:space="preserve">Fig. </w:t>
      </w:r>
      <w:r w:rsidR="005A5DF2">
        <w:rPr>
          <w:b/>
        </w:rPr>
        <w:t>3</w:t>
      </w:r>
      <w:r w:rsidR="005A5DF2" w:rsidRPr="00B5583F">
        <w:rPr>
          <w:b/>
        </w:rPr>
        <w:t>d</w:t>
      </w:r>
      <w:r w:rsidR="004F6E10" w:rsidRPr="00055329">
        <w:t>-</w:t>
      </w:r>
      <w:r w:rsidR="004F6E10" w:rsidRPr="00B5583F">
        <w:rPr>
          <w:b/>
        </w:rPr>
        <w:t>f</w:t>
      </w:r>
      <w:r w:rsidR="00957827">
        <w:t xml:space="preserve">). In line with the effects of the mouse tumors, human colon cancer cells induced a </w:t>
      </w:r>
      <w:r w:rsidR="004B4566">
        <w:t>decrease in</w:t>
      </w:r>
      <w:r w:rsidR="00957827">
        <w:t xml:space="preserve"> </w:t>
      </w:r>
      <w:r w:rsidR="00804EEB">
        <w:t>Ampk</w:t>
      </w:r>
      <w:r w:rsidR="00B5583F">
        <w:t xml:space="preserve"> alpha and </w:t>
      </w:r>
      <w:r w:rsidR="00957827">
        <w:t xml:space="preserve">beta expression and activation as assessed by </w:t>
      </w:r>
      <w:r w:rsidR="00804EEB">
        <w:t>Hsl</w:t>
      </w:r>
      <w:r w:rsidR="00957827">
        <w:t xml:space="preserve"> and </w:t>
      </w:r>
      <w:r w:rsidR="00804EEB">
        <w:t>Acc</w:t>
      </w:r>
      <w:r w:rsidR="00957827">
        <w:t xml:space="preserve"> phosphorylation (</w:t>
      </w:r>
      <w:r w:rsidR="00957827" w:rsidRPr="00B5583F">
        <w:rPr>
          <w:b/>
        </w:rPr>
        <w:t>Fig. 2</w:t>
      </w:r>
      <w:r w:rsidR="004F6E10" w:rsidRPr="00B5583F">
        <w:rPr>
          <w:b/>
        </w:rPr>
        <w:t>i</w:t>
      </w:r>
      <w:r w:rsidR="00973B49">
        <w:t xml:space="preserve"> and</w:t>
      </w:r>
      <w:r w:rsidR="00973B49" w:rsidRPr="00B5583F">
        <w:rPr>
          <w:b/>
        </w:rPr>
        <w:t xml:space="preserve"> </w:t>
      </w:r>
      <w:r w:rsidR="00B5583F" w:rsidRPr="00B5583F">
        <w:rPr>
          <w:b/>
        </w:rPr>
        <w:t xml:space="preserve">Supplementary Fig. </w:t>
      </w:r>
      <w:r w:rsidR="005A5DF2">
        <w:rPr>
          <w:b/>
        </w:rPr>
        <w:t>3</w:t>
      </w:r>
      <w:r w:rsidR="005A5DF2" w:rsidRPr="00B5583F">
        <w:rPr>
          <w:b/>
        </w:rPr>
        <w:t>g</w:t>
      </w:r>
      <w:r w:rsidR="00957827">
        <w:t xml:space="preserve">), overall promoting the notion that </w:t>
      </w:r>
      <w:r w:rsidR="002926D2">
        <w:t xml:space="preserve">colon </w:t>
      </w:r>
      <w:r w:rsidR="00957827">
        <w:t>cancer</w:t>
      </w:r>
      <w:r w:rsidR="002926D2">
        <w:t>-associated</w:t>
      </w:r>
      <w:r w:rsidR="00957827">
        <w:t xml:space="preserve"> cachexia is characterized by WAT </w:t>
      </w:r>
      <w:r w:rsidR="00804EEB">
        <w:lastRenderedPageBreak/>
        <w:t>Ampk</w:t>
      </w:r>
      <w:r w:rsidR="00957827">
        <w:t xml:space="preserve"> inactivation and the subsequent promotion of </w:t>
      </w:r>
      <w:r w:rsidR="0037076E">
        <w:t>energy-costly lipid turnover</w:t>
      </w:r>
      <w:r w:rsidR="00957827">
        <w:t xml:space="preserve"> due to para</w:t>
      </w:r>
      <w:r w:rsidR="0037076E">
        <w:t xml:space="preserve">llel increases in lipolysis, </w:t>
      </w:r>
      <w:r w:rsidR="00957827">
        <w:t>lipogenesis</w:t>
      </w:r>
      <w:r w:rsidR="0037076E">
        <w:t>, and re-esterification</w:t>
      </w:r>
      <w:r w:rsidR="00957827">
        <w:t xml:space="preserve">. </w:t>
      </w:r>
    </w:p>
    <w:p w14:paraId="7E58AB39" w14:textId="77777777" w:rsidR="00005C25" w:rsidRDefault="00005C25" w:rsidP="008B22DC">
      <w:pPr>
        <w:spacing w:line="480" w:lineRule="auto"/>
        <w:jc w:val="both"/>
      </w:pPr>
    </w:p>
    <w:p w14:paraId="2AADAB7C" w14:textId="6A60A8FE" w:rsidR="00D66C53" w:rsidRPr="00722F1D" w:rsidRDefault="00D66C53" w:rsidP="008B22DC">
      <w:pPr>
        <w:spacing w:line="480" w:lineRule="auto"/>
        <w:jc w:val="both"/>
        <w:rPr>
          <w:b/>
          <w:i/>
        </w:rPr>
      </w:pPr>
      <w:r>
        <w:rPr>
          <w:b/>
          <w:i/>
        </w:rPr>
        <w:t xml:space="preserve">Energy wasting in </w:t>
      </w:r>
      <w:r w:rsidR="002A5D79">
        <w:rPr>
          <w:b/>
          <w:i/>
        </w:rPr>
        <w:t xml:space="preserve">cancer </w:t>
      </w:r>
      <w:r>
        <w:rPr>
          <w:b/>
          <w:i/>
        </w:rPr>
        <w:t xml:space="preserve">cachexia is not dependent on </w:t>
      </w:r>
      <w:r w:rsidR="00977AF6">
        <w:rPr>
          <w:b/>
          <w:i/>
        </w:rPr>
        <w:t>Ucp1</w:t>
      </w:r>
    </w:p>
    <w:p w14:paraId="3ECAFB31" w14:textId="3DC1EDB2" w:rsidR="002E1CB8" w:rsidRPr="002E1CB8" w:rsidRDefault="002F76E7" w:rsidP="008B22DC">
      <w:pPr>
        <w:spacing w:line="480" w:lineRule="auto"/>
        <w:jc w:val="both"/>
      </w:pPr>
      <w:r w:rsidRPr="00055329">
        <w:t>Given the recent findings describing WAT “browning” as a component of WAT dysfunction in cancer cachexia and their suggestion for a role of Ucp1-dependent thermogenesis in cachexia caused by certain tumor entities</w:t>
      </w:r>
      <w:r w:rsidR="00E25A96" w:rsidRPr="002F76E7">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rsidRPr="002F76E7">
        <w:instrText xml:space="preserve"> ADDIN EN.CITE </w:instrText>
      </w:r>
      <w:r w:rsidR="00E25A96" w:rsidRPr="00055329">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rsidRPr="002F76E7">
        <w:instrText xml:space="preserve"> ADDIN EN.CITE.DATA </w:instrText>
      </w:r>
      <w:r w:rsidR="00E25A96" w:rsidRPr="00055329">
        <w:fldChar w:fldCharType="end"/>
      </w:r>
      <w:r w:rsidR="00E25A96" w:rsidRPr="002F76E7">
        <w:fldChar w:fldCharType="separate"/>
      </w:r>
      <w:hyperlink w:anchor="_ENREF_12" w:tooltip="Petruzzelli, 2014 #2195" w:history="1">
        <w:r w:rsidR="00E25A96" w:rsidRPr="002F76E7">
          <w:rPr>
            <w:noProof/>
            <w:vertAlign w:val="superscript"/>
          </w:rPr>
          <w:t>12</w:t>
        </w:r>
      </w:hyperlink>
      <w:r w:rsidR="00E25A96" w:rsidRPr="002F76E7">
        <w:rPr>
          <w:noProof/>
          <w:vertAlign w:val="superscript"/>
        </w:rPr>
        <w:t>,</w:t>
      </w:r>
      <w:hyperlink w:anchor="_ENREF_13" w:tooltip="Kir, 2014 #2196" w:history="1">
        <w:r w:rsidR="00E25A96" w:rsidRPr="002F76E7">
          <w:rPr>
            <w:noProof/>
            <w:vertAlign w:val="superscript"/>
          </w:rPr>
          <w:t>13</w:t>
        </w:r>
      </w:hyperlink>
      <w:r w:rsidR="00E25A96" w:rsidRPr="002F76E7">
        <w:fldChar w:fldCharType="end"/>
      </w:r>
      <w:r w:rsidR="00021B60" w:rsidRPr="002F76E7">
        <w:t xml:space="preserve">, </w:t>
      </w:r>
      <w:r w:rsidR="0054197C" w:rsidRPr="00055329">
        <w:t>we explored the relevance of these findings under our experimental conditions.</w:t>
      </w:r>
      <w:r>
        <w:t xml:space="preserve"> </w:t>
      </w:r>
      <w:r w:rsidR="00FB3BA0">
        <w:t xml:space="preserve">While we </w:t>
      </w:r>
      <w:r w:rsidR="00021B60">
        <w:t>observe</w:t>
      </w:r>
      <w:r w:rsidR="00FB3BA0">
        <w:t>d</w:t>
      </w:r>
      <w:r w:rsidR="00021B60">
        <w:t xml:space="preserve"> the reported induction of</w:t>
      </w:r>
      <w:r w:rsidR="005F680C">
        <w:t xml:space="preserve"> </w:t>
      </w:r>
      <w:r w:rsidR="005526BB">
        <w:t xml:space="preserve">a </w:t>
      </w:r>
      <w:r w:rsidR="005F680C">
        <w:t xml:space="preserve">distinct component of the brown adipocyte thermogenic program </w:t>
      </w:r>
      <w:r w:rsidR="00021B60">
        <w:t>in WAT upon tumor growth</w:t>
      </w:r>
      <w:r w:rsidR="005F680C">
        <w:t xml:space="preserve">, </w:t>
      </w:r>
      <w:r w:rsidR="005F680C" w:rsidRPr="00055329">
        <w:rPr>
          <w:i/>
        </w:rPr>
        <w:t>i.e.</w:t>
      </w:r>
      <w:r w:rsidR="005F680C">
        <w:t xml:space="preserve"> the eleva</w:t>
      </w:r>
      <w:r w:rsidR="004F6E10">
        <w:t xml:space="preserve">tion of </w:t>
      </w:r>
      <w:r w:rsidR="00855EF5">
        <w:t>Cidea</w:t>
      </w:r>
      <w:r w:rsidR="005F680C">
        <w:t xml:space="preserve"> mRNA</w:t>
      </w:r>
      <w:r w:rsidR="00C353A3">
        <w:t xml:space="preserve"> and protein</w:t>
      </w:r>
      <w:r w:rsidR="005F680C">
        <w:t xml:space="preserve"> levels (</w:t>
      </w:r>
      <w:r w:rsidR="00606404" w:rsidRPr="00B5583F">
        <w:rPr>
          <w:b/>
        </w:rPr>
        <w:t>Fig</w:t>
      </w:r>
      <w:r w:rsidR="00C353A3" w:rsidRPr="00B5583F">
        <w:rPr>
          <w:b/>
        </w:rPr>
        <w:t>. 2</w:t>
      </w:r>
      <w:r w:rsidR="004F6E10" w:rsidRPr="00B5583F">
        <w:rPr>
          <w:b/>
        </w:rPr>
        <w:t>a</w:t>
      </w:r>
      <w:r w:rsidR="004F6E10" w:rsidRPr="00055329">
        <w:t>,</w:t>
      </w:r>
      <w:r w:rsidR="004F6E10" w:rsidRPr="00B5583F">
        <w:rPr>
          <w:b/>
        </w:rPr>
        <w:t>h</w:t>
      </w:r>
      <w:r w:rsidR="00B5583F" w:rsidRPr="00055329">
        <w:t>-</w:t>
      </w:r>
      <w:r w:rsidR="004F6E10" w:rsidRPr="00B5583F">
        <w:rPr>
          <w:b/>
        </w:rPr>
        <w:t>i</w:t>
      </w:r>
      <w:r w:rsidR="00017447">
        <w:t xml:space="preserve"> and</w:t>
      </w:r>
      <w:r w:rsidR="00017447" w:rsidRPr="00B5583F">
        <w:rPr>
          <w:b/>
        </w:rPr>
        <w:t xml:space="preserve"> </w:t>
      </w:r>
      <w:r w:rsidR="00B5583F" w:rsidRPr="00B5583F">
        <w:rPr>
          <w:b/>
        </w:rPr>
        <w:t xml:space="preserve">Supplementary Fig. </w:t>
      </w:r>
      <w:r w:rsidR="00187D2B">
        <w:rPr>
          <w:b/>
        </w:rPr>
        <w:t>4</w:t>
      </w:r>
      <w:r w:rsidR="00187D2B" w:rsidRPr="00B5583F">
        <w:rPr>
          <w:b/>
        </w:rPr>
        <w:t>a</w:t>
      </w:r>
      <w:r w:rsidR="005F680C">
        <w:t>)</w:t>
      </w:r>
      <w:r w:rsidR="00021B60">
        <w:t xml:space="preserve">, no specific </w:t>
      </w:r>
      <w:r w:rsidR="00855EF5">
        <w:t>Ucp1</w:t>
      </w:r>
      <w:r w:rsidR="00FB3BA0">
        <w:t xml:space="preserve"> staining was</w:t>
      </w:r>
      <w:r w:rsidR="00021B60">
        <w:t xml:space="preserve"> observed in </w:t>
      </w:r>
      <w:r w:rsidR="0068331D">
        <w:t xml:space="preserve">the </w:t>
      </w:r>
      <w:r w:rsidR="0051099A">
        <w:t xml:space="preserve">iWAT of </w:t>
      </w:r>
      <w:r w:rsidR="005F680C">
        <w:t>either the C26</w:t>
      </w:r>
      <w:r w:rsidR="00D65F10">
        <w:t xml:space="preserve"> </w:t>
      </w:r>
      <w:r w:rsidR="005D3960">
        <w:t>or LLC</w:t>
      </w:r>
      <w:r w:rsidR="00021B60">
        <w:t xml:space="preserve"> mouse model</w:t>
      </w:r>
      <w:r w:rsidR="0051099A">
        <w:t xml:space="preserve">. </w:t>
      </w:r>
      <w:r w:rsidR="0068331D">
        <w:t xml:space="preserve">The </w:t>
      </w:r>
      <w:r w:rsidR="0051099A">
        <w:t xml:space="preserve">iWAT of tumor-induced </w:t>
      </w:r>
      <w:r w:rsidR="00855EF5" w:rsidRPr="00855EF5">
        <w:rPr>
          <w:i/>
        </w:rPr>
        <w:t>Ucp1</w:t>
      </w:r>
      <w:r w:rsidR="0051099A">
        <w:t xml:space="preserve"> KO mice and </w:t>
      </w:r>
      <w:r w:rsidR="0068331D">
        <w:t xml:space="preserve">the </w:t>
      </w:r>
      <w:r w:rsidR="0051099A">
        <w:t>iWAT of</w:t>
      </w:r>
      <w:r w:rsidR="005B3BC3">
        <w:t xml:space="preserve"> cold</w:t>
      </w:r>
      <w:r w:rsidR="005F680C">
        <w:t xml:space="preserve">-exposed </w:t>
      </w:r>
      <w:r w:rsidR="0051099A">
        <w:t>wild-type animals served as</w:t>
      </w:r>
      <w:r w:rsidR="005F680C">
        <w:t xml:space="preserve"> negative </w:t>
      </w:r>
      <w:r w:rsidR="005B3BC3">
        <w:t xml:space="preserve">and positive </w:t>
      </w:r>
      <w:r w:rsidR="005F680C">
        <w:t>controls</w:t>
      </w:r>
      <w:r w:rsidR="005B3BC3">
        <w:t>, respectively</w:t>
      </w:r>
      <w:r w:rsidR="005F680C">
        <w:t xml:space="preserve"> (</w:t>
      </w:r>
      <w:r w:rsidR="005F680C" w:rsidRPr="004C7DCE">
        <w:rPr>
          <w:b/>
        </w:rPr>
        <w:t xml:space="preserve">Fig. </w:t>
      </w:r>
      <w:r w:rsidR="004F6E10" w:rsidRPr="004C7DCE">
        <w:rPr>
          <w:b/>
        </w:rPr>
        <w:t>3a</w:t>
      </w:r>
      <w:r w:rsidR="00416DB4">
        <w:t>)</w:t>
      </w:r>
      <w:r w:rsidR="005F680C">
        <w:t xml:space="preserve">. </w:t>
      </w:r>
    </w:p>
    <w:p w14:paraId="149D2969" w14:textId="75FEE1E3" w:rsidR="0065740A" w:rsidRPr="0075036E" w:rsidRDefault="00582AE1" w:rsidP="00055329">
      <w:pPr>
        <w:spacing w:line="480" w:lineRule="auto"/>
        <w:ind w:firstLine="720"/>
        <w:jc w:val="both"/>
      </w:pPr>
      <w:r>
        <w:t xml:space="preserve">C26 </w:t>
      </w:r>
      <w:r w:rsidR="0065740A">
        <w:t>tumor cell implantation caused a sharp decrease in body weight over the last days before death (</w:t>
      </w:r>
      <w:r w:rsidR="004C7DCE" w:rsidRPr="004C7DCE">
        <w:rPr>
          <w:b/>
        </w:rPr>
        <w:t xml:space="preserve">Supplementary </w:t>
      </w:r>
      <w:r w:rsidR="0065740A" w:rsidRPr="004C7DCE">
        <w:rPr>
          <w:b/>
        </w:rPr>
        <w:t xml:space="preserve">Fig. </w:t>
      </w:r>
      <w:r w:rsidR="00EF3FD1">
        <w:rPr>
          <w:b/>
        </w:rPr>
        <w:t>4</w:t>
      </w:r>
      <w:r w:rsidR="00EF3FD1" w:rsidRPr="004C7DCE">
        <w:rPr>
          <w:b/>
        </w:rPr>
        <w:t>b</w:t>
      </w:r>
      <w:r w:rsidR="0065740A">
        <w:t>),</w:t>
      </w:r>
      <w:r w:rsidR="0051099A">
        <w:t xml:space="preserve"> which was</w:t>
      </w:r>
      <w:r w:rsidR="0065740A">
        <w:t xml:space="preserve"> associated with</w:t>
      </w:r>
      <w:r w:rsidR="0065740A" w:rsidRPr="00F33942">
        <w:t xml:space="preserve"> a significant decrease in resting metabolic rate</w:t>
      </w:r>
      <w:r w:rsidR="0065740A">
        <w:t xml:space="preserve">, </w:t>
      </w:r>
      <w:r w:rsidR="0065740A" w:rsidRPr="00F33942">
        <w:t>average oxygen consumption</w:t>
      </w:r>
      <w:r w:rsidR="0065740A">
        <w:t xml:space="preserve"> and CO</w:t>
      </w:r>
      <w:r w:rsidR="0065740A">
        <w:rPr>
          <w:vertAlign w:val="subscript"/>
        </w:rPr>
        <w:t>2</w:t>
      </w:r>
      <w:r w:rsidR="0065740A">
        <w:t xml:space="preserve"> production (</w:t>
      </w:r>
      <w:r w:rsidR="004C7DCE" w:rsidRPr="004C7DCE">
        <w:rPr>
          <w:b/>
        </w:rPr>
        <w:t xml:space="preserve">Supplementary </w:t>
      </w:r>
      <w:r w:rsidR="0065740A" w:rsidRPr="004C7DCE">
        <w:rPr>
          <w:b/>
        </w:rPr>
        <w:t xml:space="preserve">Fig. </w:t>
      </w:r>
      <w:r w:rsidR="00EF3FD1">
        <w:rPr>
          <w:b/>
        </w:rPr>
        <w:t>4</w:t>
      </w:r>
      <w:r w:rsidR="00EF3FD1" w:rsidRPr="004C7DCE">
        <w:rPr>
          <w:b/>
        </w:rPr>
        <w:t>c</w:t>
      </w:r>
      <w:r w:rsidR="004F6E10" w:rsidRPr="00055329">
        <w:t>-</w:t>
      </w:r>
      <w:r w:rsidR="004F6E10" w:rsidRPr="004C7DCE">
        <w:rPr>
          <w:b/>
        </w:rPr>
        <w:t>e</w:t>
      </w:r>
      <w:r w:rsidR="0065740A">
        <w:t>)</w:t>
      </w:r>
      <w:r w:rsidR="0051099A">
        <w:t>,</w:t>
      </w:r>
      <w:r w:rsidR="00721959">
        <w:rPr>
          <w:b/>
        </w:rPr>
        <w:t xml:space="preserve"> </w:t>
      </w:r>
      <w:r w:rsidR="0051099A">
        <w:t xml:space="preserve">again in line with a minor impact of </w:t>
      </w:r>
      <w:r w:rsidR="00855EF5">
        <w:t>Ucp1</w:t>
      </w:r>
      <w:r w:rsidR="0051099A">
        <w:t>-mediated thermogenesis.</w:t>
      </w:r>
      <w:r w:rsidR="0065740A">
        <w:t xml:space="preserve"> </w:t>
      </w:r>
      <w:r w:rsidR="0051099A">
        <w:t>Indeed, w</w:t>
      </w:r>
      <w:r w:rsidR="0065740A">
        <w:t xml:space="preserve">hen calculated according to the consensus ANCOVA </w:t>
      </w:r>
      <w:r w:rsidR="00365D44">
        <w:t xml:space="preserve">statistical </w:t>
      </w:r>
      <w:r w:rsidR="00DE6927">
        <w:t>procedure</w:t>
      </w:r>
      <w:hyperlink w:anchor="_ENREF_39" w:tooltip="Tschop, 2011 #1878" w:history="1">
        <w:r w:rsidR="00E25A96">
          <w:fldChar w:fldCharType="begin">
            <w:fldData xml:space="preserve">PEVuZE5vdGU+PENpdGU+PEF1dGhvcj5Uc2Nob3A8L0F1dGhvcj48WWVhcj4yMDExPC9ZZWFyPjxS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==
</w:fldData>
          </w:fldChar>
        </w:r>
        <w:r w:rsidR="00E25A96">
          <w:instrText xml:space="preserve"> ADDIN EN.CITE </w:instrText>
        </w:r>
        <w:r w:rsidR="00E25A96">
          <w:fldChar w:fldCharType="begin">
            <w:fldData xml:space="preserve">PEVuZE5vdGU+PENpdGU+PEF1dGhvcj5Uc2Nob3A8L0F1dGhvcj48WWVhcj4yMDExPC9ZZWFyPjxS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9</w:t>
        </w:r>
        <w:r w:rsidR="00E25A96">
          <w:fldChar w:fldCharType="end"/>
        </w:r>
      </w:hyperlink>
      <w:r w:rsidR="0065740A">
        <w:t xml:space="preserve">, resting metabolic rate of </w:t>
      </w:r>
      <w:r w:rsidR="009B44D1">
        <w:t xml:space="preserve">end-stage </w:t>
      </w:r>
      <w:r w:rsidR="0065740A">
        <w:t>cachectic animals remained below the rate in healthy, pair-fed controls (</w:t>
      </w:r>
      <w:r w:rsidR="004C7DCE" w:rsidRPr="004C7DCE">
        <w:rPr>
          <w:b/>
        </w:rPr>
        <w:t xml:space="preserve">Supplementary </w:t>
      </w:r>
      <w:r w:rsidR="0065740A" w:rsidRPr="004C7DCE">
        <w:rPr>
          <w:b/>
        </w:rPr>
        <w:t>Fig.</w:t>
      </w:r>
      <w:r w:rsidR="003D500C" w:rsidRPr="004C7DCE">
        <w:rPr>
          <w:b/>
        </w:rPr>
        <w:t xml:space="preserve"> </w:t>
      </w:r>
      <w:r w:rsidR="00EF3FD1">
        <w:rPr>
          <w:b/>
        </w:rPr>
        <w:t>4</w:t>
      </w:r>
      <w:r w:rsidR="00EF3FD1" w:rsidRPr="004C7DCE">
        <w:rPr>
          <w:b/>
        </w:rPr>
        <w:t>f</w:t>
      </w:r>
      <w:r w:rsidR="0065740A">
        <w:t>). Of note, while food intake shortly peaked be</w:t>
      </w:r>
      <w:r w:rsidR="004C7DCE">
        <w:t>fore the final disease stages (</w:t>
      </w:r>
      <w:r w:rsidR="004C7DCE" w:rsidRPr="004C7DCE">
        <w:rPr>
          <w:b/>
        </w:rPr>
        <w:t>Supplementary F</w:t>
      </w:r>
      <w:r w:rsidR="0065740A" w:rsidRPr="004C7DCE">
        <w:rPr>
          <w:b/>
        </w:rPr>
        <w:t xml:space="preserve">ig. </w:t>
      </w:r>
      <w:r w:rsidR="00EF3FD1">
        <w:rPr>
          <w:b/>
        </w:rPr>
        <w:t>4</w:t>
      </w:r>
      <w:r w:rsidR="00EF3FD1" w:rsidRPr="004C7DCE">
        <w:rPr>
          <w:b/>
        </w:rPr>
        <w:t>g</w:t>
      </w:r>
      <w:r w:rsidR="0065740A">
        <w:t>), physical activity remained largely unaffected (</w:t>
      </w:r>
      <w:r w:rsidR="004C7DCE" w:rsidRPr="004C7DCE">
        <w:rPr>
          <w:b/>
        </w:rPr>
        <w:t xml:space="preserve">Supplementary </w:t>
      </w:r>
      <w:r w:rsidR="0065740A" w:rsidRPr="004C7DCE">
        <w:rPr>
          <w:b/>
        </w:rPr>
        <w:t xml:space="preserve">Fig. </w:t>
      </w:r>
      <w:r w:rsidR="00EF3FD1">
        <w:rPr>
          <w:b/>
        </w:rPr>
        <w:t>4</w:t>
      </w:r>
      <w:r w:rsidR="00EF3FD1" w:rsidRPr="004C7DCE">
        <w:rPr>
          <w:b/>
        </w:rPr>
        <w:t>h</w:t>
      </w:r>
      <w:r w:rsidR="0065740A">
        <w:t>)</w:t>
      </w:r>
      <w:r w:rsidR="005C189D">
        <w:t>, and the RER was s</w:t>
      </w:r>
      <w:r w:rsidR="004F6E10">
        <w:t xml:space="preserve">ignificantly decreased </w:t>
      </w:r>
      <w:r w:rsidR="00C96663">
        <w:t xml:space="preserve">as compared with pair-fed littermates with no tumors </w:t>
      </w:r>
      <w:r w:rsidR="004F6E10">
        <w:t>(</w:t>
      </w:r>
      <w:r w:rsidR="004C7DCE" w:rsidRPr="004C7DCE">
        <w:rPr>
          <w:b/>
        </w:rPr>
        <w:t xml:space="preserve">Supplementary </w:t>
      </w:r>
      <w:r w:rsidR="004F6E10" w:rsidRPr="004C7DCE">
        <w:rPr>
          <w:b/>
        </w:rPr>
        <w:t xml:space="preserve">Fig. </w:t>
      </w:r>
      <w:r w:rsidR="00EF3FD1">
        <w:rPr>
          <w:b/>
        </w:rPr>
        <w:t>4</w:t>
      </w:r>
      <w:r w:rsidR="00EF3FD1" w:rsidRPr="004C7DCE">
        <w:rPr>
          <w:b/>
        </w:rPr>
        <w:t>i</w:t>
      </w:r>
      <w:r w:rsidR="005C189D">
        <w:t>), underlining a shift towards fatty acid catabolism during the final disease stages</w:t>
      </w:r>
      <w:r w:rsidR="0065740A">
        <w:t xml:space="preserve">. </w:t>
      </w:r>
      <w:r w:rsidR="00C439B3">
        <w:lastRenderedPageBreak/>
        <w:t xml:space="preserve">Also, none of the additional classical brown adipocyte markers, including </w:t>
      </w:r>
      <w:r w:rsidR="00C439B3" w:rsidRPr="00855EF5">
        <w:rPr>
          <w:i/>
        </w:rPr>
        <w:t>Dio2</w:t>
      </w:r>
      <w:r w:rsidR="00C439B3">
        <w:t xml:space="preserve">, </w:t>
      </w:r>
      <w:r w:rsidR="00C439B3" w:rsidRPr="00855EF5">
        <w:rPr>
          <w:i/>
        </w:rPr>
        <w:t>Cox7a1</w:t>
      </w:r>
      <w:r w:rsidR="00C439B3">
        <w:t xml:space="preserve"> and </w:t>
      </w:r>
      <w:r w:rsidR="00C439B3" w:rsidRPr="00855EF5">
        <w:rPr>
          <w:i/>
        </w:rPr>
        <w:t>Prdm16</w:t>
      </w:r>
      <w:r w:rsidR="00C439B3">
        <w:t>, were higher in cachectic compared to control WAT (</w:t>
      </w:r>
      <w:r w:rsidR="00C439B3" w:rsidRPr="004C7DCE">
        <w:rPr>
          <w:b/>
        </w:rPr>
        <w:t xml:space="preserve">Supplementary Fig. </w:t>
      </w:r>
      <w:r w:rsidR="00C439B3">
        <w:rPr>
          <w:b/>
        </w:rPr>
        <w:t>5</w:t>
      </w:r>
      <w:r w:rsidR="00C439B3" w:rsidRPr="004C7DCE">
        <w:rPr>
          <w:b/>
        </w:rPr>
        <w:t>a</w:t>
      </w:r>
      <w:r w:rsidR="00C439B3" w:rsidRPr="00FC6015">
        <w:t>,</w:t>
      </w:r>
      <w:r w:rsidR="00C439B3" w:rsidRPr="004C7DCE">
        <w:rPr>
          <w:b/>
        </w:rPr>
        <w:t>b</w:t>
      </w:r>
      <w:r w:rsidR="00C439B3">
        <w:t>).</w:t>
      </w:r>
    </w:p>
    <w:p w14:paraId="6C4A6FBE" w14:textId="40ABD31B" w:rsidR="00C851C0" w:rsidRDefault="00C851C0" w:rsidP="00055329">
      <w:pPr>
        <w:spacing w:line="480" w:lineRule="auto"/>
        <w:ind w:firstLine="720"/>
        <w:jc w:val="both"/>
      </w:pPr>
      <w:r>
        <w:t xml:space="preserve">To further test for the potential contribution of </w:t>
      </w:r>
      <w:r w:rsidR="0037076E">
        <w:t xml:space="preserve">thermally-induced </w:t>
      </w:r>
      <w:r>
        <w:t xml:space="preserve">WAT browning and/or BAT activity to the cancer cachexia phenotype in the C26 model, we next placed the animals at </w:t>
      </w:r>
      <w:r w:rsidR="00D32C65">
        <w:t xml:space="preserve">a </w:t>
      </w:r>
      <w:r>
        <w:t>thermoneutral 30</w:t>
      </w:r>
      <w:r w:rsidR="003D2DE5">
        <w:t xml:space="preserve"> </w:t>
      </w:r>
      <w:r>
        <w:t xml:space="preserve">°C housing temperature, which effectively abrogates sympathetic BAT activation </w:t>
      </w:r>
      <w:r w:rsidR="0037076E">
        <w:t>by the</w:t>
      </w:r>
      <w:r w:rsidR="00DE6927">
        <w:t>rmal stimuli</w:t>
      </w:r>
      <w:hyperlink w:anchor="_ENREF_40" w:tooltip="Vegiopoulos, 2010 #1684" w:history="1">
        <w:r w:rsidR="00E25A96">
          <w:fldChar w:fldCharType="begin">
            <w:fldData xml:space="preserve">PEVuZE5vdGU+PENpdGU+PEF1dGhvcj5WZWdpb3BvdWxvczwvQXV0aG9yPjxZZWFyPjIwMTA8L1ll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</w:fldData>
          </w:fldChar>
        </w:r>
        <w:r w:rsidR="00E25A96">
          <w:instrText xml:space="preserve"> ADDIN EN.CITE </w:instrText>
        </w:r>
        <w:r w:rsidR="00E25A96">
          <w:fldChar w:fldCharType="begin">
            <w:fldData xml:space="preserve">PEVuZE5vdGU+PENpdGU+PEF1dGhvcj5WZWdpb3BvdWxvczwvQXV0aG9yPjxZZWFyPjIwMTA8L1ll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0</w:t>
        </w:r>
        <w:r w:rsidR="00E25A96">
          <w:fldChar w:fldCharType="end"/>
        </w:r>
      </w:hyperlink>
      <w:r>
        <w:t>. Importantly, housing of experimental animals at thermoneutral conditions throughout the tumor growth period did not alter the observed WAT remodeling nor did it abrogate the loss of WAT upon tumor growth and the elevation of circulating NEFA levels (</w:t>
      </w:r>
      <w:r w:rsidRPr="00392AC7">
        <w:rPr>
          <w:b/>
        </w:rPr>
        <w:t xml:space="preserve">Fig. </w:t>
      </w:r>
      <w:r w:rsidR="004F6E10" w:rsidRPr="00392AC7">
        <w:rPr>
          <w:b/>
        </w:rPr>
        <w:t>3b-e</w:t>
      </w:r>
      <w:r w:rsidR="00F86CFF">
        <w:t>)</w:t>
      </w:r>
      <w:r>
        <w:t>, again arguing for wasting cycles in the tumor bearing state</w:t>
      </w:r>
      <w:r w:rsidR="00D51693">
        <w:t xml:space="preserve"> that were independent of classical sympathetic BAT activation.</w:t>
      </w:r>
    </w:p>
    <w:p w14:paraId="69DD1D22" w14:textId="2359CDF6" w:rsidR="00021B60" w:rsidRDefault="00021B60" w:rsidP="00055329">
      <w:pPr>
        <w:spacing w:line="480" w:lineRule="auto"/>
        <w:ind w:firstLine="720"/>
        <w:jc w:val="both"/>
      </w:pPr>
      <w:r>
        <w:t>To ultimately test this hypothesis</w:t>
      </w:r>
      <w:r w:rsidR="006C3D87">
        <w:t xml:space="preserve"> at a genetic level</w:t>
      </w:r>
      <w:r>
        <w:t xml:space="preserve">, we employed </w:t>
      </w:r>
      <w:r w:rsidR="00855EF5" w:rsidRPr="00855EF5">
        <w:rPr>
          <w:i/>
        </w:rPr>
        <w:t>Ucp1</w:t>
      </w:r>
      <w:r>
        <w:t xml:space="preserve"> knockout mice</w:t>
      </w:r>
      <w:hyperlink w:anchor="_ENREF_41" w:tooltip="Enerback, 1997 #2198" w:history="1">
        <w:r w:rsidR="00E25A96">
          <w:fldChar w:fldCharType="begin">
            <w:fldData xml:space="preserve">PEVuZE5vdGU+PENpdGU+PEF1dGhvcj5FbmVyYmFjazwvQXV0aG9yPjxZZWFyPjE5OTc8L1llYXI+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5MC00PC9wYWdlcz48dm9sdW1lPjM4Nzwvdm9sdW1lPjxudW1iZXI+NjYyODwvbnVt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</w:fldData>
          </w:fldChar>
        </w:r>
        <w:r w:rsidR="00E25A96">
          <w:instrText xml:space="preserve"> ADDIN EN.CITE </w:instrText>
        </w:r>
        <w:r w:rsidR="00E25A96">
          <w:fldChar w:fldCharType="begin">
            <w:fldData xml:space="preserve">PEVuZE5vdGU+PENpdGU+PEF1dGhvcj5FbmVyYmFjazwvQXV0aG9yPjxZZWFyPjE5OTc8L1llYXI+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5MC00PC9wYWdlcz48dm9sdW1lPjM4Nzwvdm9sdW1lPjxudW1iZXI+NjYyODwvbnVt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1</w:t>
        </w:r>
        <w:r w:rsidR="00E25A96">
          <w:fldChar w:fldCharType="end"/>
        </w:r>
      </w:hyperlink>
      <w:r w:rsidR="003D358A">
        <w:t xml:space="preserve"> </w:t>
      </w:r>
      <w:r>
        <w:t xml:space="preserve">in </w:t>
      </w:r>
      <w:r w:rsidR="002926D2">
        <w:t xml:space="preserve">syngeneic </w:t>
      </w:r>
      <w:r>
        <w:t>transplantation experiments</w:t>
      </w:r>
      <w:r w:rsidR="002926D2">
        <w:t xml:space="preserve"> using LLC tumor cells</w:t>
      </w:r>
      <w:r w:rsidR="002926D2" w:rsidRPr="00B035B1">
        <w:t xml:space="preserve"> which induced mild cachexia as indicated by body weight, body</w:t>
      </w:r>
      <w:r w:rsidR="00CC2E17">
        <w:t xml:space="preserve"> fat, </w:t>
      </w:r>
      <w:r w:rsidR="0037076E">
        <w:t xml:space="preserve">WAT </w:t>
      </w:r>
      <w:r w:rsidR="00CC2E17">
        <w:t xml:space="preserve">and skeletal muscle </w:t>
      </w:r>
      <w:r w:rsidR="0037076E">
        <w:t>loss (</w:t>
      </w:r>
      <w:r w:rsidR="00392AC7" w:rsidRPr="00392AC7">
        <w:rPr>
          <w:b/>
        </w:rPr>
        <w:t xml:space="preserve">Supplementary </w:t>
      </w:r>
      <w:r w:rsidR="0037076E" w:rsidRPr="00392AC7">
        <w:rPr>
          <w:b/>
        </w:rPr>
        <w:t xml:space="preserve">Fig. </w:t>
      </w:r>
      <w:r w:rsidR="00FB1171">
        <w:rPr>
          <w:b/>
        </w:rPr>
        <w:t>5</w:t>
      </w:r>
      <w:r w:rsidR="00FB1171" w:rsidRPr="00392AC7">
        <w:rPr>
          <w:b/>
        </w:rPr>
        <w:t>c</w:t>
      </w:r>
      <w:r w:rsidR="0037076E">
        <w:t>)</w:t>
      </w:r>
      <w:r w:rsidR="002926D2" w:rsidRPr="00B035B1">
        <w:t xml:space="preserve"> thereby mimicking the observed cachectic features in the C26 transplantation model. As observed in the C26-injected animals, </w:t>
      </w:r>
      <w:r w:rsidR="00D32C65">
        <w:t xml:space="preserve">the </w:t>
      </w:r>
      <w:r w:rsidR="002926D2" w:rsidRPr="00B035B1">
        <w:t>WAT of LLC</w:t>
      </w:r>
      <w:r w:rsidR="00D32C65">
        <w:t>-induced</w:t>
      </w:r>
      <w:r w:rsidR="002926D2" w:rsidRPr="00B035B1">
        <w:t xml:space="preserve"> cachectic mice showed </w:t>
      </w:r>
      <w:r w:rsidR="00D32C65">
        <w:t>lower</w:t>
      </w:r>
      <w:r w:rsidR="00D32C65" w:rsidRPr="00B035B1">
        <w:t xml:space="preserve"> </w:t>
      </w:r>
      <w:r w:rsidR="002926D2" w:rsidRPr="00B035B1">
        <w:t xml:space="preserve">expression of </w:t>
      </w:r>
      <w:r w:rsidR="005F71C0">
        <w:t>Ampk</w:t>
      </w:r>
      <w:r w:rsidR="00392AC7">
        <w:t xml:space="preserve"> alpha and </w:t>
      </w:r>
      <w:r w:rsidR="002926D2" w:rsidRPr="00B035B1">
        <w:t xml:space="preserve">beta </w:t>
      </w:r>
      <w:r w:rsidR="004611FD">
        <w:t xml:space="preserve">and </w:t>
      </w:r>
      <w:r w:rsidR="00D32C65">
        <w:t xml:space="preserve">higher </w:t>
      </w:r>
      <w:r w:rsidR="004611FD">
        <w:t xml:space="preserve">expression of </w:t>
      </w:r>
      <w:r w:rsidR="005F71C0">
        <w:t>Cidea</w:t>
      </w:r>
      <w:r w:rsidR="004611FD">
        <w:t xml:space="preserve"> </w:t>
      </w:r>
      <w:r w:rsidR="00C96663">
        <w:t xml:space="preserve">compared to WAT of non-tumor injected littermates </w:t>
      </w:r>
      <w:r w:rsidR="002926D2" w:rsidRPr="00B035B1">
        <w:t>(</w:t>
      </w:r>
      <w:r w:rsidR="00392AC7" w:rsidRPr="00392AC7">
        <w:rPr>
          <w:b/>
        </w:rPr>
        <w:t xml:space="preserve">Supplementary </w:t>
      </w:r>
      <w:r w:rsidR="002926D2" w:rsidRPr="00392AC7">
        <w:rPr>
          <w:b/>
        </w:rPr>
        <w:t xml:space="preserve">Fig. </w:t>
      </w:r>
      <w:r w:rsidR="00FB1171">
        <w:rPr>
          <w:b/>
        </w:rPr>
        <w:t>5</w:t>
      </w:r>
      <w:r w:rsidR="00FB1171" w:rsidRPr="00392AC7">
        <w:rPr>
          <w:b/>
        </w:rPr>
        <w:t>d</w:t>
      </w:r>
      <w:r w:rsidR="002926D2" w:rsidRPr="00B035B1">
        <w:t>).</w:t>
      </w:r>
      <w:r w:rsidR="00B77FEA">
        <w:t xml:space="preserve"> </w:t>
      </w:r>
      <w:r>
        <w:t xml:space="preserve">Consistent with the absence of significant </w:t>
      </w:r>
      <w:r w:rsidR="005F71C0">
        <w:t>Ucp1</w:t>
      </w:r>
      <w:r>
        <w:t xml:space="preserve"> induction and no overt increase in oxygen consumption </w:t>
      </w:r>
      <w:r w:rsidR="00C375D8">
        <w:t xml:space="preserve">and resting metabolic rate </w:t>
      </w:r>
      <w:r w:rsidR="00FF4059">
        <w:t xml:space="preserve">also </w:t>
      </w:r>
      <w:r>
        <w:t xml:space="preserve">in </w:t>
      </w:r>
      <w:r w:rsidR="00FF4059">
        <w:t xml:space="preserve">C26 </w:t>
      </w:r>
      <w:r>
        <w:t>tumor-bearing animals (</w:t>
      </w:r>
      <w:r w:rsidR="00392AC7" w:rsidRPr="00392AC7">
        <w:rPr>
          <w:b/>
        </w:rPr>
        <w:t xml:space="preserve">Supplementary </w:t>
      </w:r>
      <w:r w:rsidRPr="00392AC7">
        <w:rPr>
          <w:b/>
        </w:rPr>
        <w:t xml:space="preserve">Fig. </w:t>
      </w:r>
      <w:r w:rsidR="00FB1171">
        <w:rPr>
          <w:b/>
        </w:rPr>
        <w:t>5</w:t>
      </w:r>
      <w:r w:rsidR="00FB1171" w:rsidRPr="00392AC7">
        <w:rPr>
          <w:b/>
        </w:rPr>
        <w:t>a</w:t>
      </w:r>
      <w:r w:rsidR="00FB1171">
        <w:rPr>
          <w:b/>
        </w:rPr>
        <w:t xml:space="preserve"> </w:t>
      </w:r>
      <w:r w:rsidR="00B77FEA" w:rsidRPr="00055329">
        <w:t>and</w:t>
      </w:r>
      <w:r w:rsidR="00B77FEA">
        <w:rPr>
          <w:b/>
        </w:rPr>
        <w:t xml:space="preserve"> </w:t>
      </w:r>
      <w:r w:rsidR="00C96663" w:rsidRPr="00055329">
        <w:rPr>
          <w:b/>
        </w:rPr>
        <w:t>Supplementary Fig</w:t>
      </w:r>
      <w:r w:rsidR="00C97FFA" w:rsidRPr="00055329">
        <w:rPr>
          <w:b/>
        </w:rPr>
        <w:t>.</w:t>
      </w:r>
      <w:r w:rsidR="00C96663" w:rsidRPr="00055329">
        <w:rPr>
          <w:b/>
        </w:rPr>
        <w:t xml:space="preserve"> </w:t>
      </w:r>
      <w:r w:rsidR="00FB1171" w:rsidRPr="00055329">
        <w:rPr>
          <w:b/>
        </w:rPr>
        <w:t>4</w:t>
      </w:r>
      <w:r w:rsidR="00C96663" w:rsidRPr="00055329">
        <w:rPr>
          <w:b/>
        </w:rPr>
        <w:t>c</w:t>
      </w:r>
      <w:r w:rsidR="00120779">
        <w:rPr>
          <w:b/>
        </w:rPr>
        <w:t xml:space="preserve"> </w:t>
      </w:r>
      <w:r>
        <w:t xml:space="preserve">), </w:t>
      </w:r>
      <w:r w:rsidR="005F71C0" w:rsidRPr="005F71C0">
        <w:rPr>
          <w:i/>
        </w:rPr>
        <w:t>Ucp1</w:t>
      </w:r>
      <w:r>
        <w:t xml:space="preserve"> knockout mice still displayed body weight</w:t>
      </w:r>
      <w:r w:rsidR="00C375D8">
        <w:t xml:space="preserve"> loss</w:t>
      </w:r>
      <w:r>
        <w:t xml:space="preserve"> and adipose tissue as well as </w:t>
      </w:r>
      <w:r w:rsidR="00BD6F30">
        <w:t>muscle mass</w:t>
      </w:r>
      <w:r>
        <w:t xml:space="preserve"> wasting </w:t>
      </w:r>
      <w:r w:rsidR="00C375D8">
        <w:t xml:space="preserve">identical to </w:t>
      </w:r>
      <w:r>
        <w:t>their wild-type littermates (</w:t>
      </w:r>
      <w:r w:rsidRPr="00FC4356">
        <w:rPr>
          <w:b/>
        </w:rPr>
        <w:t xml:space="preserve">Fig. </w:t>
      </w:r>
      <w:r w:rsidR="004F6E10" w:rsidRPr="00017A58">
        <w:rPr>
          <w:b/>
        </w:rPr>
        <w:t>3f</w:t>
      </w:r>
      <w:r w:rsidR="00C53873" w:rsidRPr="00055329">
        <w:t>-</w:t>
      </w:r>
      <w:r w:rsidR="00017A58" w:rsidRPr="00017A58">
        <w:rPr>
          <w:b/>
        </w:rPr>
        <w:t>i</w:t>
      </w:r>
      <w:r w:rsidRPr="00017A58">
        <w:t>)</w:t>
      </w:r>
      <w:r w:rsidR="005526BB">
        <w:t xml:space="preserve"> and loss of </w:t>
      </w:r>
      <w:r w:rsidR="005F71C0" w:rsidRPr="005F71C0">
        <w:rPr>
          <w:i/>
        </w:rPr>
        <w:t>Ucp1</w:t>
      </w:r>
      <w:r w:rsidR="005526BB">
        <w:t xml:space="preserve"> did not significantly alter systemic oxygen consumption rates under cancer cachectic conditions </w:t>
      </w:r>
      <w:r w:rsidR="005526BB">
        <w:lastRenderedPageBreak/>
        <w:t>(</w:t>
      </w:r>
      <w:r w:rsidR="00FC4356" w:rsidRPr="00FC4356">
        <w:rPr>
          <w:b/>
        </w:rPr>
        <w:t xml:space="preserve">Supplementary </w:t>
      </w:r>
      <w:r w:rsidR="005526BB" w:rsidRPr="00FC4356">
        <w:rPr>
          <w:b/>
        </w:rPr>
        <w:t xml:space="preserve">Fig. </w:t>
      </w:r>
      <w:r w:rsidR="00AB070E">
        <w:rPr>
          <w:b/>
        </w:rPr>
        <w:t>5</w:t>
      </w:r>
      <w:r w:rsidR="00AB070E" w:rsidRPr="00FC4356">
        <w:rPr>
          <w:b/>
        </w:rPr>
        <w:t>e</w:t>
      </w:r>
      <w:r w:rsidR="005526BB">
        <w:t>)</w:t>
      </w:r>
      <w:r w:rsidR="00B1080A">
        <w:t>, in</w:t>
      </w:r>
      <w:r w:rsidR="005F71C0">
        <w:t>dicating that the impact of Ucp1</w:t>
      </w:r>
      <w:r w:rsidR="00B1080A">
        <w:t xml:space="preserve">-mediated thermogenesis on cancer cachectic phenotypes may be less pronounced than previously </w:t>
      </w:r>
      <w:r w:rsidR="004F6E10">
        <w:t>anticipated</w:t>
      </w:r>
      <w:r w:rsidR="00B1080A">
        <w:t xml:space="preserve">. In this regard, our </w:t>
      </w:r>
      <w:r w:rsidR="00835E71">
        <w:t>results thus far argue for the existence of a</w:t>
      </w:r>
      <w:r w:rsidR="00B1080A">
        <w:t xml:space="preserve"> </w:t>
      </w:r>
      <w:r w:rsidR="005F71C0">
        <w:t>Ucp1</w:t>
      </w:r>
      <w:r w:rsidR="00B1080A">
        <w:t>-</w:t>
      </w:r>
      <w:r w:rsidR="00722F1D">
        <w:t>in</w:t>
      </w:r>
      <w:r w:rsidR="00B1080A">
        <w:t>dependent</w:t>
      </w:r>
      <w:r>
        <w:t xml:space="preserve"> WAT </w:t>
      </w:r>
      <w:r w:rsidR="00B1080A">
        <w:t>remodeling</w:t>
      </w:r>
      <w:r>
        <w:t xml:space="preserve"> upon cancer cachectic conditions characterized by the loss of </w:t>
      </w:r>
      <w:r w:rsidR="005F71C0">
        <w:t>Ampk</w:t>
      </w:r>
      <w:r>
        <w:t xml:space="preserve"> signaling</w:t>
      </w:r>
      <w:r w:rsidR="00B1080A">
        <w:t>,</w:t>
      </w:r>
      <w:r w:rsidR="00835E71">
        <w:t xml:space="preserve"> the induction of </w:t>
      </w:r>
      <w:r w:rsidR="00B1080A">
        <w:t>only a subset of</w:t>
      </w:r>
      <w:r w:rsidR="00835E71">
        <w:t xml:space="preserve"> brown adipocyte marker genes</w:t>
      </w:r>
      <w:r w:rsidR="004D3EED">
        <w:t>, for example,</w:t>
      </w:r>
      <w:r w:rsidR="00835E71">
        <w:t xml:space="preserve"> </w:t>
      </w:r>
      <w:r w:rsidR="005F71C0" w:rsidRPr="00055329">
        <w:rPr>
          <w:i/>
        </w:rPr>
        <w:t>Cidea</w:t>
      </w:r>
      <w:r w:rsidR="00B1080A">
        <w:t xml:space="preserve">, and the simultaneous </w:t>
      </w:r>
      <w:r w:rsidR="00C119CA">
        <w:t>activation</w:t>
      </w:r>
      <w:r w:rsidR="00B1080A">
        <w:t xml:space="preserve"> of lipolytic and lipogenic pathways.</w:t>
      </w:r>
    </w:p>
    <w:p w14:paraId="62B3842E" w14:textId="77777777" w:rsidR="00021B60" w:rsidRDefault="00021B60" w:rsidP="008B22DC">
      <w:pPr>
        <w:spacing w:line="480" w:lineRule="auto"/>
        <w:jc w:val="both"/>
      </w:pPr>
    </w:p>
    <w:p w14:paraId="1BE2C8F5" w14:textId="033C6A56" w:rsidR="002A5D79" w:rsidRPr="00722F1D" w:rsidRDefault="002A5D79" w:rsidP="008B22DC">
      <w:pPr>
        <w:spacing w:line="480" w:lineRule="auto"/>
        <w:jc w:val="both"/>
        <w:rPr>
          <w:b/>
          <w:i/>
        </w:rPr>
      </w:pPr>
      <w:r>
        <w:rPr>
          <w:b/>
          <w:i/>
        </w:rPr>
        <w:t xml:space="preserve">Cachexia-triggered </w:t>
      </w:r>
      <w:r w:rsidR="004C7DD6">
        <w:rPr>
          <w:b/>
          <w:i/>
        </w:rPr>
        <w:t>Ampk</w:t>
      </w:r>
      <w:r>
        <w:rPr>
          <w:b/>
          <w:i/>
        </w:rPr>
        <w:t xml:space="preserve"> degradation is partly mediated by </w:t>
      </w:r>
      <w:r w:rsidR="004C7DD6">
        <w:rPr>
          <w:b/>
          <w:i/>
        </w:rPr>
        <w:t>Cidea</w:t>
      </w:r>
    </w:p>
    <w:p w14:paraId="66441639" w14:textId="50A49B61" w:rsidR="00021B60" w:rsidRDefault="002D52EC" w:rsidP="008B22DC">
      <w:pPr>
        <w:spacing w:line="480" w:lineRule="auto"/>
        <w:jc w:val="both"/>
      </w:pPr>
      <w:r>
        <w:t xml:space="preserve">To </w:t>
      </w:r>
      <w:r w:rsidR="00624826">
        <w:t xml:space="preserve">next </w:t>
      </w:r>
      <w:r w:rsidR="00CF479A">
        <w:t>explore</w:t>
      </w:r>
      <w:r>
        <w:t xml:space="preserve"> the mechanism leading to decreased </w:t>
      </w:r>
      <w:r w:rsidR="004C7DD6">
        <w:t>Ampk</w:t>
      </w:r>
      <w:r>
        <w:t xml:space="preserve"> </w:t>
      </w:r>
      <w:r w:rsidR="00CF479A">
        <w:t xml:space="preserve">levels and </w:t>
      </w:r>
      <w:r>
        <w:t>activity in cachectic WAT</w:t>
      </w:r>
      <w:r w:rsidR="00732751">
        <w:t>,</w:t>
      </w:r>
      <w:r>
        <w:t xml:space="preserve"> we analyzed </w:t>
      </w:r>
      <w:r w:rsidR="004C7DD6">
        <w:t>Ampk</w:t>
      </w:r>
      <w:r>
        <w:t xml:space="preserve"> gene expression</w:t>
      </w:r>
      <w:r w:rsidR="00CF479A">
        <w:t xml:space="preserve"> in more detail</w:t>
      </w:r>
      <w:r>
        <w:t xml:space="preserve"> and found that WAT </w:t>
      </w:r>
      <w:r w:rsidR="004C7DD6" w:rsidRPr="004C7DD6">
        <w:rPr>
          <w:i/>
        </w:rPr>
        <w:t>Ampk</w:t>
      </w:r>
      <w:r w:rsidR="00FC4356">
        <w:t xml:space="preserve"> alpha and </w:t>
      </w:r>
      <w:r>
        <w:t>beta mRNA levels were</w:t>
      </w:r>
      <w:r w:rsidR="00CF479A">
        <w:t xml:space="preserve"> in fact</w:t>
      </w:r>
      <w:r>
        <w:t xml:space="preserve"> unchanged </w:t>
      </w:r>
      <w:r w:rsidR="00732751">
        <w:t xml:space="preserve">in </w:t>
      </w:r>
      <w:r w:rsidR="00CF479A">
        <w:t>cachexia</w:t>
      </w:r>
      <w:r>
        <w:t xml:space="preserve"> (</w:t>
      </w:r>
      <w:r w:rsidRPr="00FC4356">
        <w:rPr>
          <w:b/>
        </w:rPr>
        <w:t xml:space="preserve">Fig. </w:t>
      </w:r>
      <w:r w:rsidR="003D1CCE" w:rsidRPr="00FC4356">
        <w:rPr>
          <w:b/>
        </w:rPr>
        <w:t>4</w:t>
      </w:r>
      <w:r w:rsidR="00772929" w:rsidRPr="00FC4356">
        <w:rPr>
          <w:b/>
        </w:rPr>
        <w:t>a</w:t>
      </w:r>
      <w:r>
        <w:t>)</w:t>
      </w:r>
      <w:r w:rsidR="00732751">
        <w:t xml:space="preserve">, suggesting that the regulation of </w:t>
      </w:r>
      <w:r w:rsidR="004C7DD6">
        <w:t>Ampk</w:t>
      </w:r>
      <w:r w:rsidR="00732751">
        <w:t xml:space="preserve"> may </w:t>
      </w:r>
      <w:r w:rsidR="00EE1485">
        <w:t xml:space="preserve">rather </w:t>
      </w:r>
      <w:r w:rsidR="00732751">
        <w:t xml:space="preserve">occur at </w:t>
      </w:r>
      <w:r w:rsidR="00E37086">
        <w:t xml:space="preserve">the </w:t>
      </w:r>
      <w:r w:rsidR="00732751">
        <w:t>protein level</w:t>
      </w:r>
      <w:r>
        <w:t xml:space="preserve">. </w:t>
      </w:r>
      <w:r w:rsidR="00EE1485">
        <w:t xml:space="preserve">Indeed, </w:t>
      </w:r>
      <w:r w:rsidR="004C7DD6">
        <w:t>Ampk</w:t>
      </w:r>
      <w:r w:rsidR="00EE1485">
        <w:t xml:space="preserve"> beta protein stability decreased in 3T3-L1 adipocytes treated with C26 cell supernatant (</w:t>
      </w:r>
      <w:r w:rsidR="00FC4356" w:rsidRPr="00FC4356">
        <w:rPr>
          <w:b/>
        </w:rPr>
        <w:t xml:space="preserve">Supplementary </w:t>
      </w:r>
      <w:r w:rsidR="00EE1485" w:rsidRPr="00FC4356">
        <w:rPr>
          <w:b/>
        </w:rPr>
        <w:t xml:space="preserve">Fig. </w:t>
      </w:r>
      <w:r w:rsidR="007D2C07">
        <w:rPr>
          <w:b/>
        </w:rPr>
        <w:t>6</w:t>
      </w:r>
      <w:r w:rsidR="007D2C07" w:rsidRPr="00FC4356">
        <w:rPr>
          <w:b/>
        </w:rPr>
        <w:t>a</w:t>
      </w:r>
      <w:r w:rsidR="00EE1485">
        <w:t xml:space="preserve">). </w:t>
      </w:r>
    </w:p>
    <w:p w14:paraId="1D718CFC" w14:textId="7649AB05" w:rsidR="00035ACF" w:rsidRDefault="00F5092D" w:rsidP="008B22DC">
      <w:pPr>
        <w:spacing w:line="480" w:lineRule="auto"/>
        <w:jc w:val="both"/>
      </w:pPr>
      <w:r>
        <w:tab/>
      </w:r>
      <w:r w:rsidR="00624826">
        <w:t>Intriguingly</w:t>
      </w:r>
      <w:r w:rsidR="00EE1485">
        <w:t xml:space="preserve">, </w:t>
      </w:r>
      <w:r w:rsidR="004C7DD6">
        <w:t>Cidea</w:t>
      </w:r>
      <w:r w:rsidR="00624826">
        <w:t xml:space="preserve"> as a component of the above demonstrated WAT </w:t>
      </w:r>
      <w:r w:rsidR="00B1080A">
        <w:t>remodeling</w:t>
      </w:r>
      <w:r w:rsidR="00624826">
        <w:t xml:space="preserve"> process during cachexia</w:t>
      </w:r>
      <w:r w:rsidR="00C13269">
        <w:t xml:space="preserve"> has</w:t>
      </w:r>
      <w:r w:rsidR="00EE1485">
        <w:t xml:space="preserve"> been described to interact with </w:t>
      </w:r>
      <w:r w:rsidR="004C7DD6">
        <w:t>Ampk</w:t>
      </w:r>
      <w:r w:rsidR="008A6832">
        <w:t xml:space="preserve">, leading to </w:t>
      </w:r>
      <w:r w:rsidR="00C052C2">
        <w:t xml:space="preserve">destabilization of the </w:t>
      </w:r>
      <w:r w:rsidR="004C7DD6">
        <w:t>Ampk</w:t>
      </w:r>
      <w:r w:rsidR="00C052C2">
        <w:t xml:space="preserve"> complex and </w:t>
      </w:r>
      <w:r w:rsidR="001002BD">
        <w:t>protea</w:t>
      </w:r>
      <w:r w:rsidR="00DE6927">
        <w:t>somal degradation of the kinase</w:t>
      </w:r>
      <w:hyperlink w:anchor="_ENREF_42" w:tooltip="Qi, 2008 #1896" w:history="1">
        <w:r w:rsidR="00E25A96">
          <w:fldChar w:fldCharType="begin">
            <w:fldData xml:space="preserve">PEVuZE5vdGU+PENpdGU+PEF1dGhvcj5RaTwvQXV0aG9yPjxZZWFyPjIwMDg8L1llYXI+PFJlY051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</w:fldData>
          </w:fldChar>
        </w:r>
        <w:r w:rsidR="00E25A96">
          <w:instrText xml:space="preserve"> ADDIN EN.CITE </w:instrText>
        </w:r>
        <w:r w:rsidR="00E25A96">
          <w:fldChar w:fldCharType="begin">
            <w:fldData xml:space="preserve">PEVuZE5vdGU+PENpdGU+PEF1dGhvcj5RaTwvQXV0aG9yPjxZZWFyPjIwMDg8L1llYXI+PFJlY051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2</w:t>
        </w:r>
        <w:r w:rsidR="00E25A96">
          <w:fldChar w:fldCharType="end"/>
        </w:r>
      </w:hyperlink>
      <w:r w:rsidR="005973CF" w:rsidRPr="005B6A7C">
        <w:t xml:space="preserve">. </w:t>
      </w:r>
      <w:r w:rsidR="0018786E">
        <w:t>W</w:t>
      </w:r>
      <w:r w:rsidR="005973CF" w:rsidRPr="005B6A7C">
        <w:t xml:space="preserve">hile </w:t>
      </w:r>
      <w:r w:rsidR="004C7DD6">
        <w:t>Cidea</w:t>
      </w:r>
      <w:r w:rsidR="005973CF" w:rsidRPr="005B6A7C">
        <w:t xml:space="preserve"> is </w:t>
      </w:r>
      <w:r w:rsidR="00C73258" w:rsidRPr="005B6A7C">
        <w:t xml:space="preserve">generally </w:t>
      </w:r>
      <w:r w:rsidR="005973CF" w:rsidRPr="005B6A7C">
        <w:t>considered specific to BAT in rodents</w:t>
      </w:r>
      <w:hyperlink w:anchor="_ENREF_43" w:tooltip="Nordstrom, 2005 #1957" w:history="1">
        <w:r w:rsidR="00E25A96">
          <w:fldChar w:fldCharType="begin">
            <w:fldData xml:space="preserve">PEVuZE5vdGU+PENpdGU+PEF1dGhvcj5Ob3Jkc3Ryb208L0F1dGhvcj48WWVhcj4yMDA1PC9ZZWFy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</w:fldData>
          </w:fldChar>
        </w:r>
        <w:r w:rsidR="00E25A96">
          <w:instrText xml:space="preserve"> ADDIN EN.CITE </w:instrText>
        </w:r>
        <w:r w:rsidR="00E25A96">
          <w:fldChar w:fldCharType="begin">
            <w:fldData xml:space="preserve">PEVuZE5vdGU+PENpdGU+PEF1dGhvcj5Ob3Jkc3Ryb208L0F1dGhvcj48WWVhcj4yMDA1PC9ZZWFy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3</w:t>
        </w:r>
        <w:r w:rsidR="00E25A96">
          <w:fldChar w:fldCharType="end"/>
        </w:r>
      </w:hyperlink>
      <w:r w:rsidR="005973CF" w:rsidRPr="005B6A7C">
        <w:t xml:space="preserve">, we observed </w:t>
      </w:r>
      <w:r w:rsidR="00D04F53" w:rsidRPr="005B6A7C">
        <w:t>in</w:t>
      </w:r>
      <w:r w:rsidR="005973CF" w:rsidRPr="005B6A7C">
        <w:t xml:space="preserve">creased </w:t>
      </w:r>
      <w:r w:rsidR="004C7DD6" w:rsidRPr="004C7DD6">
        <w:rPr>
          <w:i/>
        </w:rPr>
        <w:t>Cidea</w:t>
      </w:r>
      <w:r w:rsidR="005973CF" w:rsidRPr="005B6A7C">
        <w:t xml:space="preserve"> mRNA expression</w:t>
      </w:r>
      <w:r w:rsidR="00D04F53" w:rsidRPr="005B6A7C">
        <w:t xml:space="preserve"> in </w:t>
      </w:r>
      <w:r w:rsidR="005973CF" w:rsidRPr="005B6A7C">
        <w:t>both white and brown</w:t>
      </w:r>
      <w:r w:rsidR="001002BD" w:rsidRPr="005B6A7C">
        <w:t xml:space="preserve"> </w:t>
      </w:r>
      <w:r w:rsidR="00E37086">
        <w:t xml:space="preserve">fat from </w:t>
      </w:r>
      <w:r w:rsidR="005973CF" w:rsidRPr="005B6A7C">
        <w:t xml:space="preserve">cachectic </w:t>
      </w:r>
      <w:r w:rsidR="00E37086">
        <w:t>mice</w:t>
      </w:r>
      <w:r w:rsidR="00E37086" w:rsidRPr="005B6A7C">
        <w:t xml:space="preserve"> </w:t>
      </w:r>
      <w:r w:rsidR="00624826">
        <w:t xml:space="preserve">as shown above </w:t>
      </w:r>
      <w:r w:rsidR="00C13269">
        <w:t xml:space="preserve">and also by others </w:t>
      </w:r>
      <w:r w:rsidR="00C73258" w:rsidRPr="005B6A7C">
        <w:t>(</w:t>
      </w:r>
      <w:r w:rsidR="00FC4356" w:rsidRPr="00FC4356">
        <w:rPr>
          <w:b/>
        </w:rPr>
        <w:t xml:space="preserve">Supplementary </w:t>
      </w:r>
      <w:r w:rsidR="003D1CCE" w:rsidRPr="00FC4356">
        <w:rPr>
          <w:b/>
        </w:rPr>
        <w:t xml:space="preserve">Fig. </w:t>
      </w:r>
      <w:r w:rsidR="007D2C07">
        <w:rPr>
          <w:b/>
        </w:rPr>
        <w:t>4</w:t>
      </w:r>
      <w:r w:rsidR="007D2C07" w:rsidRPr="00FC4356">
        <w:rPr>
          <w:b/>
        </w:rPr>
        <w:t>a</w:t>
      </w:r>
      <w:r w:rsidR="00E37086">
        <w:rPr>
          <w:b/>
        </w:rPr>
        <w:t>)</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C73258" w:rsidRPr="005B6A7C">
        <w:t xml:space="preserve">. </w:t>
      </w:r>
      <w:r w:rsidR="00F84334">
        <w:t>Further</w:t>
      </w:r>
      <w:r w:rsidR="0037076E">
        <w:t>more</w:t>
      </w:r>
      <w:r w:rsidR="00624826">
        <w:t xml:space="preserve">, </w:t>
      </w:r>
      <w:r w:rsidR="004C7DD6">
        <w:t>Cidea</w:t>
      </w:r>
      <w:r w:rsidR="005973CF" w:rsidRPr="005B6A7C">
        <w:t xml:space="preserve"> protein </w:t>
      </w:r>
      <w:r w:rsidR="00C73258" w:rsidRPr="005B6A7C">
        <w:t xml:space="preserve">was overexpressed in </w:t>
      </w:r>
      <w:r w:rsidR="00E37086">
        <w:t xml:space="preserve">the WAT from </w:t>
      </w:r>
      <w:r w:rsidR="005973CF" w:rsidRPr="005B6A7C">
        <w:t xml:space="preserve">cachectic </w:t>
      </w:r>
      <w:r w:rsidR="00E37086">
        <w:t>mice</w:t>
      </w:r>
      <w:r w:rsidR="00E37086" w:rsidRPr="005B6A7C">
        <w:t xml:space="preserve"> </w:t>
      </w:r>
      <w:r w:rsidR="00C73258" w:rsidRPr="005B6A7C">
        <w:t>(</w:t>
      </w:r>
      <w:r w:rsidR="00C73258" w:rsidRPr="00FC4356">
        <w:rPr>
          <w:b/>
        </w:rPr>
        <w:t>Fig. 2</w:t>
      </w:r>
      <w:r w:rsidR="00772929" w:rsidRPr="00FC4356">
        <w:rPr>
          <w:b/>
        </w:rPr>
        <w:t>a</w:t>
      </w:r>
      <w:r w:rsidR="00C73258" w:rsidRPr="00055329">
        <w:t>,</w:t>
      </w:r>
      <w:r w:rsidR="00772929" w:rsidRPr="00FC4356">
        <w:rPr>
          <w:b/>
        </w:rPr>
        <w:t>h</w:t>
      </w:r>
      <w:r w:rsidR="00772929" w:rsidRPr="00055329">
        <w:t>,</w:t>
      </w:r>
      <w:r w:rsidR="00772929" w:rsidRPr="00FC4356">
        <w:rPr>
          <w:b/>
        </w:rPr>
        <w:t>i</w:t>
      </w:r>
      <w:r w:rsidR="00C73258" w:rsidRPr="005B6A7C">
        <w:t xml:space="preserve">), and </w:t>
      </w:r>
      <w:r w:rsidR="00FB4229" w:rsidRPr="005B6A7C">
        <w:t>siRNA-medi</w:t>
      </w:r>
      <w:r w:rsidR="00CF479A" w:rsidRPr="005B6A7C">
        <w:t>a</w:t>
      </w:r>
      <w:r w:rsidR="00FB4229" w:rsidRPr="005B6A7C">
        <w:t xml:space="preserve">ted </w:t>
      </w:r>
      <w:r w:rsidR="004C7DD6" w:rsidRPr="004C7DD6">
        <w:rPr>
          <w:i/>
        </w:rPr>
        <w:t>Cidea</w:t>
      </w:r>
      <w:r w:rsidR="00FB4229" w:rsidRPr="005B6A7C">
        <w:t xml:space="preserve"> knockdown </w:t>
      </w:r>
      <w:r w:rsidR="00893059" w:rsidRPr="005B6A7C">
        <w:t>(</w:t>
      </w:r>
      <w:r w:rsidR="00FC4356" w:rsidRPr="00FC4356">
        <w:rPr>
          <w:b/>
        </w:rPr>
        <w:t xml:space="preserve">Supplementary Fig. </w:t>
      </w:r>
      <w:r w:rsidR="007D2C07">
        <w:rPr>
          <w:b/>
        </w:rPr>
        <w:t>6</w:t>
      </w:r>
      <w:r w:rsidR="007D2C07" w:rsidRPr="00FC4356">
        <w:rPr>
          <w:b/>
        </w:rPr>
        <w:t>b</w:t>
      </w:r>
      <w:r w:rsidR="00893059" w:rsidRPr="005B6A7C">
        <w:t xml:space="preserve">) </w:t>
      </w:r>
      <w:r w:rsidR="00A622D4" w:rsidRPr="005B6A7C">
        <w:t>blunted</w:t>
      </w:r>
      <w:r w:rsidR="00FB4229" w:rsidRPr="005B6A7C">
        <w:t xml:space="preserve"> C26 CM-triggered lipolys</w:t>
      </w:r>
      <w:r w:rsidR="00035ACF" w:rsidRPr="005B6A7C">
        <w:t>is in adipocytes (</w:t>
      </w:r>
      <w:r w:rsidR="00CD3F15" w:rsidRPr="00FC4356">
        <w:rPr>
          <w:b/>
        </w:rPr>
        <w:t xml:space="preserve">Fig. </w:t>
      </w:r>
      <w:r w:rsidR="00772929" w:rsidRPr="00FC4356">
        <w:rPr>
          <w:b/>
        </w:rPr>
        <w:t>4b</w:t>
      </w:r>
      <w:r w:rsidR="00FB4229" w:rsidRPr="005B6A7C">
        <w:t>),</w:t>
      </w:r>
      <w:r w:rsidR="001002BD" w:rsidRPr="005B6A7C">
        <w:t xml:space="preserve"> </w:t>
      </w:r>
      <w:r w:rsidR="00624826">
        <w:t>supporting the</w:t>
      </w:r>
      <w:r w:rsidR="00624826" w:rsidRPr="005B6A7C">
        <w:t xml:space="preserve"> </w:t>
      </w:r>
      <w:r w:rsidR="001002BD" w:rsidRPr="005B6A7C">
        <w:t>hypothes</w:t>
      </w:r>
      <w:r w:rsidR="00624826">
        <w:t>is</w:t>
      </w:r>
      <w:r w:rsidR="001002BD" w:rsidRPr="005B6A7C">
        <w:t xml:space="preserve"> that the </w:t>
      </w:r>
      <w:r w:rsidR="004C7DD6">
        <w:t>Cidea</w:t>
      </w:r>
      <w:r w:rsidR="001002BD" w:rsidRPr="005B6A7C">
        <w:t>-</w:t>
      </w:r>
      <w:r w:rsidR="004C7DD6">
        <w:t>Ampk</w:t>
      </w:r>
      <w:r w:rsidR="001002BD" w:rsidRPr="005B6A7C">
        <w:t xml:space="preserve"> beta interaction may represent</w:t>
      </w:r>
      <w:r w:rsidR="001002BD">
        <w:t xml:space="preserve"> a specific molecular </w:t>
      </w:r>
      <w:r w:rsidR="00035ACF">
        <w:t xml:space="preserve">target </w:t>
      </w:r>
      <w:r w:rsidR="001002BD">
        <w:t xml:space="preserve">in tumor-induced WAT remodeling and </w:t>
      </w:r>
      <w:r w:rsidR="00EE1485">
        <w:t xml:space="preserve">energy </w:t>
      </w:r>
      <w:r w:rsidR="001002BD">
        <w:t xml:space="preserve">loss. </w:t>
      </w:r>
      <w:r w:rsidR="00B97BEC">
        <w:t>Due to their overall lean phenotype</w:t>
      </w:r>
      <w:hyperlink w:anchor="_ENREF_15" w:tooltip="Zhou, 2003 #1406" w:history="1">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 </w:instrText>
        </w:r>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5</w:t>
        </w:r>
        <w:r w:rsidR="00E25A96">
          <w:fldChar w:fldCharType="end"/>
        </w:r>
      </w:hyperlink>
      <w:r w:rsidR="00B97BEC">
        <w:t xml:space="preserve">, LLC tumor-carrying </w:t>
      </w:r>
      <w:r w:rsidR="004C7DD6" w:rsidRPr="004C7DD6">
        <w:rPr>
          <w:i/>
        </w:rPr>
        <w:t>Cidea</w:t>
      </w:r>
      <w:r w:rsidR="00B97BEC">
        <w:t xml:space="preserve"> KO mice did not </w:t>
      </w:r>
      <w:r w:rsidR="00B97BEC">
        <w:lastRenderedPageBreak/>
        <w:t>differ in their final body and adipose tissue weights from wild-type litt</w:t>
      </w:r>
      <w:r w:rsidR="00772929">
        <w:t>ermates as anticipated (</w:t>
      </w:r>
      <w:r w:rsidR="00FC4356" w:rsidRPr="00FC4356">
        <w:rPr>
          <w:b/>
        </w:rPr>
        <w:t xml:space="preserve">Supplementary </w:t>
      </w:r>
      <w:r w:rsidR="00772929" w:rsidRPr="00FC4356">
        <w:rPr>
          <w:b/>
        </w:rPr>
        <w:t xml:space="preserve">Fig. </w:t>
      </w:r>
      <w:r w:rsidR="007D2C07">
        <w:rPr>
          <w:b/>
        </w:rPr>
        <w:t>6</w:t>
      </w:r>
      <w:r w:rsidR="00C77EA2">
        <w:rPr>
          <w:b/>
        </w:rPr>
        <w:t>c</w:t>
      </w:r>
      <w:r w:rsidR="00B97BEC">
        <w:t>). However</w:t>
      </w:r>
      <w:r w:rsidR="009B3351">
        <w:t>, LLC tumor cell</w:t>
      </w:r>
      <w:r w:rsidR="00624826">
        <w:t>-</w:t>
      </w:r>
      <w:r w:rsidR="009B3351">
        <w:t>implant</w:t>
      </w:r>
      <w:r w:rsidR="00624826">
        <w:t>ed</w:t>
      </w:r>
      <w:r w:rsidR="009B3351">
        <w:t xml:space="preserve"> </w:t>
      </w:r>
      <w:r w:rsidR="004C7DD6" w:rsidRPr="004C7DD6">
        <w:rPr>
          <w:i/>
        </w:rPr>
        <w:t>Cidea</w:t>
      </w:r>
      <w:r w:rsidR="009B3351">
        <w:t xml:space="preserve"> </w:t>
      </w:r>
      <w:r w:rsidR="00E63D26">
        <w:t>KO</w:t>
      </w:r>
      <w:r w:rsidR="00624826">
        <w:t xml:space="preserve"> animals harbored </w:t>
      </w:r>
      <w:r w:rsidR="00911B36">
        <w:t xml:space="preserve">higher </w:t>
      </w:r>
      <w:r w:rsidR="00624826">
        <w:t xml:space="preserve">levels of </w:t>
      </w:r>
      <w:r w:rsidR="00ED62EF">
        <w:t xml:space="preserve">phosphorylated </w:t>
      </w:r>
      <w:r w:rsidR="004C7DD6">
        <w:t>Hsl</w:t>
      </w:r>
      <w:r w:rsidR="00911B36">
        <w:t>-</w:t>
      </w:r>
      <w:r w:rsidR="00624826">
        <w:t xml:space="preserve">S565 and </w:t>
      </w:r>
      <w:r w:rsidR="004C7DD6">
        <w:t>Ampk</w:t>
      </w:r>
      <w:r w:rsidR="009B3351">
        <w:t xml:space="preserve"> </w:t>
      </w:r>
      <w:r w:rsidR="0037076E">
        <w:t xml:space="preserve">beta </w:t>
      </w:r>
      <w:r w:rsidR="00624826">
        <w:t>protein</w:t>
      </w:r>
      <w:r w:rsidR="009B3351">
        <w:t xml:space="preserve"> </w:t>
      </w:r>
      <w:r w:rsidR="00FB2D03">
        <w:t xml:space="preserve">in WAT </w:t>
      </w:r>
      <w:r w:rsidR="009B3351">
        <w:t xml:space="preserve">as compared with wild-type </w:t>
      </w:r>
      <w:r w:rsidR="00F84334">
        <w:t xml:space="preserve">LLC injected </w:t>
      </w:r>
      <w:r w:rsidR="00624826">
        <w:t>littermates</w:t>
      </w:r>
      <w:r w:rsidR="009B3351">
        <w:t xml:space="preserve"> (</w:t>
      </w:r>
      <w:r w:rsidR="009B3351" w:rsidRPr="00FC4356">
        <w:rPr>
          <w:b/>
        </w:rPr>
        <w:t xml:space="preserve">Fig. </w:t>
      </w:r>
      <w:r w:rsidR="00772929" w:rsidRPr="00FC4356">
        <w:rPr>
          <w:b/>
        </w:rPr>
        <w:t>4c</w:t>
      </w:r>
      <w:r w:rsidR="009B3351">
        <w:t>)</w:t>
      </w:r>
      <w:r w:rsidR="007810B6">
        <w:t xml:space="preserve">. In addition, exposure of WAT explants from wild-type and </w:t>
      </w:r>
      <w:r w:rsidR="004C7DD6" w:rsidRPr="004C7DD6">
        <w:rPr>
          <w:i/>
        </w:rPr>
        <w:t>Cidea</w:t>
      </w:r>
      <w:r w:rsidR="007810B6">
        <w:t xml:space="preserve"> KO mice to </w:t>
      </w:r>
      <w:r w:rsidR="00ED62EF">
        <w:t xml:space="preserve">serum from cachectic </w:t>
      </w:r>
      <w:r w:rsidR="007810B6">
        <w:t>C26</w:t>
      </w:r>
      <w:r w:rsidR="00ED62EF">
        <w:t>-bearing mice</w:t>
      </w:r>
      <w:r w:rsidR="007810B6">
        <w:t xml:space="preserve"> triggered lipolysis in wild-type but not </w:t>
      </w:r>
      <w:r w:rsidR="004C7DD6" w:rsidRPr="004C7DD6">
        <w:rPr>
          <w:i/>
        </w:rPr>
        <w:t>Cidea</w:t>
      </w:r>
      <w:r w:rsidR="007810B6">
        <w:t>-deficient adipose tissue (</w:t>
      </w:r>
      <w:r w:rsidR="007810B6" w:rsidRPr="00FC4356">
        <w:rPr>
          <w:b/>
        </w:rPr>
        <w:t xml:space="preserve">Fig. </w:t>
      </w:r>
      <w:r w:rsidR="00772929" w:rsidRPr="00FC4356">
        <w:rPr>
          <w:b/>
        </w:rPr>
        <w:t>4d</w:t>
      </w:r>
      <w:r w:rsidR="00911B36">
        <w:t xml:space="preserve"> and</w:t>
      </w:r>
      <w:r w:rsidR="00911B36" w:rsidRPr="00FC4356">
        <w:rPr>
          <w:b/>
        </w:rPr>
        <w:t xml:space="preserve"> </w:t>
      </w:r>
      <w:r w:rsidR="00FC4356" w:rsidRPr="00FC4356">
        <w:rPr>
          <w:b/>
        </w:rPr>
        <w:t xml:space="preserve">Supplementary Fig. </w:t>
      </w:r>
      <w:r w:rsidR="00C77EA2">
        <w:rPr>
          <w:b/>
        </w:rPr>
        <w:t>6d</w:t>
      </w:r>
      <w:r w:rsidR="007810B6">
        <w:t>)</w:t>
      </w:r>
      <w:r w:rsidR="009B3351">
        <w:t xml:space="preserve">, </w:t>
      </w:r>
      <w:r w:rsidR="007810B6">
        <w:t xml:space="preserve">further </w:t>
      </w:r>
      <w:r w:rsidR="009B3351">
        <w:t>de</w:t>
      </w:r>
      <w:r w:rsidR="004C7DD6">
        <w:t>monstrating the necessity of Cidea</w:t>
      </w:r>
      <w:r w:rsidR="009B3351">
        <w:t xml:space="preserve"> for the tumor-induced </w:t>
      </w:r>
      <w:r w:rsidR="007810B6">
        <w:t xml:space="preserve">lipolysis and </w:t>
      </w:r>
      <w:r w:rsidR="009B3351">
        <w:t xml:space="preserve">degradation of </w:t>
      </w:r>
      <w:r w:rsidR="004C7DD6">
        <w:t>Ampk</w:t>
      </w:r>
      <w:r w:rsidR="009B3351">
        <w:t xml:space="preserve"> </w:t>
      </w:r>
      <w:r w:rsidR="00FB2D03">
        <w:t xml:space="preserve">in WAT </w:t>
      </w:r>
      <w:r w:rsidR="009B3351">
        <w:t>at a genetic level.</w:t>
      </w:r>
      <w:r w:rsidR="00F7089C">
        <w:t xml:space="preserve"> </w:t>
      </w:r>
    </w:p>
    <w:p w14:paraId="527DCC1C" w14:textId="0332E82A" w:rsidR="009878FE" w:rsidRDefault="00F70E66" w:rsidP="00055329">
      <w:pPr>
        <w:spacing w:line="480" w:lineRule="auto"/>
        <w:ind w:firstLine="720"/>
        <w:jc w:val="both"/>
      </w:pPr>
      <w:r>
        <w:t xml:space="preserve">Indeed, </w:t>
      </w:r>
      <w:r w:rsidRPr="00B035B1">
        <w:t>in WAT biopsies from 27 patients with varying degrees of</w:t>
      </w:r>
      <w:r w:rsidR="00C97FFA">
        <w:t xml:space="preserve"> cancer</w:t>
      </w:r>
      <w:r w:rsidRPr="00B035B1">
        <w:t xml:space="preserve"> cachexia, </w:t>
      </w:r>
      <w:r w:rsidRPr="00111822">
        <w:rPr>
          <w:i/>
        </w:rPr>
        <w:t>CIDEA</w:t>
      </w:r>
      <w:r w:rsidRPr="00B035B1">
        <w:t xml:space="preserve"> levels significantly correlated with the degree of weight loss in these subjects</w:t>
      </w:r>
      <w:r w:rsidR="00F7089C">
        <w:t xml:space="preserve"> (</w:t>
      </w:r>
      <w:r w:rsidR="00F7089C" w:rsidRPr="00FC4356">
        <w:rPr>
          <w:b/>
        </w:rPr>
        <w:t xml:space="preserve">Fig. </w:t>
      </w:r>
      <w:r w:rsidR="00584913" w:rsidRPr="00FC4356">
        <w:rPr>
          <w:b/>
        </w:rPr>
        <w:t>5</w:t>
      </w:r>
      <w:r w:rsidR="00772929" w:rsidRPr="00FC4356">
        <w:rPr>
          <w:b/>
        </w:rPr>
        <w:t>a</w:t>
      </w:r>
      <w:r w:rsidR="00772929" w:rsidRPr="00055329">
        <w:t>,</w:t>
      </w:r>
      <w:r w:rsidR="00772929" w:rsidRPr="00FC4356">
        <w:rPr>
          <w:b/>
        </w:rPr>
        <w:t>b</w:t>
      </w:r>
      <w:r w:rsidR="00F7089C">
        <w:t>)</w:t>
      </w:r>
      <w:r w:rsidRPr="00B035B1">
        <w:t xml:space="preserve">, thereby </w:t>
      </w:r>
      <w:r w:rsidR="00F7089C">
        <w:t>supporting</w:t>
      </w:r>
      <w:r w:rsidRPr="00B035B1">
        <w:t xml:space="preserve"> the notion that the described pro-cachectic mechanism also applies to the human situation. </w:t>
      </w:r>
      <w:r w:rsidR="00294895">
        <w:t>Of note, th</w:t>
      </w:r>
      <w:r w:rsidR="00294895" w:rsidRPr="002B5D09">
        <w:t xml:space="preserve">e human cohort included herein was very unique as no confounding chemotherapy was involved, </w:t>
      </w:r>
      <w:r w:rsidR="002B5D09">
        <w:t xml:space="preserve">but still </w:t>
      </w:r>
      <w:r w:rsidR="00294895" w:rsidRPr="002B5D09">
        <w:t xml:space="preserve">rather small </w:t>
      </w:r>
      <w:r w:rsidR="002B5D09">
        <w:t>as it was difficult</w:t>
      </w:r>
      <w:r w:rsidR="00294895" w:rsidRPr="002B5D09">
        <w:t xml:space="preserve"> to obtain sufficient WAT from adipose tissue-losing </w:t>
      </w:r>
      <w:r w:rsidR="004332E1">
        <w:t>individuals</w:t>
      </w:r>
      <w:r w:rsidR="00294895" w:rsidRPr="002B5D09">
        <w:t xml:space="preserve">. Thus, although a larger sample size would </w:t>
      </w:r>
      <w:r w:rsidR="002B5D09">
        <w:t xml:space="preserve">have </w:t>
      </w:r>
      <w:r w:rsidR="00294895" w:rsidRPr="002B5D09">
        <w:t>be</w:t>
      </w:r>
      <w:r w:rsidR="002B5D09">
        <w:t>en</w:t>
      </w:r>
      <w:r w:rsidR="00294895" w:rsidRPr="002B5D09">
        <w:t xml:space="preserve"> necessary to further increase statistical power, this </w:t>
      </w:r>
      <w:r w:rsidR="002B5D09">
        <w:t xml:space="preserve">was not possible </w:t>
      </w:r>
      <w:r w:rsidR="00294895" w:rsidRPr="002B5D09">
        <w:t xml:space="preserve">within this particular </w:t>
      </w:r>
      <w:r w:rsidR="002B5D09">
        <w:t xml:space="preserve">patient </w:t>
      </w:r>
      <w:r w:rsidR="00294895" w:rsidRPr="002B5D09">
        <w:t xml:space="preserve">cohort. </w:t>
      </w:r>
      <w:r w:rsidR="00857B4A">
        <w:t xml:space="preserve">Also, due to technical limitations an analysis of AMPK protein levels was not </w:t>
      </w:r>
      <w:r w:rsidR="004332E1">
        <w:t>feasible</w:t>
      </w:r>
      <w:r w:rsidR="00857B4A">
        <w:t xml:space="preserve"> with the </w:t>
      </w:r>
      <w:r w:rsidR="004332E1">
        <w:t>human</w:t>
      </w:r>
      <w:r w:rsidR="00857B4A">
        <w:t xml:space="preserve"> material available.</w:t>
      </w:r>
      <w:r w:rsidR="00D61D85">
        <w:t xml:space="preserve"> </w:t>
      </w:r>
      <w:r w:rsidR="002B5D09">
        <w:t>However, i</w:t>
      </w:r>
      <w:r w:rsidR="009356F6" w:rsidRPr="009356F6">
        <w:t xml:space="preserve">n order to </w:t>
      </w:r>
      <w:r w:rsidR="002B5D09">
        <w:t xml:space="preserve">still </w:t>
      </w:r>
      <w:r w:rsidR="009356F6" w:rsidRPr="009356F6">
        <w:t xml:space="preserve">further corroborate </w:t>
      </w:r>
      <w:r w:rsidR="00D61D85">
        <w:t>these</w:t>
      </w:r>
      <w:r w:rsidR="009356F6">
        <w:t xml:space="preserve"> findings</w:t>
      </w:r>
      <w:r w:rsidR="009356F6" w:rsidRPr="009356F6">
        <w:t>, we analyzed a second, completely distinct cohort of more than 60 cachectic and non-cachectic tumor</w:t>
      </w:r>
      <w:r w:rsidR="004332E1">
        <w:t>-carrying subjects</w:t>
      </w:r>
      <w:r w:rsidR="009356F6">
        <w:t>.</w:t>
      </w:r>
      <w:r w:rsidR="009356F6" w:rsidRPr="009356F6">
        <w:t xml:space="preserve"> </w:t>
      </w:r>
      <w:r w:rsidR="009356F6" w:rsidRPr="00111822">
        <w:rPr>
          <w:i/>
        </w:rPr>
        <w:t>CIDEA</w:t>
      </w:r>
      <w:r w:rsidR="009356F6" w:rsidRPr="009356F6">
        <w:t xml:space="preserve"> mRNA levels were increased in both subcutaneous and abdominal WAT depots from cachectic </w:t>
      </w:r>
      <w:r w:rsidR="004332E1">
        <w:t>individuals</w:t>
      </w:r>
      <w:r w:rsidR="009356F6" w:rsidRPr="009356F6">
        <w:t xml:space="preserve"> as compared with non-cachectic controls</w:t>
      </w:r>
      <w:r w:rsidR="00772929">
        <w:t xml:space="preserve"> also in this cohort (</w:t>
      </w:r>
      <w:r w:rsidR="00772929" w:rsidRPr="00FC4356">
        <w:rPr>
          <w:b/>
        </w:rPr>
        <w:t>Fig. 5c</w:t>
      </w:r>
      <w:r w:rsidR="009356F6">
        <w:t>)</w:t>
      </w:r>
      <w:r w:rsidR="009356F6" w:rsidRPr="009356F6">
        <w:t xml:space="preserve">, further supporting the notion that WAT </w:t>
      </w:r>
      <w:r w:rsidR="009356F6" w:rsidRPr="00111822">
        <w:rPr>
          <w:i/>
        </w:rPr>
        <w:t>CIDEA</w:t>
      </w:r>
      <w:r w:rsidR="009356F6" w:rsidRPr="009356F6">
        <w:t xml:space="preserve"> is positively associated with cachectic conditions in humans.</w:t>
      </w:r>
      <w:r w:rsidR="00D61D85">
        <w:t xml:space="preserve"> </w:t>
      </w:r>
      <w:r w:rsidR="009878FE">
        <w:t xml:space="preserve">Intriguingly, the analysis of 23 heavily obese </w:t>
      </w:r>
      <w:r w:rsidR="004332E1">
        <w:t>subjects</w:t>
      </w:r>
      <w:r w:rsidR="009878FE">
        <w:t xml:space="preserve"> who underwent bariatric surgery showed that the induction of </w:t>
      </w:r>
      <w:r w:rsidR="009878FE" w:rsidRPr="00111822">
        <w:rPr>
          <w:i/>
        </w:rPr>
        <w:t>CIDEA</w:t>
      </w:r>
      <w:r w:rsidR="009878FE">
        <w:t xml:space="preserve"> levels </w:t>
      </w:r>
      <w:r w:rsidR="00506428">
        <w:t xml:space="preserve">in omental WAT </w:t>
      </w:r>
      <w:r w:rsidR="009878FE">
        <w:t xml:space="preserve">during the first 12 month after the </w:t>
      </w:r>
      <w:r w:rsidR="009878FE">
        <w:lastRenderedPageBreak/>
        <w:t xml:space="preserve">surgery </w:t>
      </w:r>
      <w:r w:rsidR="00772929">
        <w:t>(</w:t>
      </w:r>
      <w:r w:rsidR="00772929" w:rsidRPr="00FC4356">
        <w:rPr>
          <w:b/>
        </w:rPr>
        <w:t>Fig. 5d</w:t>
      </w:r>
      <w:r w:rsidR="00506428">
        <w:t xml:space="preserve">) significantly </w:t>
      </w:r>
      <w:r w:rsidR="009878FE">
        <w:t xml:space="preserve">correlated with an increase in </w:t>
      </w:r>
      <w:r w:rsidR="00772929">
        <w:t>circulating NEFA levels (</w:t>
      </w:r>
      <w:r w:rsidR="00772929" w:rsidRPr="00FC4356">
        <w:rPr>
          <w:b/>
        </w:rPr>
        <w:t>Fig. 5e</w:t>
      </w:r>
      <w:r w:rsidR="009878FE">
        <w:t xml:space="preserve">), suggesting that the elevation of </w:t>
      </w:r>
      <w:r w:rsidR="009878FE" w:rsidRPr="00111822">
        <w:rPr>
          <w:i/>
        </w:rPr>
        <w:t>CIDEA</w:t>
      </w:r>
      <w:r w:rsidR="009878FE">
        <w:t xml:space="preserve"> in human WAT and the induction of lipolysis are tightly coupled under conditions of </w:t>
      </w:r>
      <w:r w:rsidR="006F3831">
        <w:t xml:space="preserve">substantial </w:t>
      </w:r>
      <w:r w:rsidR="009878FE">
        <w:t xml:space="preserve">weight loss </w:t>
      </w:r>
      <w:r w:rsidR="006F3831">
        <w:t>in human</w:t>
      </w:r>
      <w:r w:rsidR="009878FE">
        <w:t>s</w:t>
      </w:r>
      <w:r w:rsidR="006F3831">
        <w:t>.</w:t>
      </w:r>
      <w:r w:rsidR="009878FE">
        <w:t xml:space="preserve"> </w:t>
      </w:r>
    </w:p>
    <w:p w14:paraId="76867632" w14:textId="55BBAF6F" w:rsidR="001002BD" w:rsidRDefault="00D61D85" w:rsidP="008B22DC">
      <w:pPr>
        <w:spacing w:line="480" w:lineRule="auto"/>
        <w:jc w:val="both"/>
      </w:pPr>
      <w:r>
        <w:tab/>
      </w:r>
      <w:r w:rsidR="00213636">
        <w:t xml:space="preserve">Based on these results we then </w:t>
      </w:r>
      <w:r w:rsidR="001002BD">
        <w:t>test</w:t>
      </w:r>
      <w:r w:rsidR="00213636">
        <w:t>ed</w:t>
      </w:r>
      <w:r w:rsidR="001002BD">
        <w:t xml:space="preserve"> </w:t>
      </w:r>
      <w:r w:rsidR="00882DA9">
        <w:t xml:space="preserve">for the importance of </w:t>
      </w:r>
      <w:r w:rsidR="008A14DB">
        <w:t>Ampk</w:t>
      </w:r>
      <w:r w:rsidR="00882DA9">
        <w:t xml:space="preserve"> at the functional level</w:t>
      </w:r>
      <w:r w:rsidR="00213636">
        <w:t>. W</w:t>
      </w:r>
      <w:r w:rsidR="001002BD">
        <w:t>e designed a peptide</w:t>
      </w:r>
      <w:r w:rsidR="001002BD" w:rsidRPr="000F521A">
        <w:t xml:space="preserve"> </w:t>
      </w:r>
      <w:r w:rsidR="001002BD">
        <w:t xml:space="preserve">coding for </w:t>
      </w:r>
      <w:r w:rsidR="00AE6955">
        <w:t>Ampk</w:t>
      </w:r>
      <w:r w:rsidR="00186904">
        <w:t xml:space="preserve"> beta1 </w:t>
      </w:r>
      <w:r w:rsidR="001002BD">
        <w:t>amino acids 232-248</w:t>
      </w:r>
      <w:r w:rsidR="00213636">
        <w:t>,</w:t>
      </w:r>
      <w:r w:rsidR="001002BD">
        <w:t xml:space="preserve"> </w:t>
      </w:r>
      <w:r w:rsidR="00624826">
        <w:t xml:space="preserve">shielding </w:t>
      </w:r>
      <w:r w:rsidR="001002BD">
        <w:t xml:space="preserve">the </w:t>
      </w:r>
      <w:r w:rsidR="00AE6955">
        <w:t>Cidea</w:t>
      </w:r>
      <w:r w:rsidR="001002BD">
        <w:t>-</w:t>
      </w:r>
      <w:r w:rsidR="00AE6955">
        <w:t>Ampk</w:t>
      </w:r>
      <w:r w:rsidR="001002BD">
        <w:t xml:space="preserve"> beta interaction surface to block inter-molecular interaction at this site (</w:t>
      </w:r>
      <w:r>
        <w:t xml:space="preserve">thus we named it, </w:t>
      </w:r>
      <w:r w:rsidR="001002BD">
        <w:t>ACIP</w:t>
      </w:r>
      <w:r>
        <w:t xml:space="preserve"> for</w:t>
      </w:r>
      <w:r w:rsidR="001002BD">
        <w:t xml:space="preserve"> </w:t>
      </w:r>
      <w:r w:rsidR="001002BD" w:rsidRPr="00FB40E4">
        <w:rPr>
          <w:u w:val="single"/>
        </w:rPr>
        <w:t>A</w:t>
      </w:r>
      <w:r w:rsidR="00AE6955">
        <w:t>mpk</w:t>
      </w:r>
      <w:r w:rsidR="001002BD">
        <w:t>-</w:t>
      </w:r>
      <w:r w:rsidR="001002BD">
        <w:rPr>
          <w:u w:val="single"/>
        </w:rPr>
        <w:t>C</w:t>
      </w:r>
      <w:r w:rsidR="00AE6955">
        <w:t>idea</w:t>
      </w:r>
      <w:r w:rsidR="001002BD">
        <w:t xml:space="preserve"> </w:t>
      </w:r>
      <w:r w:rsidR="001002BD" w:rsidRPr="009E1F38">
        <w:rPr>
          <w:u w:val="single"/>
        </w:rPr>
        <w:t>I</w:t>
      </w:r>
      <w:r w:rsidR="001002BD" w:rsidRPr="009E1F38">
        <w:t>nt</w:t>
      </w:r>
      <w:r w:rsidR="001002BD" w:rsidRPr="00FE7DA8">
        <w:t>erfering</w:t>
      </w:r>
      <w:r w:rsidR="001002BD" w:rsidRPr="002435B6">
        <w:t xml:space="preserve"> </w:t>
      </w:r>
      <w:r w:rsidR="001002BD" w:rsidRPr="00FB40E4">
        <w:rPr>
          <w:u w:val="single"/>
        </w:rPr>
        <w:t>P</w:t>
      </w:r>
      <w:r w:rsidR="001002BD">
        <w:t>eptide)</w:t>
      </w:r>
      <w:r w:rsidR="00A96590">
        <w:t xml:space="preserve">, and thereby </w:t>
      </w:r>
      <w:r w:rsidR="00E52113">
        <w:t xml:space="preserve">preventing </w:t>
      </w:r>
      <w:r w:rsidR="00AE6955">
        <w:t>Ampk</w:t>
      </w:r>
      <w:r w:rsidR="00A96590">
        <w:t xml:space="preserve"> degradation</w:t>
      </w:r>
      <w:r w:rsidR="00FC4356">
        <w:t>. T</w:t>
      </w:r>
      <w:r w:rsidR="001002BD">
        <w:t xml:space="preserve">he designed ACIP peptide was indeed able to efficiently bind to </w:t>
      </w:r>
      <w:r w:rsidR="00AE6955">
        <w:t>Cidea</w:t>
      </w:r>
      <w:r w:rsidR="001002BD">
        <w:t xml:space="preserve"> in cellular transfection assays</w:t>
      </w:r>
      <w:r w:rsidR="00FC4356">
        <w:t xml:space="preserve"> (</w:t>
      </w:r>
      <w:r w:rsidR="00FC4356" w:rsidRPr="00FC4356">
        <w:rPr>
          <w:b/>
        </w:rPr>
        <w:t xml:space="preserve">Fig. </w:t>
      </w:r>
      <w:r w:rsidR="005178BF">
        <w:rPr>
          <w:b/>
        </w:rPr>
        <w:t>5f</w:t>
      </w:r>
      <w:r w:rsidR="00FC4356">
        <w:t>)</w:t>
      </w:r>
      <w:r w:rsidR="001002BD">
        <w:t xml:space="preserve">. Importantly, co-transfection of ACIP with </w:t>
      </w:r>
      <w:r w:rsidR="00FD78CA">
        <w:t xml:space="preserve">a </w:t>
      </w:r>
      <w:r w:rsidR="001002BD">
        <w:t xml:space="preserve">tagged version of </w:t>
      </w:r>
      <w:r w:rsidR="00AE6955">
        <w:t>Cidea</w:t>
      </w:r>
      <w:r w:rsidR="00BE18D3">
        <w:t xml:space="preserve"> impaired the</w:t>
      </w:r>
      <w:r w:rsidR="001002BD">
        <w:t xml:space="preserve"> </w:t>
      </w:r>
      <w:r w:rsidR="00AE6955">
        <w:t>Cidea</w:t>
      </w:r>
      <w:r w:rsidR="001002BD">
        <w:t>-</w:t>
      </w:r>
      <w:r w:rsidR="00AE6955">
        <w:t>Ampk</w:t>
      </w:r>
      <w:r w:rsidR="001002BD">
        <w:t xml:space="preserve"> beta interaction as demonstrated by co-immunoprecipiation assays using mous</w:t>
      </w:r>
      <w:r w:rsidR="00D86DF2">
        <w:t>e embryonic fibroblasts (</w:t>
      </w:r>
      <w:r w:rsidR="00D86DF2" w:rsidRPr="00FC4356">
        <w:rPr>
          <w:b/>
        </w:rPr>
        <w:t xml:space="preserve">Fig. </w:t>
      </w:r>
      <w:r w:rsidR="005178BF">
        <w:rPr>
          <w:b/>
        </w:rPr>
        <w:t>5g</w:t>
      </w:r>
      <w:r w:rsidR="001002BD" w:rsidRPr="00FF4059">
        <w:t xml:space="preserve">). </w:t>
      </w:r>
      <w:r w:rsidR="001F1376" w:rsidRPr="00FF4059">
        <w:t>Transfection of 3T</w:t>
      </w:r>
      <w:r w:rsidR="00BE18D3">
        <w:t>3-L1 cells with ACIP prevented the</w:t>
      </w:r>
      <w:r w:rsidR="00120FD4">
        <w:t xml:space="preserve"> </w:t>
      </w:r>
      <w:r w:rsidR="00AE6955">
        <w:t>Ampk</w:t>
      </w:r>
      <w:r w:rsidR="00120FD4">
        <w:t xml:space="preserve"> de-</w:t>
      </w:r>
      <w:r w:rsidR="001F1376" w:rsidRPr="00FF4059">
        <w:t xml:space="preserve">stabilization </w:t>
      </w:r>
      <w:r w:rsidR="00120FD4">
        <w:t>by</w:t>
      </w:r>
      <w:r w:rsidR="001F1376" w:rsidRPr="00FF4059">
        <w:t xml:space="preserve"> C26 cell supernatant (</w:t>
      </w:r>
      <w:r w:rsidR="00FC4356" w:rsidRPr="00FC4356">
        <w:rPr>
          <w:b/>
        </w:rPr>
        <w:t xml:space="preserve">Supplementary </w:t>
      </w:r>
      <w:r w:rsidR="00D073B5" w:rsidRPr="00FC4356">
        <w:rPr>
          <w:b/>
        </w:rPr>
        <w:t>Fig</w:t>
      </w:r>
      <w:r w:rsidR="00FC4356" w:rsidRPr="00FC4356">
        <w:rPr>
          <w:b/>
        </w:rPr>
        <w:t>.</w:t>
      </w:r>
      <w:r w:rsidR="00D073B5" w:rsidRPr="00FC4356">
        <w:rPr>
          <w:b/>
        </w:rPr>
        <w:t xml:space="preserve"> </w:t>
      </w:r>
      <w:r w:rsidR="00C77EA2">
        <w:rPr>
          <w:b/>
        </w:rPr>
        <w:t>6</w:t>
      </w:r>
      <w:r w:rsidR="00C77EA2" w:rsidRPr="00FC4356">
        <w:rPr>
          <w:b/>
        </w:rPr>
        <w:t>a</w:t>
      </w:r>
      <w:r w:rsidR="001F1376" w:rsidRPr="00FF4059">
        <w:t>).</w:t>
      </w:r>
      <w:r w:rsidR="001002BD" w:rsidRPr="00FF4059">
        <w:t xml:space="preserve"> In line with the</w:t>
      </w:r>
      <w:r w:rsidR="001002BD">
        <w:t xml:space="preserve"> co-immunoprecipitation data from cachectic animals (</w:t>
      </w:r>
      <w:r w:rsidR="001002BD" w:rsidRPr="00FC4356">
        <w:rPr>
          <w:b/>
        </w:rPr>
        <w:t xml:space="preserve">Fig. </w:t>
      </w:r>
      <w:r w:rsidR="005B6A7C" w:rsidRPr="00FC4356">
        <w:rPr>
          <w:b/>
        </w:rPr>
        <w:t>2</w:t>
      </w:r>
      <w:r w:rsidR="006C5A5C" w:rsidRPr="00FC4356">
        <w:rPr>
          <w:b/>
        </w:rPr>
        <w:t>e</w:t>
      </w:r>
      <w:r w:rsidR="001002BD">
        <w:t xml:space="preserve">), exposure of primary white adipocytes to serum from cancer cachectic, C26 tumor-carrying mice abolished the interaction between the </w:t>
      </w:r>
      <w:r w:rsidR="00AE6955">
        <w:t>Ampk</w:t>
      </w:r>
      <w:r w:rsidR="001002BD">
        <w:t xml:space="preserve"> alpha and beta subunits (</w:t>
      </w:r>
      <w:r w:rsidR="001002BD" w:rsidRPr="00FC4356">
        <w:rPr>
          <w:b/>
        </w:rPr>
        <w:t xml:space="preserve">Fig. </w:t>
      </w:r>
      <w:r w:rsidR="005178BF">
        <w:rPr>
          <w:b/>
        </w:rPr>
        <w:t>5h</w:t>
      </w:r>
      <w:r w:rsidR="001002BD">
        <w:t xml:space="preserve">). Delivery of the inhibitory </w:t>
      </w:r>
      <w:r w:rsidR="00CF479A">
        <w:t xml:space="preserve">ACIP </w:t>
      </w:r>
      <w:r w:rsidR="001002BD">
        <w:t xml:space="preserve">peptide into these cells </w:t>
      </w:r>
      <w:r w:rsidR="006A28C6">
        <w:t xml:space="preserve">partially </w:t>
      </w:r>
      <w:r w:rsidR="001002BD">
        <w:t>restore</w:t>
      </w:r>
      <w:r w:rsidR="00BE18D3">
        <w:t>d</w:t>
      </w:r>
      <w:r w:rsidR="001002BD">
        <w:t xml:space="preserve"> the </w:t>
      </w:r>
      <w:r w:rsidR="00AE6955">
        <w:t>Ampk</w:t>
      </w:r>
      <w:r w:rsidR="001002BD">
        <w:t xml:space="preserve"> alpha-beta interaction (</w:t>
      </w:r>
      <w:r w:rsidR="001002BD" w:rsidRPr="00FC4356">
        <w:rPr>
          <w:b/>
        </w:rPr>
        <w:t xml:space="preserve">Fig. </w:t>
      </w:r>
      <w:r w:rsidR="005178BF">
        <w:rPr>
          <w:b/>
        </w:rPr>
        <w:t>5h</w:t>
      </w:r>
      <w:r w:rsidR="001002BD">
        <w:t xml:space="preserve">), thereby leading to the reconstitution of </w:t>
      </w:r>
      <w:r w:rsidR="00AE6955">
        <w:t>Ampk</w:t>
      </w:r>
      <w:r w:rsidR="001002BD">
        <w:t xml:space="preserve"> substrate phosphorylation, most notably </w:t>
      </w:r>
      <w:r w:rsidR="00AE6955">
        <w:t>Hsl</w:t>
      </w:r>
      <w:r w:rsidR="00A206FB">
        <w:t>-</w:t>
      </w:r>
      <w:r w:rsidR="001002BD">
        <w:t xml:space="preserve">S565 </w:t>
      </w:r>
      <w:r w:rsidR="00D86DF2">
        <w:t xml:space="preserve">and </w:t>
      </w:r>
      <w:r w:rsidR="00AE6955">
        <w:t>Acc</w:t>
      </w:r>
      <w:r w:rsidR="00A206FB">
        <w:t>-</w:t>
      </w:r>
      <w:r w:rsidR="00D86DF2">
        <w:t xml:space="preserve">S79 </w:t>
      </w:r>
      <w:r w:rsidR="001002BD">
        <w:t>(</w:t>
      </w:r>
      <w:r w:rsidR="001002BD" w:rsidRPr="00FC4356">
        <w:rPr>
          <w:b/>
        </w:rPr>
        <w:t xml:space="preserve">Fig. </w:t>
      </w:r>
      <w:r w:rsidR="005178BF">
        <w:rPr>
          <w:b/>
        </w:rPr>
        <w:t>5i</w:t>
      </w:r>
      <w:r w:rsidR="001002BD">
        <w:t xml:space="preserve">). In congruence with the molecular rescue of </w:t>
      </w:r>
      <w:r w:rsidR="00AE6955">
        <w:t>Ampk</w:t>
      </w:r>
      <w:r w:rsidR="001002BD">
        <w:t xml:space="preserve"> activity, </w:t>
      </w:r>
      <w:r w:rsidR="00856853">
        <w:t xml:space="preserve">treatment </w:t>
      </w:r>
      <w:r w:rsidR="00EE1485">
        <w:t xml:space="preserve">of adipocytes with the </w:t>
      </w:r>
      <w:r w:rsidR="00AE6955">
        <w:t>Ampk</w:t>
      </w:r>
      <w:r w:rsidR="00EE1485">
        <w:t xml:space="preserve"> activator AICAR </w:t>
      </w:r>
      <w:r w:rsidR="00856853">
        <w:t>inhibit</w:t>
      </w:r>
      <w:r w:rsidR="00EE1485">
        <w:t>ed</w:t>
      </w:r>
      <w:r w:rsidR="00856853">
        <w:t xml:space="preserve"> the C26</w:t>
      </w:r>
      <w:r w:rsidR="00CF479A">
        <w:t>-mediated stimulation of</w:t>
      </w:r>
      <w:r w:rsidR="00856853">
        <w:t xml:space="preserve"> </w:t>
      </w:r>
      <w:r w:rsidR="00EE1485">
        <w:t xml:space="preserve">lipolysis </w:t>
      </w:r>
      <w:r w:rsidR="00856853">
        <w:t>(</w:t>
      </w:r>
      <w:r w:rsidR="00FC4356" w:rsidRPr="00FC4356">
        <w:rPr>
          <w:b/>
        </w:rPr>
        <w:t xml:space="preserve">Supplementary </w:t>
      </w:r>
      <w:r w:rsidR="00856853" w:rsidRPr="00FC4356">
        <w:rPr>
          <w:b/>
        </w:rPr>
        <w:t xml:space="preserve">Fig. </w:t>
      </w:r>
      <w:r w:rsidR="00C77EA2">
        <w:rPr>
          <w:b/>
        </w:rPr>
        <w:t>6e</w:t>
      </w:r>
      <w:r w:rsidR="00856853">
        <w:t xml:space="preserve">), </w:t>
      </w:r>
      <w:r w:rsidR="00EE1485">
        <w:t xml:space="preserve">and </w:t>
      </w:r>
      <w:r w:rsidR="001002BD">
        <w:t>ACIP delivery prevented NEFA and glycerol release from C26 mouse serum</w:t>
      </w:r>
      <w:r w:rsidR="00CF479A">
        <w:t>-</w:t>
      </w:r>
      <w:r w:rsidR="001002BD">
        <w:t>treated primary white adipocytes (</w:t>
      </w:r>
      <w:r w:rsidR="001002BD" w:rsidRPr="00FC4356">
        <w:rPr>
          <w:b/>
        </w:rPr>
        <w:t xml:space="preserve">Fig. </w:t>
      </w:r>
      <w:r w:rsidR="005178BF">
        <w:rPr>
          <w:b/>
        </w:rPr>
        <w:t>5</w:t>
      </w:r>
      <w:r w:rsidR="006C5A5C" w:rsidRPr="00FC4356">
        <w:rPr>
          <w:b/>
        </w:rPr>
        <w:t>j</w:t>
      </w:r>
      <w:r w:rsidR="001002BD">
        <w:t>)</w:t>
      </w:r>
      <w:r w:rsidR="00CF479A">
        <w:t>.</w:t>
      </w:r>
      <w:r w:rsidR="001002BD">
        <w:t xml:space="preserve"> </w:t>
      </w:r>
      <w:r w:rsidR="00CF479A">
        <w:t>O</w:t>
      </w:r>
      <w:r w:rsidR="001002BD">
        <w:t>verall</w:t>
      </w:r>
      <w:r w:rsidR="00CF479A">
        <w:t>, these results</w:t>
      </w:r>
      <w:r w:rsidR="001002BD">
        <w:t xml:space="preserve"> demonstrat</w:t>
      </w:r>
      <w:r w:rsidR="00CF479A">
        <w:t>ed</w:t>
      </w:r>
      <w:r w:rsidR="001002BD">
        <w:t xml:space="preserve"> that the ACIP peptide was able to counteract tumor-induced lipid breakdown in adipocytes by preserving </w:t>
      </w:r>
      <w:r w:rsidR="00AE6955">
        <w:t>Ampk</w:t>
      </w:r>
      <w:r w:rsidR="001002BD">
        <w:t xml:space="preserve"> anti-lipolytic</w:t>
      </w:r>
      <w:r w:rsidR="00CF479A">
        <w:t xml:space="preserve"> and</w:t>
      </w:r>
      <w:r w:rsidR="001002BD">
        <w:t xml:space="preserve"> </w:t>
      </w:r>
      <w:r w:rsidR="00D86DF2">
        <w:t xml:space="preserve">-lipogenic </w:t>
      </w:r>
      <w:r w:rsidR="001002BD">
        <w:t xml:space="preserve">activity. </w:t>
      </w:r>
    </w:p>
    <w:p w14:paraId="1F714DFC" w14:textId="77777777" w:rsidR="00EE1485" w:rsidRDefault="00EE1485" w:rsidP="008B22DC">
      <w:pPr>
        <w:spacing w:line="480" w:lineRule="auto"/>
        <w:jc w:val="both"/>
      </w:pPr>
    </w:p>
    <w:p w14:paraId="58C96CB9" w14:textId="65491F8E" w:rsidR="002A5D79" w:rsidRPr="00722F1D" w:rsidRDefault="002A5D79" w:rsidP="008B22DC">
      <w:pPr>
        <w:spacing w:line="480" w:lineRule="auto"/>
        <w:jc w:val="both"/>
        <w:rPr>
          <w:b/>
          <w:i/>
        </w:rPr>
      </w:pPr>
      <w:r>
        <w:rPr>
          <w:b/>
          <w:i/>
        </w:rPr>
        <w:lastRenderedPageBreak/>
        <w:t xml:space="preserve">Protection of </w:t>
      </w:r>
      <w:r w:rsidR="00235C99">
        <w:rPr>
          <w:b/>
          <w:i/>
        </w:rPr>
        <w:t>Ampk</w:t>
      </w:r>
      <w:r>
        <w:rPr>
          <w:b/>
          <w:i/>
        </w:rPr>
        <w:t xml:space="preserve"> stability ameliorates WAT dysfunction in cancer cachexia</w:t>
      </w:r>
    </w:p>
    <w:p w14:paraId="425CED8B" w14:textId="530144C9" w:rsidR="00EF087E" w:rsidRDefault="00EF087E" w:rsidP="008B22DC">
      <w:pPr>
        <w:spacing w:line="480" w:lineRule="auto"/>
        <w:jc w:val="both"/>
      </w:pPr>
      <w:r>
        <w:t xml:space="preserve">To explore the possibility that ACIP may represent a therapeutic approach to counteract tumor-induced WAT depletion by preventing </w:t>
      </w:r>
      <w:r w:rsidR="00235C99">
        <w:t>Cidea-Ampk</w:t>
      </w:r>
      <w:r>
        <w:t xml:space="preserve"> beta interaction, we generated an </w:t>
      </w:r>
      <w:r w:rsidRPr="00EF087E">
        <w:t>adeno-assoc</w:t>
      </w:r>
      <w:r w:rsidR="00667BA0">
        <w:t xml:space="preserve">iated virus (AAV) carrying ACIP </w:t>
      </w:r>
      <w:r w:rsidR="00667BA0" w:rsidRPr="00EF087E">
        <w:t>(</w:t>
      </w:r>
      <w:r w:rsidR="00667BA0" w:rsidRPr="008F231F">
        <w:rPr>
          <w:b/>
        </w:rPr>
        <w:t xml:space="preserve">Fig. </w:t>
      </w:r>
      <w:r w:rsidR="005866FA" w:rsidRPr="008F231F">
        <w:rPr>
          <w:b/>
        </w:rPr>
        <w:t>6a</w:t>
      </w:r>
      <w:r w:rsidR="00667BA0" w:rsidRPr="00EF087E">
        <w:t>)</w:t>
      </w:r>
      <w:r w:rsidR="00667BA0">
        <w:t>. Peptide expression was driven by</w:t>
      </w:r>
      <w:r w:rsidRPr="00EF087E">
        <w:t xml:space="preserve"> the adipose tissue-specific </w:t>
      </w:r>
      <w:r w:rsidRPr="00235C99">
        <w:rPr>
          <w:i/>
        </w:rPr>
        <w:t>adiponectin</w:t>
      </w:r>
      <w:r w:rsidRPr="00EF087E">
        <w:t xml:space="preserve"> promoter</w:t>
      </w:r>
      <w:r w:rsidR="00667BA0">
        <w:t xml:space="preserve">, and limited to </w:t>
      </w:r>
      <w:r w:rsidR="005866FA">
        <w:t>adipose tissue</w:t>
      </w:r>
      <w:r w:rsidR="00667BA0">
        <w:t xml:space="preserve"> by the liver-specific miRNA122 binding site</w:t>
      </w:r>
      <w:r>
        <w:t xml:space="preserve">. </w:t>
      </w:r>
      <w:r w:rsidRPr="00EF087E">
        <w:t xml:space="preserve">ACIP-carrying and empty control AAVs were injected </w:t>
      </w:r>
      <w:r>
        <w:t xml:space="preserve">by microinjection directly </w:t>
      </w:r>
      <w:r w:rsidRPr="00EF087E">
        <w:t>int</w:t>
      </w:r>
      <w:r>
        <w:t>o the right and left iWAT depots</w:t>
      </w:r>
      <w:r w:rsidR="00977B36">
        <w:t>,</w:t>
      </w:r>
      <w:r w:rsidRPr="00EF087E">
        <w:t xml:space="preserve"> respectively</w:t>
      </w:r>
      <w:r>
        <w:t xml:space="preserve">, and </w:t>
      </w:r>
      <w:r w:rsidR="008B3DE4">
        <w:t xml:space="preserve">mice were </w:t>
      </w:r>
      <w:r w:rsidRPr="00EF087E">
        <w:t xml:space="preserve">rendered cachectic by C26 tumor cell implantation. </w:t>
      </w:r>
      <w:r w:rsidR="00B74B7F">
        <w:t>Histological and e</w:t>
      </w:r>
      <w:r w:rsidRPr="00EF087E">
        <w:t xml:space="preserve">xpression analysis demonstrated that ACIP </w:t>
      </w:r>
      <w:r w:rsidR="008B3DE4">
        <w:t xml:space="preserve">mRNA and </w:t>
      </w:r>
      <w:r w:rsidRPr="00EF087E">
        <w:t xml:space="preserve">peptide could specifically be detected </w:t>
      </w:r>
      <w:r w:rsidR="008B3DE4">
        <w:t>exclusively</w:t>
      </w:r>
      <w:r w:rsidRPr="00EF087E">
        <w:t xml:space="preserve"> in the injected iWAT depots but not in the control-injected iWAT nor in non-injected aWAT and </w:t>
      </w:r>
      <w:r w:rsidR="00950BF6">
        <w:t xml:space="preserve">liver </w:t>
      </w:r>
      <w:r w:rsidRPr="00EF087E">
        <w:t>from the same animal (</w:t>
      </w:r>
      <w:r w:rsidR="008F231F" w:rsidRPr="008F231F">
        <w:rPr>
          <w:b/>
        </w:rPr>
        <w:t xml:space="preserve">Supplementary </w:t>
      </w:r>
      <w:r w:rsidRPr="008F231F">
        <w:rPr>
          <w:b/>
        </w:rPr>
        <w:t xml:space="preserve">Fig. </w:t>
      </w:r>
      <w:r w:rsidR="00862BDB">
        <w:rPr>
          <w:b/>
        </w:rPr>
        <w:t>7</w:t>
      </w:r>
      <w:r w:rsidR="00862BDB" w:rsidRPr="008F231F">
        <w:rPr>
          <w:b/>
        </w:rPr>
        <w:t>a</w:t>
      </w:r>
      <w:r w:rsidR="00B74B7F" w:rsidRPr="00055329">
        <w:t>,</w:t>
      </w:r>
      <w:r w:rsidR="005866FA" w:rsidRPr="008F231F">
        <w:rPr>
          <w:b/>
        </w:rPr>
        <w:t>b</w:t>
      </w:r>
      <w:r w:rsidRPr="00EF087E">
        <w:t xml:space="preserve">). Consistent with data from isolated adipocytes, ACIP expression led to an average 30% </w:t>
      </w:r>
      <w:r w:rsidR="00706A9D">
        <w:t>greater</w:t>
      </w:r>
      <w:r w:rsidR="00706A9D" w:rsidRPr="00EF087E">
        <w:t xml:space="preserve"> </w:t>
      </w:r>
      <w:r w:rsidRPr="00EF087E">
        <w:t xml:space="preserve">iWAT depot weight under tumor-bearing conditions, correlating with </w:t>
      </w:r>
      <w:r w:rsidR="00706A9D">
        <w:t>larger</w:t>
      </w:r>
      <w:r w:rsidRPr="00EF087E">
        <w:t xml:space="preserve"> adipocyte lipid droplet sizes </w:t>
      </w:r>
      <w:r w:rsidR="001B1DDC">
        <w:t>compared</w:t>
      </w:r>
      <w:r w:rsidR="001B1DDC" w:rsidRPr="00EF087E">
        <w:t xml:space="preserve"> to control-injected fat depots </w:t>
      </w:r>
      <w:r w:rsidRPr="00EF087E">
        <w:t>as demonstrated by histological examination (</w:t>
      </w:r>
      <w:r w:rsidRPr="008F231F">
        <w:rPr>
          <w:b/>
        </w:rPr>
        <w:t xml:space="preserve">Fig. </w:t>
      </w:r>
      <w:r w:rsidR="005866FA" w:rsidRPr="008F231F">
        <w:rPr>
          <w:b/>
        </w:rPr>
        <w:t>6b</w:t>
      </w:r>
      <w:r w:rsidR="00B52152" w:rsidRPr="00055329">
        <w:t>,</w:t>
      </w:r>
      <w:r w:rsidR="005866FA" w:rsidRPr="008F231F">
        <w:rPr>
          <w:b/>
        </w:rPr>
        <w:t>c</w:t>
      </w:r>
      <w:r w:rsidRPr="00EF087E">
        <w:t xml:space="preserve">). </w:t>
      </w:r>
      <w:r w:rsidR="00FB1D62">
        <w:t xml:space="preserve">In contrast, </w:t>
      </w:r>
      <w:r w:rsidRPr="00EF087E">
        <w:t xml:space="preserve">ACIP </w:t>
      </w:r>
      <w:r w:rsidR="00FB1D62">
        <w:t xml:space="preserve">had no major effect </w:t>
      </w:r>
      <w:r w:rsidRPr="00EF087E">
        <w:t>in iWAT depots from healthy control animals (</w:t>
      </w:r>
      <w:r w:rsidRPr="008F231F">
        <w:rPr>
          <w:b/>
        </w:rPr>
        <w:t xml:space="preserve">Fig. </w:t>
      </w:r>
      <w:r w:rsidR="005866FA" w:rsidRPr="008F231F">
        <w:rPr>
          <w:b/>
        </w:rPr>
        <w:t>6b</w:t>
      </w:r>
      <w:r w:rsidRPr="00EF087E">
        <w:t xml:space="preserve">). In congruence with an </w:t>
      </w:r>
      <w:r w:rsidR="00235C99">
        <w:t>Ampk</w:t>
      </w:r>
      <w:r w:rsidRPr="00EF087E">
        <w:t xml:space="preserve"> and thus lipid preserving effect, local ACIP delivery rescued the inhibitory </w:t>
      </w:r>
      <w:r w:rsidR="00235C99">
        <w:t>Hsl</w:t>
      </w:r>
      <w:r w:rsidR="00706A9D">
        <w:t>-</w:t>
      </w:r>
      <w:r w:rsidRPr="00EF087E">
        <w:t xml:space="preserve">S565 </w:t>
      </w:r>
      <w:r w:rsidR="00235C99">
        <w:t>and Acc</w:t>
      </w:r>
      <w:r w:rsidR="00706A9D">
        <w:t>-</w:t>
      </w:r>
      <w:r w:rsidR="00EE1485">
        <w:t xml:space="preserve">S79 </w:t>
      </w:r>
      <w:r w:rsidRPr="00EF087E">
        <w:t xml:space="preserve">phosphorylation in cachectic animals, and </w:t>
      </w:r>
      <w:r w:rsidR="00706A9D">
        <w:t>resulted in greater</w:t>
      </w:r>
      <w:r w:rsidR="00706A9D" w:rsidRPr="00EF087E">
        <w:t xml:space="preserve"> </w:t>
      </w:r>
      <w:r w:rsidR="00235C99">
        <w:t>Ampk</w:t>
      </w:r>
      <w:r w:rsidRPr="00EF087E">
        <w:t xml:space="preserve"> alpha and beta levels as compared with control-treated, tumor-bearing animals (</w:t>
      </w:r>
      <w:r w:rsidRPr="00245C91">
        <w:rPr>
          <w:b/>
        </w:rPr>
        <w:t xml:space="preserve">Fig. </w:t>
      </w:r>
      <w:r w:rsidR="005866FA" w:rsidRPr="00245C91">
        <w:rPr>
          <w:b/>
        </w:rPr>
        <w:t>6d</w:t>
      </w:r>
      <w:r w:rsidR="00706A9D">
        <w:t xml:space="preserve"> and</w:t>
      </w:r>
      <w:r w:rsidR="00706A9D" w:rsidRPr="00245C91">
        <w:rPr>
          <w:b/>
        </w:rPr>
        <w:t xml:space="preserve"> </w:t>
      </w:r>
      <w:r w:rsidR="00245C91" w:rsidRPr="00245C91">
        <w:rPr>
          <w:b/>
        </w:rPr>
        <w:t xml:space="preserve">Supplementary Fig. </w:t>
      </w:r>
      <w:r w:rsidR="00862BDB">
        <w:rPr>
          <w:b/>
        </w:rPr>
        <w:t>7</w:t>
      </w:r>
      <w:r w:rsidR="00862BDB" w:rsidRPr="00245C91">
        <w:rPr>
          <w:b/>
        </w:rPr>
        <w:t>c</w:t>
      </w:r>
      <w:r w:rsidRPr="00EF087E">
        <w:t xml:space="preserve">), demonstrating that the inhibitory ACIP peptide efficiently counteracts </w:t>
      </w:r>
      <w:r w:rsidR="00706A9D">
        <w:t>the major</w:t>
      </w:r>
      <w:r w:rsidR="00706A9D" w:rsidRPr="00EF087E">
        <w:t xml:space="preserve"> </w:t>
      </w:r>
      <w:r w:rsidRPr="00EF087E">
        <w:t xml:space="preserve">cachexia-driven WAT phenotypes upon local administration </w:t>
      </w:r>
      <w:r w:rsidRPr="00B82C8D">
        <w:rPr>
          <w:i/>
        </w:rPr>
        <w:t>in vivo</w:t>
      </w:r>
      <w:r w:rsidRPr="00EF087E">
        <w:t>.</w:t>
      </w:r>
    </w:p>
    <w:p w14:paraId="7D7552CB" w14:textId="4066742C" w:rsidR="00C851C0" w:rsidRDefault="00706A9D" w:rsidP="008B22DC">
      <w:pPr>
        <w:spacing w:line="480" w:lineRule="auto"/>
        <w:jc w:val="both"/>
      </w:pPr>
      <w:r>
        <w:tab/>
      </w:r>
      <w:r w:rsidR="00EF087E" w:rsidRPr="00906519">
        <w:t xml:space="preserve">To finally explore the potency of the ACIP peptide at the systemic level and circumvent the depot restrictions of the site-directed injection approach, we employed the ACIP AAV vector system </w:t>
      </w:r>
      <w:r w:rsidR="003E1665">
        <w:t>via</w:t>
      </w:r>
      <w:r w:rsidR="003E1665" w:rsidRPr="00906519">
        <w:t xml:space="preserve"> </w:t>
      </w:r>
      <w:r w:rsidR="00EF087E" w:rsidRPr="00906519">
        <w:t xml:space="preserve">systemic delivery. </w:t>
      </w:r>
      <w:r w:rsidR="00FB1D62">
        <w:t>We injected m</w:t>
      </w:r>
      <w:r w:rsidR="00B82C8D" w:rsidRPr="00906519">
        <w:t>ice</w:t>
      </w:r>
      <w:r w:rsidR="00EF087E" w:rsidRPr="00906519">
        <w:t xml:space="preserve"> </w:t>
      </w:r>
      <w:r w:rsidR="00062EDE">
        <w:t>with</w:t>
      </w:r>
      <w:r w:rsidR="00062EDE" w:rsidRPr="00906519">
        <w:t xml:space="preserve"> </w:t>
      </w:r>
      <w:r w:rsidR="00EF087E" w:rsidRPr="00906519">
        <w:t xml:space="preserve">the ACIP- </w:t>
      </w:r>
      <w:r w:rsidR="00062EDE">
        <w:lastRenderedPageBreak/>
        <w:t xml:space="preserve">and </w:t>
      </w:r>
      <w:r w:rsidR="00EF087E" w:rsidRPr="00906519">
        <w:t>control AAV</w:t>
      </w:r>
      <w:r w:rsidR="00062EDE">
        <w:t>s</w:t>
      </w:r>
      <w:r w:rsidR="00EF087E" w:rsidRPr="00906519">
        <w:t xml:space="preserve"> </w:t>
      </w:r>
      <w:r w:rsidR="003E1665">
        <w:t>by</w:t>
      </w:r>
      <w:r w:rsidR="003E1665" w:rsidRPr="00906519">
        <w:t xml:space="preserve"> </w:t>
      </w:r>
      <w:r w:rsidR="00EF087E" w:rsidRPr="00906519">
        <w:t>tail v</w:t>
      </w:r>
      <w:r w:rsidR="003F5EAC">
        <w:t>ein injection and after a 15 d</w:t>
      </w:r>
      <w:r w:rsidR="00EF087E" w:rsidRPr="00906519">
        <w:t xml:space="preserve"> recovery period, C26 tum</w:t>
      </w:r>
      <w:r w:rsidR="003F5EAC">
        <w:t>or cells were implanted. 21 d</w:t>
      </w:r>
      <w:r w:rsidR="00EF087E" w:rsidRPr="00906519">
        <w:t xml:space="preserve"> after tumor cell implantation, control AAV-injected animals displayed all signs of cancer cachexia, including a substantial loss of body weight, </w:t>
      </w:r>
      <w:r w:rsidR="00B82C8D" w:rsidRPr="00906519">
        <w:t>body fat, lean mass and WAT</w:t>
      </w:r>
      <w:r w:rsidR="00EF087E" w:rsidRPr="00906519">
        <w:t xml:space="preserve"> (</w:t>
      </w:r>
      <w:r w:rsidR="00EF087E" w:rsidRPr="00245C91">
        <w:rPr>
          <w:b/>
        </w:rPr>
        <w:t xml:space="preserve">Fig. </w:t>
      </w:r>
      <w:r w:rsidR="005866FA" w:rsidRPr="00245C91">
        <w:rPr>
          <w:b/>
        </w:rPr>
        <w:t>6e</w:t>
      </w:r>
      <w:r w:rsidR="003E1665">
        <w:t>,</w:t>
      </w:r>
      <w:r w:rsidR="005866FA" w:rsidRPr="00245C91">
        <w:rPr>
          <w:b/>
        </w:rPr>
        <w:t>f</w:t>
      </w:r>
      <w:r w:rsidR="00EF087E" w:rsidRPr="00906519">
        <w:t>). Remarkably, injection</w:t>
      </w:r>
      <w:r w:rsidR="00A65CAB">
        <w:t xml:space="preserve"> of ACIP-carrying AAV led to an </w:t>
      </w:r>
      <w:r w:rsidR="005866FA">
        <w:t>adipose tissue</w:t>
      </w:r>
      <w:r w:rsidR="00EF087E" w:rsidRPr="00906519">
        <w:t xml:space="preserve">-specific </w:t>
      </w:r>
      <w:r w:rsidR="00064C18">
        <w:t>ACIP</w:t>
      </w:r>
      <w:r w:rsidR="00A00240">
        <w:t xml:space="preserve"> </w:t>
      </w:r>
      <w:r w:rsidR="00EF087E" w:rsidRPr="00906519">
        <w:t>expression profile (</w:t>
      </w:r>
      <w:r w:rsidR="00245C91" w:rsidRPr="00245C91">
        <w:rPr>
          <w:b/>
        </w:rPr>
        <w:t xml:space="preserve">Supplementary </w:t>
      </w:r>
      <w:r w:rsidR="00B82C8D" w:rsidRPr="00245C91">
        <w:rPr>
          <w:b/>
        </w:rPr>
        <w:t xml:space="preserve">Fig. </w:t>
      </w:r>
      <w:r w:rsidR="00862BDB">
        <w:rPr>
          <w:b/>
        </w:rPr>
        <w:t>7</w:t>
      </w:r>
      <w:r w:rsidR="00862BDB" w:rsidRPr="00245C91">
        <w:rPr>
          <w:b/>
        </w:rPr>
        <w:t>d</w:t>
      </w:r>
      <w:r w:rsidR="00EF087E" w:rsidRPr="00906519">
        <w:t>) and significantly reduced main signs of tumor-induced cachexia in WAT depots (</w:t>
      </w:r>
      <w:r w:rsidR="00EF087E" w:rsidRPr="00245C91">
        <w:rPr>
          <w:b/>
        </w:rPr>
        <w:t xml:space="preserve">Fig. </w:t>
      </w:r>
      <w:r w:rsidR="005866FA" w:rsidRPr="00245C91">
        <w:rPr>
          <w:b/>
        </w:rPr>
        <w:t>6e</w:t>
      </w:r>
      <w:r w:rsidR="00B82C8D" w:rsidRPr="00055329">
        <w:t>,</w:t>
      </w:r>
      <w:r w:rsidR="005866FA" w:rsidRPr="00245C91">
        <w:rPr>
          <w:b/>
        </w:rPr>
        <w:t>f</w:t>
      </w:r>
      <w:r w:rsidR="00EF087E" w:rsidRPr="00906519">
        <w:t>), most notably including a significant amelioration of iWAT and aWAT loss upon tumor growth while leaving the actual tumor size unaffected</w:t>
      </w:r>
      <w:r w:rsidR="00B82C8D" w:rsidRPr="00906519">
        <w:t xml:space="preserve"> (</w:t>
      </w:r>
      <w:r w:rsidR="00B82C8D" w:rsidRPr="00245C91">
        <w:rPr>
          <w:b/>
        </w:rPr>
        <w:t xml:space="preserve">Fig. </w:t>
      </w:r>
      <w:r w:rsidR="005866FA" w:rsidRPr="00245C91">
        <w:rPr>
          <w:b/>
        </w:rPr>
        <w:t>6f</w:t>
      </w:r>
      <w:r w:rsidR="003E1665">
        <w:t xml:space="preserve"> and</w:t>
      </w:r>
      <w:r w:rsidR="003E1665" w:rsidRPr="00245C91">
        <w:rPr>
          <w:b/>
        </w:rPr>
        <w:t xml:space="preserve"> </w:t>
      </w:r>
      <w:r w:rsidR="005866FA" w:rsidRPr="00245C91">
        <w:rPr>
          <w:b/>
        </w:rPr>
        <w:t>S</w:t>
      </w:r>
      <w:r w:rsidR="00245C91" w:rsidRPr="00245C91">
        <w:rPr>
          <w:b/>
        </w:rPr>
        <w:t xml:space="preserve">upplementary Fig. </w:t>
      </w:r>
      <w:r w:rsidR="00862BDB">
        <w:rPr>
          <w:b/>
        </w:rPr>
        <w:t>7</w:t>
      </w:r>
      <w:r w:rsidR="00862BDB" w:rsidRPr="00245C91">
        <w:rPr>
          <w:b/>
        </w:rPr>
        <w:t>e</w:t>
      </w:r>
      <w:r w:rsidR="00B82C8D" w:rsidRPr="00906519">
        <w:t xml:space="preserve">). </w:t>
      </w:r>
      <w:r w:rsidR="00A65CAB">
        <w:t>In non-tumor-bearing mice, ACIP did not significantly influence body weight or body composition (</w:t>
      </w:r>
      <w:r w:rsidR="00A65CAB" w:rsidRPr="00245C91">
        <w:rPr>
          <w:b/>
        </w:rPr>
        <w:t xml:space="preserve">Fig. </w:t>
      </w:r>
      <w:r w:rsidR="005866FA" w:rsidRPr="00245C91">
        <w:rPr>
          <w:b/>
        </w:rPr>
        <w:t>6e</w:t>
      </w:r>
      <w:r w:rsidR="00A65CAB" w:rsidRPr="00055329">
        <w:t>,</w:t>
      </w:r>
      <w:r w:rsidR="005866FA" w:rsidRPr="00245C91">
        <w:rPr>
          <w:b/>
        </w:rPr>
        <w:t>f</w:t>
      </w:r>
      <w:r w:rsidR="00A65CAB">
        <w:t xml:space="preserve">). </w:t>
      </w:r>
      <w:r w:rsidR="00EF087E" w:rsidRPr="00906519">
        <w:t xml:space="preserve">Consistent with these physiological effects, ACIP delivery restored </w:t>
      </w:r>
      <w:r w:rsidR="0073726D">
        <w:t xml:space="preserve">the </w:t>
      </w:r>
      <w:r w:rsidR="00235C99">
        <w:t>Ampk</w:t>
      </w:r>
      <w:r w:rsidR="00EF087E" w:rsidRPr="00906519">
        <w:t xml:space="preserve"> alpha-beta interaction in WAT of cancer cachectic animals (</w:t>
      </w:r>
      <w:r w:rsidR="00EF087E" w:rsidRPr="00245C91">
        <w:rPr>
          <w:b/>
        </w:rPr>
        <w:t xml:space="preserve">Fig. </w:t>
      </w:r>
      <w:r w:rsidR="005866FA" w:rsidRPr="00245C91">
        <w:rPr>
          <w:b/>
        </w:rPr>
        <w:t>6g</w:t>
      </w:r>
      <w:r w:rsidR="00EF087E" w:rsidRPr="00906519">
        <w:t xml:space="preserve">), and rescued phosphorylation of </w:t>
      </w:r>
      <w:r w:rsidR="00235C99">
        <w:t>Hsl</w:t>
      </w:r>
      <w:r w:rsidR="003E1665">
        <w:t>-</w:t>
      </w:r>
      <w:r w:rsidR="00035ACF" w:rsidRPr="00906519">
        <w:t>S565</w:t>
      </w:r>
      <w:r w:rsidR="00035ACF">
        <w:t xml:space="preserve"> </w:t>
      </w:r>
      <w:r w:rsidR="0006266E">
        <w:t xml:space="preserve">and </w:t>
      </w:r>
      <w:r w:rsidR="00235C99">
        <w:t>Acc</w:t>
      </w:r>
      <w:r w:rsidR="003E1665">
        <w:t>-</w:t>
      </w:r>
      <w:r w:rsidR="0006266E">
        <w:t xml:space="preserve">S79 </w:t>
      </w:r>
      <w:r w:rsidR="00EF087E" w:rsidRPr="00906519">
        <w:t>in this tissue (</w:t>
      </w:r>
      <w:r w:rsidR="00EF087E" w:rsidRPr="00245C91">
        <w:rPr>
          <w:b/>
        </w:rPr>
        <w:t xml:space="preserve">Fig. </w:t>
      </w:r>
      <w:r w:rsidR="005866FA" w:rsidRPr="00245C91">
        <w:rPr>
          <w:b/>
        </w:rPr>
        <w:t>6h</w:t>
      </w:r>
      <w:r w:rsidR="00EF087E" w:rsidRPr="00906519">
        <w:t xml:space="preserve">). Importantly, while </w:t>
      </w:r>
      <w:r w:rsidR="00FB1D62">
        <w:t xml:space="preserve">we had to sacrifice </w:t>
      </w:r>
      <w:r w:rsidR="002F5471">
        <w:t xml:space="preserve">almost </w:t>
      </w:r>
      <w:r w:rsidR="00EF087E" w:rsidRPr="00906519">
        <w:t>all control-injected animals for ethical reasons due to a substantial 10-15% weight loss after 2</w:t>
      </w:r>
      <w:r w:rsidR="00A9671B">
        <w:t>2</w:t>
      </w:r>
      <w:r w:rsidR="003F5EAC">
        <w:t xml:space="preserve"> d</w:t>
      </w:r>
      <w:r w:rsidR="00EF087E" w:rsidRPr="00906519">
        <w:t xml:space="preserve"> of tumor growth, roughly 50% of ACIP-treated mice had not reached this degree of cachexia at this time point (</w:t>
      </w:r>
      <w:r w:rsidR="00EF087E" w:rsidRPr="00245C91">
        <w:rPr>
          <w:b/>
        </w:rPr>
        <w:t xml:space="preserve">Fig. </w:t>
      </w:r>
      <w:r w:rsidR="005866FA" w:rsidRPr="00245C91">
        <w:rPr>
          <w:b/>
        </w:rPr>
        <w:t>6i</w:t>
      </w:r>
      <w:r w:rsidR="00EF087E" w:rsidRPr="00906519">
        <w:t>)</w:t>
      </w:r>
      <w:r w:rsidR="00243594">
        <w:t xml:space="preserve">. </w:t>
      </w:r>
    </w:p>
    <w:p w14:paraId="369DA9AE" w14:textId="7FE68D8E" w:rsidR="00C51D3C" w:rsidRDefault="00243594" w:rsidP="00DA2FDF">
      <w:pPr>
        <w:spacing w:line="480" w:lineRule="auto"/>
        <w:jc w:val="both"/>
      </w:pPr>
      <w:r>
        <w:t xml:space="preserve">To </w:t>
      </w:r>
      <w:r w:rsidR="00B718DE">
        <w:t xml:space="preserve">ultimately </w:t>
      </w:r>
      <w:r>
        <w:t xml:space="preserve">confirm these findings in an independent, humanized setting, we employed human SW480 colon cancer cells in </w:t>
      </w:r>
      <w:r w:rsidR="009914E2">
        <w:t>immunocompromised</w:t>
      </w:r>
      <w:r>
        <w:t xml:space="preserve"> mice transplantation models. Tumor cell engraf</w:t>
      </w:r>
      <w:r w:rsidR="00FB1D62">
        <w:t xml:space="preserve">tment in these animals </w:t>
      </w:r>
      <w:r>
        <w:t>significant</w:t>
      </w:r>
      <w:r w:rsidR="00FB1D62">
        <w:t>ly reduced</w:t>
      </w:r>
      <w:r>
        <w:t xml:space="preserve"> body weight and WAT stores, correlating with reduced </w:t>
      </w:r>
      <w:r w:rsidR="00235C99">
        <w:t>Ampk</w:t>
      </w:r>
      <w:r>
        <w:t xml:space="preserve"> levels as shown above (</w:t>
      </w:r>
      <w:r w:rsidR="00245C91" w:rsidRPr="00245C91">
        <w:rPr>
          <w:b/>
        </w:rPr>
        <w:t xml:space="preserve">Supplementary </w:t>
      </w:r>
      <w:r w:rsidRPr="00245C91">
        <w:rPr>
          <w:b/>
        </w:rPr>
        <w:t xml:space="preserve">Fig. </w:t>
      </w:r>
      <w:r w:rsidR="00862BDB">
        <w:rPr>
          <w:b/>
        </w:rPr>
        <w:t>3</w:t>
      </w:r>
      <w:r w:rsidR="00862BDB" w:rsidRPr="00245C91">
        <w:rPr>
          <w:b/>
        </w:rPr>
        <w:t>d</w:t>
      </w:r>
      <w:r w:rsidR="005866FA" w:rsidRPr="00055329">
        <w:t>,</w:t>
      </w:r>
      <w:r w:rsidR="005866FA" w:rsidRPr="00245C91">
        <w:rPr>
          <w:b/>
        </w:rPr>
        <w:t>e</w:t>
      </w:r>
      <w:r w:rsidR="00DE70D7" w:rsidRPr="00055329">
        <w:t>,</w:t>
      </w:r>
      <w:r w:rsidR="005866FA" w:rsidRPr="00245C91">
        <w:rPr>
          <w:b/>
        </w:rPr>
        <w:t>g</w:t>
      </w:r>
      <w:r w:rsidR="003E1665" w:rsidRPr="00245C91">
        <w:rPr>
          <w:b/>
        </w:rPr>
        <w:t>,</w:t>
      </w:r>
      <w:r w:rsidR="00F33BDE">
        <w:rPr>
          <w:b/>
        </w:rPr>
        <w:t xml:space="preserve"> </w:t>
      </w:r>
      <w:r w:rsidR="003E1665">
        <w:t xml:space="preserve">and </w:t>
      </w:r>
      <w:r w:rsidR="00323701">
        <w:t xml:space="preserve">Fig. </w:t>
      </w:r>
      <w:r w:rsidR="005866FA" w:rsidRPr="00245C91">
        <w:rPr>
          <w:b/>
        </w:rPr>
        <w:t>2i</w:t>
      </w:r>
      <w:r w:rsidR="00F33BDE" w:rsidRPr="00F33BDE">
        <w:t>)</w:t>
      </w:r>
      <w:r>
        <w:t xml:space="preserve">. Consistent with our findings in the murine C26 setting, systemic ACIP delivery promoted significant gains in </w:t>
      </w:r>
      <w:r w:rsidR="00B718DE">
        <w:t xml:space="preserve">both body and </w:t>
      </w:r>
      <w:r>
        <w:t>WAT depot weights (</w:t>
      </w:r>
      <w:r w:rsidRPr="00245C91">
        <w:rPr>
          <w:b/>
        </w:rPr>
        <w:t xml:space="preserve">Fig. </w:t>
      </w:r>
      <w:r w:rsidR="005866FA" w:rsidRPr="00245C91">
        <w:rPr>
          <w:b/>
        </w:rPr>
        <w:t>6j</w:t>
      </w:r>
      <w:r>
        <w:t>)</w:t>
      </w:r>
      <w:r w:rsidR="00EF087E" w:rsidRPr="00906519">
        <w:t xml:space="preserve">, demonstrating that the ACIP-mediated restoration of </w:t>
      </w:r>
      <w:r w:rsidR="00235C99">
        <w:t>Ampk</w:t>
      </w:r>
      <w:r w:rsidR="00EE1485">
        <w:t xml:space="preserve"> protein levels and</w:t>
      </w:r>
      <w:r w:rsidR="00EF087E" w:rsidRPr="00906519">
        <w:t xml:space="preserve"> activity in WAT </w:t>
      </w:r>
      <w:r w:rsidR="00BD2517">
        <w:t>has the potential to enhance</w:t>
      </w:r>
      <w:r w:rsidR="00BD2517" w:rsidRPr="00906519">
        <w:t xml:space="preserve"> </w:t>
      </w:r>
      <w:r w:rsidR="00EF087E" w:rsidRPr="00906519">
        <w:t xml:space="preserve">the </w:t>
      </w:r>
      <w:r w:rsidR="00443F81">
        <w:t>well-being</w:t>
      </w:r>
      <w:r w:rsidR="00443F81" w:rsidRPr="00906519">
        <w:t xml:space="preserve"> </w:t>
      </w:r>
      <w:r w:rsidR="00EF087E" w:rsidRPr="00906519">
        <w:t>of tumor-bearing animals and</w:t>
      </w:r>
      <w:r w:rsidR="00BD2517">
        <w:t xml:space="preserve"> to</w:t>
      </w:r>
      <w:r w:rsidR="00EF087E" w:rsidRPr="00906519">
        <w:t xml:space="preserve"> efficiently counteract </w:t>
      </w:r>
      <w:r w:rsidR="00443F81">
        <w:t xml:space="preserve">WAT </w:t>
      </w:r>
      <w:r w:rsidR="00BD2517">
        <w:t>wasting</w:t>
      </w:r>
      <w:r w:rsidR="00EF087E" w:rsidRPr="00906519">
        <w:t xml:space="preserve"> under cancer cachectic conditions. </w:t>
      </w:r>
      <w:r w:rsidR="00C51D3C">
        <w:br w:type="page"/>
      </w:r>
    </w:p>
    <w:p w14:paraId="59834A55" w14:textId="77777777" w:rsidR="00321D96" w:rsidRPr="00722F1D" w:rsidRDefault="00321D96" w:rsidP="008B22DC">
      <w:pPr>
        <w:spacing w:line="480" w:lineRule="auto"/>
        <w:jc w:val="both"/>
        <w:rPr>
          <w:b/>
        </w:rPr>
      </w:pPr>
      <w:r>
        <w:rPr>
          <w:b/>
        </w:rPr>
        <w:lastRenderedPageBreak/>
        <w:t>DISCUSSION</w:t>
      </w:r>
    </w:p>
    <w:p w14:paraId="1CC77BB8" w14:textId="34DF689E" w:rsidR="0086728A" w:rsidRDefault="00FE1AFC" w:rsidP="008B22DC">
      <w:pPr>
        <w:spacing w:line="480" w:lineRule="auto"/>
        <w:jc w:val="both"/>
      </w:pPr>
      <w:r>
        <w:t>Cancer cachexia</w:t>
      </w:r>
      <w:r w:rsidRPr="00FE1AFC">
        <w:t xml:space="preserve"> significantly contributes to high mortality rates, poor quality of life</w:t>
      </w:r>
      <w:r w:rsidR="00195BDC">
        <w:t xml:space="preserve"> and resistance to chemotherapy</w:t>
      </w:r>
      <w:hyperlink w:anchor="_ENREF_44" w:tooltip="Kumar, 2010 #1993" w:history="1">
        <w:r w:rsidR="00E25A96">
          <w:fldChar w:fldCharType="begin"/>
        </w:r>
        <w:r w:rsidR="00E25A96">
          <w:instrText xml:space="preserve"> ADDIN EN.CITE &lt;EndNote&gt;&lt;Cite&gt;&lt;Author&gt;Kumar&lt;/Author&gt;&lt;Year&gt;2010&lt;/Year&gt;&lt;RecNum&gt;1993&lt;/RecNum&gt;&lt;DisplayText&gt;&lt;style face="superscript"&gt;44&lt;/style&gt;&lt;/DisplayText&gt;&lt;record&gt;&lt;rec-number&gt;1993&lt;/rec-number&gt;&lt;foreign-keys&gt;&lt;key app="EN" db-id="2w5epra0e2w2puead9cprrst9zr925rw2ers" timestamp="0"&gt;1993&lt;/key&gt;&lt;/foreign-keys&gt;&lt;ref-type name="Journal Article"&gt;17&lt;/ref-type&gt;&lt;contributors&gt;&lt;authors&gt;&lt;author&gt;Kumar, N. B.&lt;/author&gt;&lt;author&gt;Kazi, A.&lt;/author&gt;&lt;author&gt;Smith, T.&lt;/author&gt;&lt;author&gt;Crocker, T.&lt;/author&gt;&lt;author&gt;Yu, D.&lt;/author&gt;&lt;author&gt;Reich, R. R.&lt;/author&gt;&lt;author&gt;Reddy, K.&lt;/author&gt;&lt;author&gt;Hastings, S.&lt;/author&gt;&lt;author&gt;Exterman, M.&lt;/author&gt;&lt;author&gt;Balducci, L.&lt;/author&gt;&lt;author&gt;Dalton, K.&lt;/author&gt;&lt;author&gt;Bepler, G.&lt;/author&gt;&lt;/authors&gt;&lt;/contributors&gt;&lt;auth-address&gt;Department of Population Sciences, H. Lee Moffitt Cancer Center &amp;amp; Research Institute at the University of South Florida College of Medicine, 12902 Magnolia Drive, Tampa, FL 33612, USA. nagi.kumar@moffitt.org&lt;/auth-address&gt;&lt;titles&gt;&lt;title&gt;Cancer cachexia: traditional therapies and novel molecular mechanism-based approaches to treatment&lt;/title&gt;&lt;secondary-title&gt;Curr Treat Options Oncol&lt;/secondary-title&gt;&lt;alt-title&gt;Current treatment options in oncology&lt;/alt-title&gt;&lt;/titles&gt;&lt;pages&gt;107-17&lt;/pages&gt;&lt;volume&gt;11&lt;/volume&gt;&lt;number&gt;3-4&lt;/number&gt;&lt;keywords&gt;&lt;keyword&gt;Cachexia/*etiology/*therapy&lt;/keyword&gt;&lt;keyword&gt;Humans&lt;/keyword&gt;&lt;keyword&gt;*Medicine, Traditional&lt;/keyword&gt;&lt;keyword&gt;*Molecular Targeted Therapy&lt;/keyword&gt;&lt;keyword&gt;Neoplasms/complications/*therapy&lt;/keyword&gt;&lt;/keywords&gt;&lt;dates&gt;&lt;year&gt;2010&lt;/year&gt;&lt;pub-dates&gt;&lt;date&gt;Dec&lt;/date&gt;&lt;/pub-dates&gt;&lt;/dates&gt;&lt;isbn&gt;1534-6277 (Electronic)&amp;#xD;1534-6277 (Linking)&lt;/isbn&gt;&lt;accession-num&gt;21128029&lt;/accession-num&gt;&lt;urls&gt;&lt;related-urls&gt;&lt;url&gt;http://www.ncbi.nlm.nih.gov/pubmed/21128029&lt;/url&gt;&lt;/related-urls&gt;&lt;/urls&gt;&lt;custom2&gt;3016925&lt;/custom2&gt;&lt;electronic-resource-num&gt;10.1007/s11864-010-0127-z&lt;/electronic-resource-num&gt;&lt;/record&gt;&lt;/Cite&gt;&lt;/EndNote&gt;</w:instrText>
        </w:r>
        <w:r w:rsidR="00E25A96">
          <w:fldChar w:fldCharType="separate"/>
        </w:r>
        <w:r w:rsidR="00E25A96" w:rsidRPr="00E25A96">
          <w:rPr>
            <w:noProof/>
            <w:vertAlign w:val="superscript"/>
          </w:rPr>
          <w:t>44</w:t>
        </w:r>
        <w:r w:rsidR="00E25A96">
          <w:fldChar w:fldCharType="end"/>
        </w:r>
      </w:hyperlink>
      <w:r w:rsidRPr="00FE1AFC">
        <w:t>.</w:t>
      </w:r>
      <w:r>
        <w:t xml:space="preserve"> </w:t>
      </w:r>
      <w:r w:rsidR="00BD17BC">
        <w:t>C</w:t>
      </w:r>
      <w:r w:rsidRPr="00906519">
        <w:t xml:space="preserve">linical attempts to ameliorate the cachectic phenotype by nutritional supplementation of energy-dense diets have proven </w:t>
      </w:r>
      <w:r w:rsidR="0045301D">
        <w:t xml:space="preserve">to be </w:t>
      </w:r>
      <w:r w:rsidRPr="00906519">
        <w:t>largely ineffective in counteracting cancer cachexi</w:t>
      </w:r>
      <w:r w:rsidR="00195BDC">
        <w:t>a in patients</w:t>
      </w:r>
      <w:hyperlink w:anchor="_ENREF_45" w:tooltip="Lainscak, 2008 #1961" w:history="1">
        <w:r w:rsidR="00E25A96">
          <w:fldChar w:fldCharType="begin"/>
        </w:r>
        <w:r w:rsidR="00E25A96">
          <w:instrText xml:space="preserve"> ADDIN EN.CITE &lt;EndNote&gt;&lt;Cite&gt;&lt;Author&gt;Lainscak&lt;/Author&gt;&lt;Year&gt;2008&lt;/Year&gt;&lt;RecNum&gt;1961&lt;/RecNum&gt;&lt;DisplayText&gt;&lt;style face="superscript"&gt;45&lt;/style&gt;&lt;/DisplayText&gt;&lt;record&gt;&lt;rec-number&gt;1961&lt;/rec-number&gt;&lt;foreign-keys&gt;&lt;key app="EN" db-id="2w5epra0e2w2puead9cprrst9zr925rw2ers" timestamp="0"&gt;1961&lt;/key&gt;&lt;/foreign-keys&gt;&lt;ref-type name="Journal Article"&gt;17&lt;/ref-type&gt;&lt;contributors&gt;&lt;authors&gt;&lt;author&gt;Lainscak, M.&lt;/author&gt;&lt;author&gt;Filippatos, G. S.&lt;/author&gt;&lt;author&gt;Gheorghiade, M.&lt;/author&gt;&lt;author&gt;Fonarow, G. C.&lt;/author&gt;&lt;author&gt;Anker, S. D.&lt;/author&gt;&lt;/authors&gt;&lt;/contributors&gt;&lt;auth-address&gt;Division of Applied Cachexia Research, Department of Cardiology, Campus Virchow Clinic, Charite-Universitatsmedizin Berlin, Berlin, Germany. mitja.lainscak@guest.arnes.si&lt;/auth-address&gt;&lt;titles&gt;&lt;title&gt;Cachexia: common, deadly, with an urgent need for precise definition and new therapies&lt;/title&gt;&lt;secondary-title&gt;Am J Cardiol&lt;/secondary-title&gt;&lt;alt-title&gt;The American journal of cardiology&lt;/alt-title&gt;&lt;/titles&gt;&lt;pages&gt;8E-10E&lt;/pages&gt;&lt;volume&gt;101&lt;/volume&gt;&lt;number&gt;11A&lt;/number&gt;&lt;keywords&gt;&lt;keyword&gt;Cachexia/mortality/physiopathology/*therapy&lt;/keyword&gt;&lt;keyword&gt;Chronic Disease&lt;/keyword&gt;&lt;keyword&gt;Humans&lt;/keyword&gt;&lt;keyword&gt;Terminology as Topic&lt;/keyword&gt;&lt;/keywords&gt;&lt;dates&gt;&lt;year&gt;2008&lt;/year&gt;&lt;pub-dates&gt;&lt;date&gt;Jun 2&lt;/date&gt;&lt;/pub-dates&gt;&lt;/dates&gt;&lt;isbn&gt;0002-9149 (Print)&amp;#xD;0002-9149 (Linking)&lt;/isbn&gt;&lt;accession-num&gt;18514632&lt;/accession-num&gt;&lt;urls&gt;&lt;related-urls&gt;&lt;url&gt;http://www.ncbi.nlm.nih.gov/pubmed/18514632&lt;/url&gt;&lt;/related-urls&gt;&lt;/urls&gt;&lt;electronic-resource-num&gt;10.1016/j.amjcard.2008.02.065&lt;/electronic-resource-num&gt;&lt;/record&gt;&lt;/Cite&gt;&lt;/EndNote&gt;</w:instrText>
        </w:r>
        <w:r w:rsidR="00E25A96">
          <w:fldChar w:fldCharType="separate"/>
        </w:r>
        <w:r w:rsidR="00E25A96" w:rsidRPr="00E25A96">
          <w:rPr>
            <w:noProof/>
            <w:vertAlign w:val="superscript"/>
          </w:rPr>
          <w:t>45</w:t>
        </w:r>
        <w:r w:rsidR="00E25A96">
          <w:fldChar w:fldCharType="end"/>
        </w:r>
      </w:hyperlink>
      <w:r w:rsidRPr="00906519">
        <w:t>. These data are in line with pair-feeding animal studies, demonstrating that cancer cachexia triggers systemic energy wasting beyond a sole redu</w:t>
      </w:r>
      <w:r w:rsidR="00195BDC">
        <w:t>ction in food intake (</w:t>
      </w:r>
      <w:r w:rsidR="0045301D" w:rsidRPr="00055329">
        <w:rPr>
          <w:i/>
        </w:rPr>
        <w:t>i.e.</w:t>
      </w:r>
      <w:r w:rsidR="0045301D">
        <w:t xml:space="preserve">, </w:t>
      </w:r>
      <w:r w:rsidR="00195BDC">
        <w:t>anorexia)</w:t>
      </w:r>
      <w:hyperlink w:anchor="_ENREF_5" w:tooltip="Jones, 2013 #2220" w:history="1">
        <w:r w:rsidR="00E25A96">
          <w:fldChar w:fldCharType="begin">
            <w:fldData xml:space="preserve">PEVuZE5vdGU+PENpdGU+PEF1dGhvcj5Kb25lczwvQXV0aG9yPjxZZWFyPjIwMTM8L1llYXI+PFJl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cGFnZXM+Mjk0LTMwODwvcGFnZXM+PHZvbHVtZT41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</w:fldData>
          </w:fldChar>
        </w:r>
        <w:r w:rsidR="00E25A96">
          <w:instrText xml:space="preserve"> ADDIN EN.CITE </w:instrText>
        </w:r>
        <w:r w:rsidR="00E25A96">
          <w:fldChar w:fldCharType="begin">
            <w:fldData xml:space="preserve">PEVuZE5vdGU+PENpdGU+PEF1dGhvcj5Kb25lczwvQXV0aG9yPjxZZWFyPjIwMTM8L1llYXI+PFJl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cGFnZXM+Mjk0LTMwODwvcGFnZXM+PHZvbHVtZT41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5</w:t>
        </w:r>
        <w:r w:rsidR="00E25A96">
          <w:fldChar w:fldCharType="end"/>
        </w:r>
      </w:hyperlink>
      <w:r w:rsidRPr="00906519">
        <w:t>. In addition, also anti-inflammatory therapeutic regimens, including neutralizing antibodies agai</w:t>
      </w:r>
      <w:r w:rsidR="00195BDC">
        <w:t>nst tumor necrosis factor alpha</w:t>
      </w:r>
      <w:hyperlink w:anchor="_ENREF_46" w:tooltip="Jatoi, 2010 #1962" w:history="1">
        <w:r w:rsidR="00E25A96">
          <w:fldChar w:fldCharType="begin">
            <w:fldData xml:space="preserve">PEVuZE5vdGU+PENpdGU+PEF1dGhvcj5KYXRvaTwvQXV0aG9yPjxZZWFyPjIwMTA8L1llYXI+PFJl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</w:fldData>
          </w:fldChar>
        </w:r>
        <w:r w:rsidR="00E25A96">
          <w:instrText xml:space="preserve"> ADDIN EN.CITE </w:instrText>
        </w:r>
        <w:r w:rsidR="00E25A96">
          <w:fldChar w:fldCharType="begin">
            <w:fldData xml:space="preserve">PEVuZE5vdGU+PENpdGU+PEF1dGhvcj5KYXRvaTwvQXV0aG9yPjxZZWFyPjIwMTA8L1llYXI+PFJl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6</w:t>
        </w:r>
        <w:r w:rsidR="00E25A96">
          <w:fldChar w:fldCharType="end"/>
        </w:r>
      </w:hyperlink>
      <w:r w:rsidRPr="00906519">
        <w:t>, have provided only limited clinical success thus far, underscoring the complexity of pro-cachectic signaling events and thus limiting the potential of circulating, tumor-</w:t>
      </w:r>
      <w:r w:rsidR="00C316AA">
        <w:t>and</w:t>
      </w:r>
      <w:r w:rsidR="00DB73FF">
        <w:t xml:space="preserve"> </w:t>
      </w:r>
      <w:r w:rsidRPr="00906519">
        <w:t xml:space="preserve">host-borne factors to serve as effective therapeutic targets in </w:t>
      </w:r>
      <w:r w:rsidR="00D921C8">
        <w:t>cancer</w:t>
      </w:r>
      <w:r w:rsidRPr="00906519">
        <w:t xml:space="preserve"> cachexia.</w:t>
      </w:r>
      <w:r w:rsidR="00F35458" w:rsidRPr="00F35458">
        <w:t xml:space="preserve"> </w:t>
      </w:r>
      <w:r w:rsidR="005D7E91">
        <w:t>Indeed, in line with this assumption</w:t>
      </w:r>
      <w:r w:rsidR="00107077">
        <w:t>,</w:t>
      </w:r>
      <w:r w:rsidR="005D7E91">
        <w:t xml:space="preserve"> previous studies have all reached the conclusion that cancer cachexia is driven by the combinatorial action of multiple secreted macro</w:t>
      </w:r>
      <w:r w:rsidR="00195BDC">
        <w:t>molecules</w:t>
      </w:r>
      <w:r w:rsidR="00E25A96">
        <w:fldChar w:fldCharType="begin">
          <w:fldData xml:space="preserve">PEVuZE5vdGU+PENpdGU+PEF1dGhvcj5TY2jDpGZlcjwvQXV0aG9yPjxZZWFyPjIwMTY8L1llYXI+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NDMzLTQ3PC9wYWdlcz48dm9sdW1lPjIwPC92b2x1bWU+PG51bWJl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wLTQ8L3BhZ2VzPjx2b2x1bWU+NTEzPC92b2x1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</w:fldData>
        </w:fldChar>
      </w:r>
      <w:r w:rsidR="00E25A96">
        <w:instrText xml:space="preserve"> ADDIN EN.CITE </w:instrText>
      </w:r>
      <w:r w:rsidR="00E25A96">
        <w:fldChar w:fldCharType="begin">
          <w:fldData xml:space="preserve">PEVuZE5vdGU+PENpdGU+PEF1dGhvcj5TY2jDpGZlcjwvQXV0aG9yPjxZZWFyPjIwMTY8L1llYXI+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NDMzLTQ3PC9wYWdlcz48dm9sdW1lPjIwPC92b2x1bWU+PG51bWJl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wLTQ8L3BhZ2VzPjx2b2x1bWU+NTEzPC92b2x1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</w:fldData>
        </w:fldChar>
      </w:r>
      <w:r w:rsidR="00E25A96">
        <w:instrText xml:space="preserve"> ADDIN EN.CITE.DATA </w:instrText>
      </w:r>
      <w:r w:rsidR="00E25A96">
        <w:fldChar w:fldCharType="end"/>
      </w:r>
      <w:r w:rsidR="00E25A96">
        <w:fldChar w:fldCharType="separate"/>
      </w:r>
      <w:hyperlink w:anchor="_ENREF_6" w:tooltip="Schäfer, 2016 #2272" w:history="1">
        <w:r w:rsidR="00E25A96" w:rsidRPr="00E25A96">
          <w:rPr>
            <w:noProof/>
            <w:vertAlign w:val="superscript"/>
          </w:rPr>
          <w:t>6</w:t>
        </w:r>
      </w:hyperlink>
      <w:r w:rsidR="00E25A96" w:rsidRPr="00E25A96">
        <w:rPr>
          <w:noProof/>
          <w:vertAlign w:val="superscript"/>
        </w:rPr>
        <w:t>,</w:t>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5D7E91">
        <w:t xml:space="preserve">. </w:t>
      </w:r>
    </w:p>
    <w:p w14:paraId="5FF6DF4E" w14:textId="0AC9FC4D" w:rsidR="00B726F5" w:rsidRDefault="00FF1712" w:rsidP="008B22DC">
      <w:pPr>
        <w:spacing w:line="480" w:lineRule="auto"/>
        <w:jc w:val="both"/>
      </w:pPr>
      <w:r>
        <w:tab/>
      </w:r>
      <w:r w:rsidR="00664603">
        <w:t xml:space="preserve">The beneficial effects of ACIP </w:t>
      </w:r>
      <w:r w:rsidR="009B5780">
        <w:t xml:space="preserve">demonstrated in this study </w:t>
      </w:r>
      <w:r w:rsidR="00664603">
        <w:t>suggest</w:t>
      </w:r>
      <w:r w:rsidR="00664603" w:rsidRPr="00F35458">
        <w:t xml:space="preserve"> that </w:t>
      </w:r>
      <w:r w:rsidR="00664603">
        <w:t xml:space="preserve">the </w:t>
      </w:r>
      <w:r w:rsidR="00664603" w:rsidRPr="00F35458">
        <w:t xml:space="preserve">efficient and specific </w:t>
      </w:r>
      <w:r w:rsidR="00664603">
        <w:t xml:space="preserve">reconstitution of </w:t>
      </w:r>
      <w:r w:rsidR="00235C99">
        <w:t>Ampk</w:t>
      </w:r>
      <w:r w:rsidR="00664603">
        <w:t xml:space="preserve"> activity </w:t>
      </w:r>
      <w:r w:rsidR="00BF40E3">
        <w:t xml:space="preserve">in the WAT </w:t>
      </w:r>
      <w:r w:rsidR="00664603">
        <w:t xml:space="preserve">by peptide delivery paradigms </w:t>
      </w:r>
      <w:r w:rsidR="00664603" w:rsidRPr="00F35458">
        <w:t>may provide a</w:t>
      </w:r>
      <w:r w:rsidR="00664603">
        <w:t xml:space="preserve"> broad</w:t>
      </w:r>
      <w:r w:rsidR="00664603" w:rsidRPr="00F35458">
        <w:t xml:space="preserve"> energetic</w:t>
      </w:r>
      <w:r w:rsidR="00BF40E3">
        <w:t>,</w:t>
      </w:r>
      <w:r w:rsidR="00184DDC">
        <w:t xml:space="preserve"> and thus survival</w:t>
      </w:r>
      <w:r w:rsidR="00BF40E3">
        <w:t>,</w:t>
      </w:r>
      <w:r w:rsidR="00664603" w:rsidRPr="00F35458">
        <w:t xml:space="preserve"> benefit in the tumor-bearing situation</w:t>
      </w:r>
      <w:r w:rsidR="00664603">
        <w:t xml:space="preserve"> and serve as platform technology for novel anti-cachectic therapies</w:t>
      </w:r>
      <w:r w:rsidR="00906207" w:rsidRPr="005A4541">
        <w:t xml:space="preserve">. </w:t>
      </w:r>
      <w:r w:rsidR="007A6904">
        <w:t xml:space="preserve">While </w:t>
      </w:r>
      <w:r w:rsidR="00235C99">
        <w:t>Ampk</w:t>
      </w:r>
      <w:r w:rsidR="0010409F">
        <w:t xml:space="preserve"> </w:t>
      </w:r>
      <w:r w:rsidR="007A6904">
        <w:t>alpha expression seems to change in both directions as part of a disrupted circadian gene expressio</w:t>
      </w:r>
      <w:r w:rsidR="003943E7">
        <w:t>n rhythm during cancer cachexia</w:t>
      </w:r>
      <w:hyperlink w:anchor="_ENREF_47" w:tooltip="Tsoli, 2014 #2197" w:history="1">
        <w:r w:rsidR="00E25A96">
          <w:fldChar w:fldCharType="begin">
            <w:fldData xml:space="preserve">PEVuZE5vdGU+PENpdGU+PEF1dGhvcj5Uc29saTwvQXV0aG9yPjxZZWFyPjIwMTQ8L1llYXI+PFJl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I5NjY8L3BhZ2VzPjx2b2x1bWU+OTwv
dm9sdW1lPjxudW1iZXI+MzwvbnVtYmVyPjxkYXRlcz48eWVhcj4yMDE0PC95ZWFyPjwvZGF0ZXM+
PGlzYm4+MTkzMi02MjAzIChFbGVjdHJvbmljKSYjeEQ7MTkzMi02MjAzIChMaW5raW5nKTwvaXNi
bj48YWNjZXNzaW9uLW51bT4yNDY2NzY2MTwvYWNjZXNzaW9uLW51bT48dXJscz48cmVsYXRlZC11
cmxzPjx1cmw+aHR0cDovL3d3dy5uY2JpLm5sbS5uaWguZ292L3B1Ym1lZC8yNDY2NzY2MTwvdXJs
PjwvcmVsYXRlZC11cmxzPjwvdXJscz48Y3VzdG9tMj4zOTY1NTA3PC9jdXN0b20yPjxlbGVjdHJv
bmljLXJlc291cmNlLW51bT4xMC4xMzcxL2pvdXJuYWwucG9uZS4wMDkyOTY2PC9lbGVjdHJvbmlj
LXJlc291cmNlLW51bT48L3JlY29yZD48L0NpdGU+PC9FbmROb3RlPn==
</w:fldData>
          </w:fldChar>
        </w:r>
        <w:r w:rsidR="00E25A96">
          <w:instrText xml:space="preserve"> ADDIN EN.CITE </w:instrText>
        </w:r>
        <w:r w:rsidR="00E25A96">
          <w:fldChar w:fldCharType="begin">
            <w:fldData xml:space="preserve">PEVuZE5vdGU+PENpdGU+PEF1dGhvcj5Uc29saTwvQXV0aG9yPjxZZWFyPjIwMTQ8L1llYXI+PFJl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I5NjY8L3BhZ2VzPjx2b2x1bWU+OTwv
dm9sdW1lPjxudW1iZXI+MzwvbnVtYmVyPjxkYXRlcz48eWVhcj4yMDE0PC95ZWFyPjwvZGF0ZXM+
PGlzYm4+MTkzMi02MjAzIChFbGVjdHJvbmljKSYjeEQ7MTkzMi02MjAzIChMaW5raW5nKTwvaXNi
bj48YWNjZXNzaW9uLW51bT4yNDY2NzY2MTwvYWNjZXNzaW9uLW51bT48dXJscz48cmVsYXRlZC11
cmxzPjx1cmw+aHR0cDovL3d3dy5uY2JpLm5sbS5uaWguZ292L3B1Ym1lZC8yNDY2NzY2MTwvdXJs
PjwvcmVsYXRlZC11cmxzPjwvdXJscz48Y3VzdG9tMj4zOTY1NTA3PC9jdXN0b20yPjxlbGVjdHJv
bmljLXJlc291cmNlLW51bT4xMC4xMzcxL2pvdXJuYWwucG9uZS4wMDkyOTY2PC9lbGVjdHJvbmlj
LXJlc291cmNlLW51b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7</w:t>
        </w:r>
        <w:r w:rsidR="00E25A96">
          <w:fldChar w:fldCharType="end"/>
        </w:r>
      </w:hyperlink>
      <w:r w:rsidR="007A6904">
        <w:t xml:space="preserve">, our combined results from </w:t>
      </w:r>
      <w:r w:rsidR="003F5EAC">
        <w:t>five</w:t>
      </w:r>
      <w:r w:rsidR="007A6904">
        <w:t xml:space="preserve"> independent models suggest that </w:t>
      </w:r>
      <w:r w:rsidR="00235C99">
        <w:t>Ampk</w:t>
      </w:r>
      <w:r w:rsidR="007A6904">
        <w:t xml:space="preserve"> protein levels show an overall decrease during the f</w:t>
      </w:r>
      <w:r w:rsidR="009D62B5">
        <w:t>inal stages of cancer cachexia</w:t>
      </w:r>
      <w:r w:rsidR="004D2552">
        <w:t xml:space="preserve"> in mice</w:t>
      </w:r>
      <w:r w:rsidR="009D62B5">
        <w:t>, supported by the beneficial effects of ACIP treatment on WAT integrity</w:t>
      </w:r>
      <w:r w:rsidR="0010409F">
        <w:t xml:space="preserve"> through </w:t>
      </w:r>
      <w:r w:rsidR="00235C99">
        <w:t>Ampk</w:t>
      </w:r>
      <w:r w:rsidR="0010409F">
        <w:t xml:space="preserve"> stabilization</w:t>
      </w:r>
      <w:r w:rsidR="009D62B5">
        <w:t xml:space="preserve"> in the cancer-bearing state. </w:t>
      </w:r>
      <w:r w:rsidR="00F51E9E">
        <w:t>Of note, a</w:t>
      </w:r>
      <w:r w:rsidR="00447A10">
        <w:t>s expected by their ov</w:t>
      </w:r>
      <w:r w:rsidR="003943E7">
        <w:t>erall lean phenotype</w:t>
      </w:r>
      <w:hyperlink w:anchor="_ENREF_15" w:tooltip="Zhou, 2003 #1406" w:history="1">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 </w:instrText>
        </w:r>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5</w:t>
        </w:r>
        <w:r w:rsidR="00E25A96">
          <w:fldChar w:fldCharType="end"/>
        </w:r>
      </w:hyperlink>
      <w:r w:rsidR="00447A10">
        <w:t xml:space="preserve">, whole-body </w:t>
      </w:r>
      <w:r w:rsidR="00235C99" w:rsidRPr="00235C99">
        <w:rPr>
          <w:i/>
        </w:rPr>
        <w:t>Cidea</w:t>
      </w:r>
      <w:r w:rsidR="00447A10">
        <w:t xml:space="preserve"> knockout mice were not generally protected against systemic cachexia phenotypes upon tumor cell </w:t>
      </w:r>
      <w:r w:rsidR="00447A10">
        <w:lastRenderedPageBreak/>
        <w:t xml:space="preserve">implantation, </w:t>
      </w:r>
      <w:r w:rsidR="004A29C9">
        <w:t xml:space="preserve">further </w:t>
      </w:r>
      <w:r w:rsidR="00447A10">
        <w:t xml:space="preserve">underlining the necessity to develop tissue-specific interference measures as components of an overall combinatorial cancer cachexia therapy, </w:t>
      </w:r>
      <w:r w:rsidR="00D01440">
        <w:t xml:space="preserve">simultaneously </w:t>
      </w:r>
      <w:r w:rsidR="00447A10">
        <w:t>directed against a number of dysfunctional parameters</w:t>
      </w:r>
      <w:hyperlink w:anchor="_ENREF_48" w:tooltip="de Vos-Geelen, 2014 #2200" w:history="1">
        <w:r w:rsidR="00E25A96">
          <w:fldChar w:fldCharType="begin"/>
        </w:r>
        <w:r w:rsidR="00E25A96">
          <w:instrText xml:space="preserve"> ADDIN EN.CITE &lt;EndNote&gt;&lt;Cite&gt;&lt;Author&gt;de Vos-Geelen&lt;/Author&gt;&lt;Year&gt;2014&lt;/Year&gt;&lt;RecNum&gt;2200&lt;/RecNum&gt;&lt;DisplayText&gt;&lt;style face="superscript"&gt;48&lt;/style&gt;&lt;/DisplayText&gt;&lt;record&gt;&lt;rec-number&gt;2200&lt;/rec-number&gt;&lt;foreign-keys&gt;&lt;key app="EN" db-id="2w5epra0e2w2puead9cprrst9zr925rw2ers" timestamp="1421135301"&gt;2200&lt;/key&gt;&lt;/foreign-keys&gt;&lt;ref-type name="Journal Article"&gt;17&lt;/ref-type&gt;&lt;contributors&gt;&lt;authors&gt;&lt;author&gt;de Vos-Geelen, J.&lt;/author&gt;&lt;author&gt;Fearon, K. C.&lt;/author&gt;&lt;author&gt;Schols, A. M.&lt;/author&gt;&lt;/authors&gt;&lt;/contributors&gt;&lt;auth-address&gt;aDepartment of Internal Medicine, Division of Medical Oncology, GROW - School for Oncology and Developmental Biology, Maastricht University Medical Centre, Maastricht, The Netherlands bDepartment of Surgery, University of Edinburgh, Edinburgh, United Kingdom cDepartment of Respiratory Medicine, NUTRIM School of Nutrition, Toxicology and Metabolism, Maastricht University Medical Centre, Maastricht, The Netherlands.&lt;/auth-address&gt;&lt;titles&gt;&lt;title&gt;The energy balance in cancer cachexia revisited&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509-14&lt;/pages&gt;&lt;volume&gt;17&lt;/volume&gt;&lt;number&gt;6&lt;/number&gt;&lt;dates&gt;&lt;year&gt;2014&lt;/year&gt;&lt;pub-dates&gt;&lt;date&gt;Nov&lt;/date&gt;&lt;/pub-dates&gt;&lt;/dates&gt;&lt;isbn&gt;1473-6519 (Electronic)&amp;#xD;1363-1950 (Linking)&lt;/isbn&gt;&lt;accession-num&gt;25111867&lt;/accession-num&gt;&lt;urls&gt;&lt;related-urls&gt;&lt;url&gt;http://www.ncbi.nlm.nih.gov/pubmed/25111867&lt;/url&gt;&lt;/related-urls&gt;&lt;/urls&gt;&lt;electronic-resource-num&gt;10.1097/MCO.0000000000000106&lt;/electronic-resource-num&gt;&lt;/record&gt;&lt;/Cite&gt;&lt;/EndNote&gt;</w:instrText>
        </w:r>
        <w:r w:rsidR="00E25A96">
          <w:fldChar w:fldCharType="separate"/>
        </w:r>
        <w:r w:rsidR="00E25A96" w:rsidRPr="00E25A96">
          <w:rPr>
            <w:noProof/>
            <w:vertAlign w:val="superscript"/>
          </w:rPr>
          <w:t>48</w:t>
        </w:r>
        <w:r w:rsidR="00E25A96">
          <w:fldChar w:fldCharType="end"/>
        </w:r>
      </w:hyperlink>
      <w:r w:rsidR="00321D96">
        <w:t xml:space="preserve">. </w:t>
      </w:r>
      <w:r w:rsidR="002C36D9">
        <w:t xml:space="preserve">In this respect, ACIP may provide a necessary degree of specificity as general inhibition of </w:t>
      </w:r>
      <w:r w:rsidR="00235C99">
        <w:t>Cidea</w:t>
      </w:r>
      <w:r w:rsidR="002C36D9">
        <w:t xml:space="preserve"> could be anticipated to cause worsening rather than amelioration of cancer cachexia phenotypes in terms of body wasting and en</w:t>
      </w:r>
      <w:r w:rsidR="00235C99">
        <w:t xml:space="preserve">ergy preservation. Indeed, </w:t>
      </w:r>
      <w:r w:rsidR="00235C99" w:rsidRPr="00235C99">
        <w:rPr>
          <w:i/>
        </w:rPr>
        <w:t>Cidea</w:t>
      </w:r>
      <w:r w:rsidR="00235C99">
        <w:t>-null a</w:t>
      </w:r>
      <w:r w:rsidR="002C36D9">
        <w:t>nimals are characterized</w:t>
      </w:r>
      <w:r w:rsidR="003943E7">
        <w:t xml:space="preserve"> by elevated energy expenditure</w:t>
      </w:r>
      <w:hyperlink w:anchor="_ENREF_15" w:tooltip="Zhou, 2003 #1406" w:history="1">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 </w:instrText>
        </w:r>
        <w:r w:rsidR="00E25A96">
          <w:fldChar w:fldCharType="begin">
            <w:fldData xml:space="preserve">PEVuZE5vdGU+PENpdGU+PEF1dGhvcj5aaG91PC9BdXRob3I+PFllYXI+MjAwMzwvWWVhcj48UmVj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5</w:t>
        </w:r>
        <w:r w:rsidR="00E25A96">
          <w:fldChar w:fldCharType="end"/>
        </w:r>
      </w:hyperlink>
      <w:r w:rsidR="002C36D9">
        <w:t xml:space="preserve">, which could </w:t>
      </w:r>
      <w:r w:rsidR="00FA36BA">
        <w:t xml:space="preserve">neither </w:t>
      </w:r>
      <w:r w:rsidR="002C36D9">
        <w:t>be observed in cancer cachectic animals nor in most of the clinical studies investig</w:t>
      </w:r>
      <w:r w:rsidR="003943E7">
        <w:t xml:space="preserve">ating </w:t>
      </w:r>
      <w:r w:rsidR="00351E9D">
        <w:t xml:space="preserve">patients with </w:t>
      </w:r>
      <w:r w:rsidR="003943E7">
        <w:t xml:space="preserve">cancer </w:t>
      </w:r>
      <w:r w:rsidR="00351E9D">
        <w:t>cachexia</w:t>
      </w:r>
      <w:hyperlink w:anchor="_ENREF_17" w:tooltip="Blum, 2011 #2199" w:history="1">
        <w:r w:rsidR="00E25A96">
          <w:fldChar w:fldCharType="begin">
            <w:fldData xml:space="preserve">PEVuZE5vdGU+PENpdGU+PEF1dGhvcj5CbHVtPC9BdXRob3I+PFllYXI+MjAxMTwvWWVhcj48UmVj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</w:fldData>
          </w:fldChar>
        </w:r>
        <w:r w:rsidR="00E25A96">
          <w:instrText xml:space="preserve"> ADDIN EN.CITE </w:instrText>
        </w:r>
        <w:r w:rsidR="00E25A96">
          <w:fldChar w:fldCharType="begin">
            <w:fldData xml:space="preserve">PEVuZE5vdGU+PENpdGU+PEF1dGhvcj5CbHVtPC9BdXRob3I+PFllYXI+MjAxMTwvWWVhcj48UmVj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7</w:t>
        </w:r>
        <w:r w:rsidR="00E25A96">
          <w:fldChar w:fldCharType="end"/>
        </w:r>
      </w:hyperlink>
      <w:r w:rsidR="002C36D9">
        <w:t xml:space="preserve">. </w:t>
      </w:r>
      <w:r w:rsidR="00A118CC">
        <w:t>Int</w:t>
      </w:r>
      <w:r w:rsidR="00235C99">
        <w:t>erestingly, the induction of Cidea</w:t>
      </w:r>
      <w:r w:rsidR="00A118CC">
        <w:t xml:space="preserve"> expression in WAT </w:t>
      </w:r>
      <w:r w:rsidR="00C316AA">
        <w:t xml:space="preserve">under cachectic conditions that we observed in the present study </w:t>
      </w:r>
      <w:r w:rsidR="00A118CC">
        <w:t>seems to be part of a partial, “brown-like” WAT remodeling process that h</w:t>
      </w:r>
      <w:r w:rsidR="003943E7">
        <w:t>as also been observed in humans</w:t>
      </w:r>
      <w:hyperlink w:anchor="_ENREF_16" w:tooltip="Laurencikiene, 2008 #1405" w:history="1">
        <w:r w:rsidR="00E25A96">
          <w:fldChar w:fldCharType="begin"/>
        </w:r>
        <w:r w:rsidR="00E25A96">
          <w:instrText xml:space="preserve"> ADDIN EN.CITE &lt;EndNote&gt;&lt;Cite&gt;&lt;Author&gt;Laurencikiene&lt;/Author&gt;&lt;Year&gt;2008&lt;/Year&gt;&lt;RecNum&gt;1405&lt;/RecNum&gt;&lt;DisplayText&gt;&lt;style face="superscript"&gt;16&lt;/style&gt;&lt;/DisplayText&gt;&lt;record&gt;&lt;rec-number&gt;1405&lt;/rec-number&gt;&lt;foreign-keys&gt;&lt;key app="EN" db-id="2w5epra0e2w2puead9cprrst9zr925rw2ers" timestamp="0"&gt;1405&lt;/key&gt;&lt;/foreign-keys&gt;&lt;ref-type name="Journal Article"&gt;17&lt;/ref-type&gt;&lt;contributors&gt;&lt;authors&gt;&lt;author&gt;Laurencikiene, J.&lt;/author&gt;&lt;author&gt;Stenson, B. M.&lt;/author&gt;&lt;author&gt;Arvidsson Nordstrom, E.&lt;/author&gt;&lt;author&gt;Agustsson, T.&lt;/author&gt;&lt;author&gt;Langin, D.&lt;/author&gt;&lt;author&gt;Isaksson, B.&lt;/author&gt;&lt;author&gt;Permert, J.&lt;/author&gt;&lt;author&gt;Ryden, M.&lt;/author&gt;&lt;author&gt;Arner, P.&lt;/author&gt;&lt;/authors&gt;&lt;/contributors&gt;&lt;auth-address&gt;Department of Medicine, Karolinska Institutet, Karolinska University Hospital, Huddinge, Stockholm, Sweden.&lt;/auth-address&gt;&lt;titles&gt;&lt;title&gt;Evidence for an important role of CIDEA in human cancer cachexia&lt;/title&gt;&lt;secondary-title&gt;Cancer Res&lt;/secondary-title&gt;&lt;/titles&gt;&lt;periodical&gt;&lt;full-title&gt;Cancer Res&lt;/full-title&gt;&lt;abbr-1&gt;Cancer research&lt;/abbr-1&gt;&lt;/periodical&gt;&lt;pages&gt;9247-54&lt;/pages&gt;&lt;volume&gt;68&lt;/volume&gt;&lt;number&gt;22&lt;/number&gt;&lt;edition&gt;2008/11/18&lt;/edition&gt;&lt;dates&gt;&lt;year&gt;2008&lt;/year&gt;&lt;pub-dates&gt;&lt;date&gt;Nov 15&lt;/date&gt;&lt;/pub-dates&gt;&lt;/dates&gt;&lt;isbn&gt;1538-7445 (Electronic)&lt;/isbn&gt;&lt;accession-num&gt;19010897&lt;/accession-num&gt;&lt;urls&gt;&lt;related-urls&gt;&lt;url&gt;http://www.ncbi.nlm.nih.gov/entrez/query.fcgi?cmd=Retrieve&amp;amp;db=PubMed&amp;amp;dopt=Citation&amp;amp;list_uids=19010897&lt;/url&gt;&lt;/related-urls&gt;&lt;/urls&gt;&lt;electronic-resource-num&gt;68/22/9247 [pii]&amp;#xD;10.1158/0008-5472.CAN-08-1343&lt;/electronic-resource-num&gt;&lt;language&gt;eng&lt;/language&gt;&lt;/record&gt;&lt;/Cite&gt;&lt;/EndNote&gt;</w:instrText>
        </w:r>
        <w:r w:rsidR="00E25A96">
          <w:fldChar w:fldCharType="separate"/>
        </w:r>
        <w:r w:rsidR="00E25A96" w:rsidRPr="00E25A96">
          <w:rPr>
            <w:noProof/>
            <w:vertAlign w:val="superscript"/>
          </w:rPr>
          <w:t>16</w:t>
        </w:r>
        <w:r w:rsidR="00E25A96">
          <w:fldChar w:fldCharType="end"/>
        </w:r>
      </w:hyperlink>
      <w:r w:rsidR="00DB73FF">
        <w:t xml:space="preserve">. </w:t>
      </w:r>
      <w:r w:rsidR="00A118CC">
        <w:t xml:space="preserve">While also the induction of the prototypical brown adipocyte marker gene </w:t>
      </w:r>
      <w:r w:rsidR="00235C99">
        <w:t>Ucp1</w:t>
      </w:r>
      <w:r w:rsidR="00A118CC">
        <w:t xml:space="preserve"> has recently been correlated </w:t>
      </w:r>
      <w:r w:rsidR="003943E7">
        <w:t>with tumor-induced body wasting</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A118CC">
        <w:t xml:space="preserve">, </w:t>
      </w:r>
      <w:r w:rsidR="00DD35F8">
        <w:t xml:space="preserve">the overall activation of BAT and/or </w:t>
      </w:r>
      <w:r w:rsidR="00880F2B">
        <w:t xml:space="preserve">brown adipose tissue markers, including </w:t>
      </w:r>
      <w:r w:rsidR="00235C99">
        <w:t>Ucp1</w:t>
      </w:r>
      <w:r w:rsidR="00DD35F8">
        <w:t xml:space="preserve"> expression</w:t>
      </w:r>
      <w:r w:rsidR="00880F2B">
        <w:t>,</w:t>
      </w:r>
      <w:r w:rsidR="00DD35F8">
        <w:t xml:space="preserve"> in murine and human cachexia seems variable, and </w:t>
      </w:r>
      <w:r w:rsidR="00173C79">
        <w:t>the</w:t>
      </w:r>
      <w:r w:rsidR="00DD35F8">
        <w:t xml:space="preserve"> functional contribution of BAT activity to tumor-induced wasting had been </w:t>
      </w:r>
      <w:r w:rsidR="00173C79">
        <w:t>uncertain</w:t>
      </w:r>
      <w:r w:rsidR="003943E7">
        <w:t xml:space="preserve"> thus far</w:t>
      </w:r>
      <w:hyperlink w:anchor="_ENREF_48" w:tooltip="de Vos-Geelen, 2014 #2200" w:history="1">
        <w:r w:rsidR="00E25A96">
          <w:fldChar w:fldCharType="begin"/>
        </w:r>
        <w:r w:rsidR="00E25A96">
          <w:instrText xml:space="preserve"> ADDIN EN.CITE &lt;EndNote&gt;&lt;Cite&gt;&lt;Author&gt;de Vos-Geelen&lt;/Author&gt;&lt;Year&gt;2014&lt;/Year&gt;&lt;RecNum&gt;2200&lt;/RecNum&gt;&lt;DisplayText&gt;&lt;style face="superscript"&gt;48&lt;/style&gt;&lt;/DisplayText&gt;&lt;record&gt;&lt;rec-number&gt;2200&lt;/rec-number&gt;&lt;foreign-keys&gt;&lt;key app="EN" db-id="2w5epra0e2w2puead9cprrst9zr925rw2ers" timestamp="1421135301"&gt;2200&lt;/key&gt;&lt;/foreign-keys&gt;&lt;ref-type name="Journal Article"&gt;17&lt;/ref-type&gt;&lt;contributors&gt;&lt;authors&gt;&lt;author&gt;de Vos-Geelen, J.&lt;/author&gt;&lt;author&gt;Fearon, K. C.&lt;/author&gt;&lt;author&gt;Schols, A. M.&lt;/author&gt;&lt;/authors&gt;&lt;/contributors&gt;&lt;auth-address&gt;aDepartment of Internal Medicine, Division of Medical Oncology, GROW - School for Oncology and Developmental Biology, Maastricht University Medical Centre, Maastricht, The Netherlands bDepartment of Surgery, University of Edinburgh, Edinburgh, United Kingdom cDepartment of Respiratory Medicine, NUTRIM School of Nutrition, Toxicology and Metabolism, Maastricht University Medical Centre, Maastricht, The Netherlands.&lt;/auth-address&gt;&lt;titles&gt;&lt;title&gt;The energy balance in cancer cachexia revisited&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509-14&lt;/pages&gt;&lt;volume&gt;17&lt;/volume&gt;&lt;number&gt;6&lt;/number&gt;&lt;dates&gt;&lt;year&gt;2014&lt;/year&gt;&lt;pub-dates&gt;&lt;date&gt;Nov&lt;/date&gt;&lt;/pub-dates&gt;&lt;/dates&gt;&lt;isbn&gt;1473-6519 (Electronic)&amp;#xD;1363-1950 (Linking)&lt;/isbn&gt;&lt;accession-num&gt;25111867&lt;/accession-num&gt;&lt;urls&gt;&lt;related-urls&gt;&lt;url&gt;http://www.ncbi.nlm.nih.gov/pubmed/25111867&lt;/url&gt;&lt;/related-urls&gt;&lt;/urls&gt;&lt;electronic-resource-num&gt;10.1097/MCO.0000000000000106&lt;/electronic-resource-num&gt;&lt;/record&gt;&lt;/Cite&gt;&lt;/EndNote&gt;</w:instrText>
        </w:r>
        <w:r w:rsidR="00E25A96">
          <w:fldChar w:fldCharType="separate"/>
        </w:r>
        <w:r w:rsidR="00E25A96" w:rsidRPr="00E25A96">
          <w:rPr>
            <w:noProof/>
            <w:vertAlign w:val="superscript"/>
          </w:rPr>
          <w:t>48</w:t>
        </w:r>
        <w:r w:rsidR="00E25A96">
          <w:fldChar w:fldCharType="end"/>
        </w:r>
      </w:hyperlink>
      <w:r w:rsidR="00DD35F8">
        <w:t>. O</w:t>
      </w:r>
      <w:r w:rsidR="00A118CC">
        <w:t xml:space="preserve">ur </w:t>
      </w:r>
      <w:r w:rsidR="00C21945">
        <w:t>combined data from thermoneutral</w:t>
      </w:r>
      <w:r w:rsidR="00734AF6">
        <w:t>ity</w:t>
      </w:r>
      <w:r w:rsidR="00C21945">
        <w:t xml:space="preserve">, chemical denervation and </w:t>
      </w:r>
      <w:r w:rsidR="00A118CC">
        <w:t xml:space="preserve">genetic </w:t>
      </w:r>
      <w:r w:rsidR="00235C99" w:rsidRPr="00235C99">
        <w:rPr>
          <w:i/>
        </w:rPr>
        <w:t>Ucp1</w:t>
      </w:r>
      <w:r w:rsidR="00A118CC">
        <w:t xml:space="preserve"> knockout </w:t>
      </w:r>
      <w:r w:rsidR="00C21945">
        <w:t>models now</w:t>
      </w:r>
      <w:r w:rsidR="00E85271">
        <w:t xml:space="preserve"> clearly</w:t>
      </w:r>
      <w:r w:rsidR="00235C99">
        <w:t xml:space="preserve"> argue against Ucp</w:t>
      </w:r>
      <w:r w:rsidR="00A118CC">
        <w:t xml:space="preserve">1-dependent thermogenesis as </w:t>
      </w:r>
      <w:r w:rsidR="00C41EA1">
        <w:t>a common and stand-alone</w:t>
      </w:r>
      <w:r w:rsidR="00A118CC">
        <w:t xml:space="preserve"> driving </w:t>
      </w:r>
      <w:r w:rsidR="00C21945">
        <w:t xml:space="preserve">force in cancer cachectic body </w:t>
      </w:r>
      <w:r w:rsidR="00A118CC">
        <w:t>wasting</w:t>
      </w:r>
      <w:r w:rsidR="00C41EA1">
        <w:t xml:space="preserve">. </w:t>
      </w:r>
      <w:r w:rsidR="002A7A82">
        <w:t xml:space="preserve">It </w:t>
      </w:r>
      <w:r w:rsidR="00A236C3">
        <w:t>is tempting to speculate</w:t>
      </w:r>
      <w:r w:rsidR="002A7A82">
        <w:t xml:space="preserve"> that </w:t>
      </w:r>
      <w:r w:rsidR="00235C99">
        <w:t>Ucp1</w:t>
      </w:r>
      <w:r w:rsidR="002A7A82">
        <w:t>-</w:t>
      </w:r>
      <w:r w:rsidR="006C725D">
        <w:t>mediated</w:t>
      </w:r>
      <w:r w:rsidR="002A7A82">
        <w:t xml:space="preserve"> thermogenesis may or may </w:t>
      </w:r>
      <w:r w:rsidR="006C725D">
        <w:t xml:space="preserve">not </w:t>
      </w:r>
      <w:r w:rsidR="00A236C3">
        <w:t>modulate the degree of</w:t>
      </w:r>
      <w:r w:rsidR="002A7A82">
        <w:t xml:space="preserve"> cachectic phenotypes </w:t>
      </w:r>
      <w:r w:rsidR="00A236C3">
        <w:t xml:space="preserve">that are mainly driven by </w:t>
      </w:r>
      <w:r w:rsidR="00562B7B">
        <w:t xml:space="preserve">a WAT remodeling process and </w:t>
      </w:r>
      <w:r w:rsidR="00235C99">
        <w:t>Ampk</w:t>
      </w:r>
      <w:r w:rsidR="00A236C3">
        <w:t xml:space="preserve"> dysfunction</w:t>
      </w:r>
      <w:r w:rsidR="006C725D">
        <w:t xml:space="preserve">, </w:t>
      </w:r>
      <w:r w:rsidR="00A236C3">
        <w:t>depend</w:t>
      </w:r>
      <w:r w:rsidR="006C725D">
        <w:t>ing</w:t>
      </w:r>
      <w:r w:rsidR="002A7A82">
        <w:t xml:space="preserve"> on the </w:t>
      </w:r>
      <w:r w:rsidR="00A236C3">
        <w:t xml:space="preserve">actual </w:t>
      </w:r>
      <w:r w:rsidR="002A7A82">
        <w:t>cancer stage and tumor entity</w:t>
      </w:r>
      <w:r w:rsidR="00A236C3">
        <w:t>.</w:t>
      </w:r>
      <w:r w:rsidR="00880F2B">
        <w:t xml:space="preserve"> The latter parameters (stage/entity) might also </w:t>
      </w:r>
      <w:r w:rsidR="0010409F">
        <w:t>-</w:t>
      </w:r>
      <w:r w:rsidR="00F51E9E">
        <w:t xml:space="preserve">at least in part- </w:t>
      </w:r>
      <w:r w:rsidR="00880F2B">
        <w:t xml:space="preserve">explain the discrepancies observed between our study and previously published results </w:t>
      </w:r>
      <w:r w:rsidR="0010409F">
        <w:t>highlighting WAT “browning” as a</w:t>
      </w:r>
      <w:r w:rsidR="003943E7">
        <w:t xml:space="preserve"> determinant of cancer cachexia</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F77E6F">
        <w:t xml:space="preserve">. </w:t>
      </w:r>
      <w:r w:rsidR="00090D6F">
        <w:t xml:space="preserve">However, in contrast to our ANCOVA-based evaluation of oxygen consumption rates in </w:t>
      </w:r>
      <w:r w:rsidR="00090D6F">
        <w:lastRenderedPageBreak/>
        <w:t>cachectic animals</w:t>
      </w:r>
      <w:r w:rsidR="00BF40E3">
        <w:t>,</w:t>
      </w:r>
      <w:r w:rsidR="00090D6F">
        <w:t xml:space="preserve"> which actually showed a decrease during the cou</w:t>
      </w:r>
      <w:r w:rsidR="000B7D68">
        <w:t>rse of the experiment, previous studies</w:t>
      </w:r>
      <w:hyperlink w:anchor="_ENREF_13" w:tooltip="Kir, 2014 #2196" w:history="1">
        <w:r w:rsidR="00E25A96">
          <w:fldChar w:fldCharType="begin">
            <w:fldData xml:space="preserve">PEVuZE5vdGU+PENpdGU+PEF1dGhvcj5LaXI8L0F1dGhvcj48WWVhcj4yMDE0PC9ZZWFyPjxSZWNO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Q8L3BhZ2VzPjx2b2x1bWU+NTEzPC92b2x1bWU+PG51bWJlcj43NTE2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</w:fldData>
          </w:fldChar>
        </w:r>
        <w:r w:rsidR="00E25A96">
          <w:instrText xml:space="preserve"> ADDIN EN.CITE </w:instrText>
        </w:r>
        <w:r w:rsidR="00E25A96">
          <w:fldChar w:fldCharType="begin">
            <w:fldData xml:space="preserve">PEVuZE5vdGU+PENpdGU+PEF1dGhvcj5LaXI8L0F1dGhvcj48WWVhcj4yMDE0PC9ZZWFyPjxSZWNO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Q8L3BhZ2VzPjx2b2x1bWU+NTEzPC92b2x1bWU+PG51bWJlcj43NTE2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3</w:t>
        </w:r>
        <w:r w:rsidR="00E25A96">
          <w:fldChar w:fldCharType="end"/>
        </w:r>
      </w:hyperlink>
      <w:r w:rsidR="00090D6F">
        <w:t xml:space="preserve"> obtained their elevated rates mainly through the normalization of the raw data by </w:t>
      </w:r>
      <w:r w:rsidR="00747E9F">
        <w:t>reduced</w:t>
      </w:r>
      <w:r w:rsidR="00090D6F">
        <w:t xml:space="preserve"> body weights</w:t>
      </w:r>
      <w:r w:rsidR="00BF40E3">
        <w:t>,</w:t>
      </w:r>
      <w:r w:rsidR="00090D6F">
        <w:t xml:space="preserve"> which might explain parts of the discrepancies </w:t>
      </w:r>
      <w:r w:rsidR="0031489A">
        <w:t xml:space="preserve">between </w:t>
      </w:r>
      <w:r w:rsidR="00BC45FB">
        <w:t>the two studies.</w:t>
      </w:r>
      <w:r w:rsidR="00894C6C">
        <w:t xml:space="preserve"> In addition, the full contribution of WAT browning to overall energy expenditure as compared </w:t>
      </w:r>
      <w:r w:rsidR="00E85271">
        <w:t xml:space="preserve">to classical </w:t>
      </w:r>
      <w:r w:rsidR="00894C6C">
        <w:t xml:space="preserve">BAT is still under debate. Despite the mild induction of </w:t>
      </w:r>
      <w:r w:rsidR="00235C99" w:rsidRPr="00235C99">
        <w:rPr>
          <w:i/>
        </w:rPr>
        <w:t>Ucp1</w:t>
      </w:r>
      <w:r w:rsidR="00894C6C">
        <w:t xml:space="preserve"> mRNA levels in tumor-exposed WAT</w:t>
      </w:r>
      <w:r w:rsidR="000B7D68">
        <w:t xml:space="preserve"> in previous studies</w: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sMTM8L3N0eWxlPjwvRGlzcGxheVRleHQ+PHJlY29yZD48cmVjLW51bWJlcj4yMTk1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0MzMtNDc8L3BhZ2VzPjx2b2x1bWU+MjA8L3ZvbHVtZT48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AtNDwvcGFnZXM+PHZvbHVtZT41MTM8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</w:fldData>
        </w:fldChar>
      </w:r>
      <w:r w:rsidR="00E25A96">
        <w:instrText xml:space="preserve"> ADDIN EN.CITE.DATA </w:instrText>
      </w:r>
      <w:r w:rsidR="00E25A96">
        <w:fldChar w:fldCharType="end"/>
      </w:r>
      <w:r w:rsidR="00E25A96">
        <w:fldChar w:fldCharType="separate"/>
      </w:r>
      <w:hyperlink w:anchor="_ENREF_12" w:tooltip="Petruzzelli, 2014 #2195" w:history="1">
        <w:r w:rsidR="00E25A96" w:rsidRPr="00E25A96">
          <w:rPr>
            <w:noProof/>
            <w:vertAlign w:val="superscript"/>
          </w:rPr>
          <w:t>12</w:t>
        </w:r>
      </w:hyperlink>
      <w:r w:rsidR="00E25A96" w:rsidRPr="00E25A96">
        <w:rPr>
          <w:noProof/>
          <w:vertAlign w:val="superscript"/>
        </w:rPr>
        <w:t>,</w:t>
      </w:r>
      <w:hyperlink w:anchor="_ENREF_13" w:tooltip="Kir, 2014 #2196" w:history="1">
        <w:r w:rsidR="00E25A96" w:rsidRPr="00E25A96">
          <w:rPr>
            <w:noProof/>
            <w:vertAlign w:val="superscript"/>
          </w:rPr>
          <w:t>13</w:t>
        </w:r>
      </w:hyperlink>
      <w:r w:rsidR="00E25A96">
        <w:fldChar w:fldCharType="end"/>
      </w:r>
      <w:r w:rsidR="00894C6C">
        <w:t xml:space="preserve">, the absolute levels of WAT </w:t>
      </w:r>
      <w:r w:rsidR="00235C99">
        <w:t>Ucp1</w:t>
      </w:r>
      <w:r w:rsidR="00894C6C">
        <w:t xml:space="preserve"> mRNA</w:t>
      </w:r>
      <w:r w:rsidR="004E3480">
        <w:t xml:space="preserve"> and protein</w:t>
      </w:r>
      <w:r w:rsidR="00894C6C">
        <w:t xml:space="preserve"> still remain substantially lower as compared to BAT, </w:t>
      </w:r>
      <w:r w:rsidR="0031489A">
        <w:t xml:space="preserve">thereby </w:t>
      </w:r>
      <w:r w:rsidR="00894C6C">
        <w:t xml:space="preserve">questioning the </w:t>
      </w:r>
      <w:r w:rsidR="0031489A">
        <w:t>overall impact of WAT</w:t>
      </w:r>
      <w:r w:rsidR="00894C6C">
        <w:t xml:space="preserve"> </w:t>
      </w:r>
      <w:r w:rsidR="00235C99">
        <w:t>Ucp1</w:t>
      </w:r>
      <w:r w:rsidR="00894C6C">
        <w:t xml:space="preserve">-dependent thermogenesis to </w:t>
      </w:r>
      <w:r w:rsidR="0031489A">
        <w:t>systemic</w:t>
      </w:r>
      <w:r w:rsidR="00894C6C">
        <w:t xml:space="preserve"> energy homeostasis. </w:t>
      </w:r>
      <w:r w:rsidR="00A7075A">
        <w:t xml:space="preserve">In fact, along with our current data other investigators have observed the independence of cachectic phenotypes from </w:t>
      </w:r>
      <w:r w:rsidR="0031489A">
        <w:t>classical</w:t>
      </w:r>
      <w:r w:rsidR="00A7075A">
        <w:t xml:space="preserve"> BAT activation </w:t>
      </w:r>
      <w:r w:rsidR="0031489A">
        <w:t xml:space="preserve">pathways </w:t>
      </w:r>
      <w:r w:rsidR="00A7075A">
        <w:t>as demonstrated by tumor implantation experiments</w:t>
      </w:r>
      <w:r w:rsidR="000B7D68">
        <w:t xml:space="preserve"> under thermoneutral conditions</w:t>
      </w:r>
      <w:hyperlink w:anchor="_ENREF_12" w:tooltip="Petruzzelli, 2014 #2195" w:history="1">
        <w:r w:rsidR="00E25A96">
          <w:fldChar w:fldCharType="begin">
            <w:fldData xml:space="preserve">PEVuZE5vdGU+PENpdGU+PEF1dGhvcj5QZXRydXp6ZWxsaTwvQXV0aG9yPjxZZWFyPjIwMTQ8L1ll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0MzMtNDc8L3BhZ2VzPjx2b2x1bWU+MjA8L3ZvbHVtZT48bnVt
YmVyPjM8L251bWJlcj48ZGF0ZXM+PHllYXI+MjAxNDwveWVhcj48cHViLWRhdGVzPjxkYXRlPlNl
cCAyPC9kYXRlPjwvcHViLWRhdGVzPjwvZGF0ZXM+PGlzYm4+MTkzMi03NDIwIChFbGVjdHJvbmlj
KSYjeEQ7MTU1MC00MTMxIChMaW5raW5nKTwvaXNibj48YWNjZXNzaW9uLW51bT4yNTA0MzgxNjwv
YWNjZXNzaW9uLW51bT48dXJscz48cmVsYXRlZC11cmxzPjx1cmw+aHR0cDovL3d3dy5uY2JpLm5s
bS5uaWguZ292L3B1Ym1lZC8yNTA0MzgxNjwvdXJsPjwvcmVsYXRlZC11cmxzPjwvdXJscz48ZWxl
Y3Ryb25pYy1yZXNvdXJjZS1udW0+MTAuMTAxNi9qLmNtZXQuMjAxNC4wNi4wMTE8L2VsZWN0cm9u
aWMtcmVzb3VyY2UtbnVtPjwvcmVjb3JkPjwvQ2l0ZT48L0VuZE5vdGU+AG==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8L3N0eWxlPjwvRGlzcGxheVRleHQ+PHJlY29yZD48cmVjLW51bWJlcj4yMTk1PC9y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0MzMtNDc8L3BhZ2VzPjx2b2x1bWU+MjA8L3ZvbHVtZT48bnVt
YmVyPjM8L251bWJlcj48ZGF0ZXM+PHllYXI+MjAxNDwveWVhcj48cHViLWRhdGVzPjxkYXRlPlNl
cCAyPC9kYXRlPjwvcHViLWRhdGVzPjwvZGF0ZXM+PGlzYm4+MTkzMi03NDIwIChFbGVjdHJvbmlj
KSYjeEQ7MTU1MC00MTMxIChMaW5raW5nKTwvaXNibj48YWNjZXNzaW9uLW51bT4yNTA0MzgxNjwv
YWNjZXNzaW9uLW51bT48dXJscz48cmVsYXRlZC11cmxzPjx1cmw+aHR0cDovL3d3dy5uY2JpLm5s
bS5uaWguZ292L3B1Ym1lZC8yNTA0MzgxNjwvdXJsPjwvcmVsYXRlZC11cmxzPjwvdXJscz48ZWxl
Y3Ryb25pYy1yZXNvdXJjZS1udW0+MTAuMTAxNi9qLmNtZXQuMjAxNC4wNi4wMTE8L2VsZWN0cm9u
aWMtcmVzb3VyY2UtbnVtPjwvcmVj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2</w:t>
        </w:r>
        <w:r w:rsidR="00E25A96">
          <w:fldChar w:fldCharType="end"/>
        </w:r>
      </w:hyperlink>
      <w:r w:rsidR="00747E9F">
        <w:t>.</w:t>
      </w:r>
    </w:p>
    <w:p w14:paraId="59DACC25" w14:textId="24543D87" w:rsidR="009E0B12" w:rsidRDefault="00BF40E3" w:rsidP="008B22DC">
      <w:pPr>
        <w:spacing w:line="480" w:lineRule="auto"/>
        <w:jc w:val="both"/>
      </w:pPr>
      <w:r>
        <w:tab/>
      </w:r>
      <w:r w:rsidR="00B726F5">
        <w:t xml:space="preserve">While lipolysis does not represent an energy costly process </w:t>
      </w:r>
      <w:r w:rsidR="00B726F5" w:rsidRPr="00F659ED">
        <w:rPr>
          <w:i/>
        </w:rPr>
        <w:t>per se</w:t>
      </w:r>
      <w:r w:rsidR="00B726F5">
        <w:t>, even during fasting as much as 30-40% of NEFA liberated by the breakdown of stored TG are re-esterified to TG</w:t>
      </w:r>
      <w:r w:rsidR="000F7DDF">
        <w:t>. This cycling creates</w:t>
      </w:r>
      <w:r w:rsidR="00B726F5">
        <w:t xml:space="preserve"> a highly energy-demanding “futile” process, characterized by substantial ATP depletion and AMP elevation, ultimately leading to </w:t>
      </w:r>
      <w:r w:rsidR="00235C99">
        <w:t>Ampk</w:t>
      </w:r>
      <w:r w:rsidR="00B726F5">
        <w:t>-mediated feedback inhibition of lip</w:t>
      </w:r>
      <w:r w:rsidR="000B7D68">
        <w:t>olysis under healthy conditions</w:t>
      </w:r>
      <w:hyperlink w:anchor="_ENREF_49" w:tooltip="Gauthier, 2008 #1974" w:history="1">
        <w:r w:rsidR="00E25A96">
          <w:fldChar w:fldCharType="begin">
            <w:fldData xml:space="preserve">PEVuZE5vdGU+PENpdGU+PEF1dGhvcj5HYXV0aGllcjwvQXV0aG9yPjxZZWFyPjIwMDg8L1llYXI+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Y1MTQtMjQ8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</w:fldData>
          </w:fldChar>
        </w:r>
        <w:r w:rsidR="00E25A96">
          <w:instrText xml:space="preserve"> ADDIN EN.CITE </w:instrText>
        </w:r>
        <w:r w:rsidR="00E25A96">
          <w:fldChar w:fldCharType="begin">
            <w:fldData xml:space="preserve">PEVuZE5vdGU+PENpdGU+PEF1dGhvcj5HYXV0aGllcjwvQXV0aG9yPjxZZWFyPjIwMDg8L1llYXI+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Y1MTQtMjQ8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9</w:t>
        </w:r>
        <w:r w:rsidR="00E25A96">
          <w:fldChar w:fldCharType="end"/>
        </w:r>
      </w:hyperlink>
      <w:r w:rsidR="00B726F5">
        <w:t xml:space="preserve">. </w:t>
      </w:r>
      <w:r w:rsidR="00B726F5" w:rsidRPr="00DA2366">
        <w:rPr>
          <w:i/>
        </w:rPr>
        <w:t>In vitro</w:t>
      </w:r>
      <w:r w:rsidR="00B726F5">
        <w:t xml:space="preserve"> studies demonstrated that the rate of NEFA re-cycling proportionally increases with </w:t>
      </w:r>
      <w:r w:rsidR="000B7D68">
        <w:t>accelerated lipolytic flux</w:t>
      </w:r>
      <w:hyperlink w:anchor="_ENREF_50" w:tooltip="Vaughan, 1962 #1970" w:history="1">
        <w:r w:rsidR="00E25A96">
          <w:fldChar w:fldCharType="begin"/>
        </w:r>
        <w:r w:rsidR="00E25A96">
          <w:instrText xml:space="preserve"> ADDIN EN.CITE &lt;EndNote&gt;&lt;Cite&gt;&lt;Author&gt;Vaughan&lt;/Author&gt;&lt;Year&gt;1962&lt;/Year&gt;&lt;RecNum&gt;1970&lt;/RecNum&gt;&lt;DisplayText&gt;&lt;style face="superscript"&gt;50&lt;/style&gt;&lt;/DisplayText&gt;&lt;record&gt;&lt;rec-number&gt;1970&lt;/rec-number&gt;&lt;foreign-keys&gt;&lt;key app="EN" db-id="2w5epra0e2w2puead9cprrst9zr925rw2ers" timestamp="0"&gt;1970&lt;/key&gt;&lt;/foreign-keys&gt;&lt;ref-type name="Journal Article"&gt;17&lt;/ref-type&gt;&lt;contributors&gt;&lt;authors&gt;&lt;author&gt;Vaughan, M.&lt;/author&gt;&lt;/authors&gt;&lt;/contributors&gt;&lt;titles&gt;&lt;title&gt;The production and release of glycerol by adipose tissue incubated in vitro&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354-8&lt;/pages&gt;&lt;volume&gt;237&lt;/volume&gt;&lt;keywords&gt;&lt;keyword&gt;*Adipose Tissue&lt;/keyword&gt;&lt;keyword&gt;*Glycerol&lt;/keyword&gt;&lt;keyword&gt;*Tissue Culture Techniques&lt;/keyword&gt;&lt;/keywords&gt;&lt;dates&gt;&lt;year&gt;1962&lt;/year&gt;&lt;pub-dates&gt;&lt;date&gt;Nov&lt;/date&gt;&lt;/pub-dates&gt;&lt;/dates&gt;&lt;isbn&gt;0021-9258 (Print)&amp;#xD;0021-9258 (Linking)&lt;/isbn&gt;&lt;accession-num&gt;13996476&lt;/accession-num&gt;&lt;urls&gt;&lt;related-urls&gt;&lt;url&gt;http://www.ncbi.nlm.nih.gov/pubmed/13996476&lt;/url&gt;&lt;/related-urls&gt;&lt;/urls&gt;&lt;/record&gt;&lt;/Cite&gt;&lt;/EndNote&gt;</w:instrText>
        </w:r>
        <w:r w:rsidR="00E25A96">
          <w:fldChar w:fldCharType="separate"/>
        </w:r>
        <w:r w:rsidR="00E25A96" w:rsidRPr="00E25A96">
          <w:rPr>
            <w:noProof/>
            <w:vertAlign w:val="superscript"/>
          </w:rPr>
          <w:t>50</w:t>
        </w:r>
        <w:r w:rsidR="00E25A96">
          <w:fldChar w:fldCharType="end"/>
        </w:r>
      </w:hyperlink>
      <w:r w:rsidR="00B726F5">
        <w:t xml:space="preserve">, and human </w:t>
      </w:r>
      <w:r w:rsidR="00351E9D">
        <w:t>patients with cachexia</w:t>
      </w:r>
      <w:r w:rsidR="00B726F5">
        <w:t xml:space="preserve"> </w:t>
      </w:r>
      <w:r w:rsidR="000B7D68">
        <w:t>are</w:t>
      </w:r>
      <w:r w:rsidR="00B726F5">
        <w:t xml:space="preserve"> found to display enhanced NEFA-TG cycling activity in WAT as determined by </w:t>
      </w:r>
      <w:r w:rsidR="000B7D68">
        <w:t>metabolic labeling studies</w:t>
      </w:r>
      <w:hyperlink w:anchor="_ENREF_51" w:tooltip="Klein, 1990 #1975" w:history="1">
        <w:r w:rsidR="00E25A96">
          <w:fldChar w:fldCharType="begin"/>
        </w:r>
        <w:r w:rsidR="00E25A96">
          <w:instrText xml:space="preserve"> ADDIN EN.CITE &lt;EndNote&gt;&lt;Cite&gt;&lt;Author&gt;Klein&lt;/Author&gt;&lt;Year&gt;1990&lt;/Year&gt;&lt;RecNum&gt;1975&lt;/RecNum&gt;&lt;DisplayText&gt;&lt;style face="superscript"&gt;51&lt;/style&gt;&lt;/DisplayText&gt;&lt;record&gt;&lt;rec-number&gt;1975&lt;/rec-number&gt;&lt;foreign-keys&gt;&lt;key app="EN" db-id="2w5epra0e2w2puead9cprrst9zr925rw2ers" timestamp="0"&gt;1975&lt;/key&gt;&lt;/foreign-keys&gt;&lt;ref-type name="Journal Article"&gt;17&lt;/ref-type&gt;&lt;contributors&gt;&lt;authors&gt;&lt;author&gt;Klein, S.&lt;/author&gt;&lt;author&gt;Wolfe, R. R.&lt;/author&gt;&lt;/authors&gt;&lt;/contributors&gt;&lt;auth-address&gt;Department of Internal Medicine, University of Texas Medical Branch, Galveston 77550.&lt;/auth-address&gt;&lt;titles&gt;&lt;title&gt;Whole-body lipolysis and triglyceride-fatty acid cycling in cachectic patients with esophageal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03-8&lt;/pages&gt;&lt;volume&gt;86&lt;/volume&gt;&lt;number&gt;5&lt;/number&gt;&lt;keywords&gt;&lt;keyword&gt;Adult&lt;/keyword&gt;&lt;keyword&gt;Aged&lt;/keyword&gt;&lt;keyword&gt;Cachexia/*metabolism&lt;/keyword&gt;&lt;keyword&gt;Carcinoma, Squamous Cell/metabolism&lt;/keyword&gt;&lt;keyword&gt;Esophageal Neoplasms/*metabolism&lt;/keyword&gt;&lt;keyword&gt;Fatty Acids/*metabolism&lt;/keyword&gt;&lt;keyword&gt;Female&lt;/keyword&gt;&lt;keyword&gt;Glycerol/blood&lt;/keyword&gt;&lt;keyword&gt;Humans&lt;/keyword&gt;&lt;keyword&gt;*Lipolysis&lt;/keyword&gt;&lt;keyword&gt;Male&lt;/keyword&gt;&lt;keyword&gt;Middle Aged&lt;/keyword&gt;&lt;keyword&gt;Propranolol/pharmacology&lt;/keyword&gt;&lt;keyword&gt;Triglycerides/*metabolism&lt;/keyword&gt;&lt;/keywords&gt;&lt;dates&gt;&lt;year&gt;1990&lt;/year&gt;&lt;pub-dates&gt;&lt;date&gt;Nov&lt;/date&gt;&lt;/pub-dates&gt;&lt;/dates&gt;&lt;isbn&gt;0021-9738 (Print)&amp;#xD;0021-9738 (Linking)&lt;/isbn&gt;&lt;accession-num&gt;2243120&lt;/accession-num&gt;&lt;urls&gt;&lt;related-urls&gt;&lt;url&gt;http://www.ncbi.nlm.nih.gov/pubmed/2243120&lt;/url&gt;&lt;/related-urls&gt;&lt;/urls&gt;&lt;custom2&gt;296882&lt;/custom2&gt;&lt;electronic-resource-num&gt;10.1172/JCI114854&lt;/electronic-resource-num&gt;&lt;/record&gt;&lt;/Cite&gt;&lt;/EndNote&gt;</w:instrText>
        </w:r>
        <w:r w:rsidR="00E25A96">
          <w:fldChar w:fldCharType="separate"/>
        </w:r>
        <w:r w:rsidR="00E25A96" w:rsidRPr="00E25A96">
          <w:rPr>
            <w:noProof/>
            <w:vertAlign w:val="superscript"/>
          </w:rPr>
          <w:t>51</w:t>
        </w:r>
        <w:r w:rsidR="00E25A96">
          <w:fldChar w:fldCharType="end"/>
        </w:r>
      </w:hyperlink>
      <w:r w:rsidR="00B726F5">
        <w:t xml:space="preserve">. </w:t>
      </w:r>
      <w:r w:rsidR="00BE7731">
        <w:t xml:space="preserve">Interestingly, </w:t>
      </w:r>
      <w:r w:rsidR="00593BB6">
        <w:t xml:space="preserve">Cidea seems to be </w:t>
      </w:r>
      <w:r w:rsidR="00C06F9B">
        <w:t xml:space="preserve">especially </w:t>
      </w:r>
      <w:r w:rsidR="00593BB6">
        <w:t>important for tumor cell-stimulated lipolysis rather than basal lipolytic responses. Of note, while the mechanistic basis for this effect remains unclear, in particular “stimulated</w:t>
      </w:r>
      <w:r w:rsidR="000B7D68">
        <w:t>” lipolysis is</w:t>
      </w:r>
      <w:r w:rsidR="00593BB6">
        <w:t xml:space="preserve"> aberrantly elevated in cancer cachectic conditions</w:t>
      </w:r>
      <w:hyperlink w:anchor="_ENREF_52" w:tooltip="Tsoli, 2016 #2276" w:history="1">
        <w:r w:rsidR="00E25A96">
          <w:fldChar w:fldCharType="begin"/>
        </w:r>
        <w:r w:rsidR="00E25A96">
          <w:instrText xml:space="preserve"> ADDIN EN.CITE &lt;EndNote&gt;&lt;Cite&gt;&lt;Author&gt;Tsoli&lt;/Author&gt;&lt;Year&gt;2016&lt;/Year&gt;&lt;RecNum&gt;2276&lt;/RecNum&gt;&lt;DisplayText&gt;&lt;style face="superscript"&gt;52&lt;/style&gt;&lt;/DisplayText&gt;&lt;record&gt;&lt;rec-number&gt;2276&lt;/rec-number&gt;&lt;foreign-keys&gt;&lt;key app="EN" db-id="2w5epra0e2w2puead9cprrst9zr925rw2ers" timestamp="1467984820"&gt;2276&lt;/key&gt;&lt;/foreign-keys&gt;&lt;ref-type name="Journal Article"&gt;17&lt;/ref-type&gt;&lt;contributors&gt;&lt;authors&gt;&lt;author&gt;Tsoli, M.&lt;/author&gt;&lt;author&gt;Swarbrick, M. M.&lt;/author&gt;&lt;author&gt;Robertson, G. R.&lt;/author&gt;&lt;/authors&gt;&lt;/contributors&gt;&lt;auth-address&gt;Children&amp;apos;s Cancer Institute, Lowy Cancer Research Centre, University of New South Wales, Randwick, NSW 2031, Australia.&amp;#xD;Centre for Diabetes, Obesity and Endocrinology, The Westmead Institute for Medical Research, The University of Sydney, NSW, Australia.&amp;#xD;School of Molecular Biosciences, University of Sydney, NSW 2006, Australia. Electronic address: graham.robertson@sydney.edu.au.&lt;/auth-address&gt;&lt;titles&gt;&lt;title&gt;Lipolytic and thermogenic depletion of adipose tissue in cancer cachexia&lt;/title&gt;&lt;secondary-title&gt;Semin Cell Dev Biol&lt;/secondary-title&gt;&lt;/titles&gt;&lt;periodical&gt;&lt;full-title&gt;Semin Cell Dev Biol&lt;/full-title&gt;&lt;/periodical&gt;&lt;pages&gt;68-81&lt;/pages&gt;&lt;volume&gt;54&lt;/volume&gt;&lt;keywords&gt;&lt;keyword&gt;Adipose tissue&lt;/keyword&gt;&lt;keyword&gt;Brown fat&lt;/keyword&gt;&lt;keyword&gt;Cancer cachexia&lt;/keyword&gt;&lt;keyword&gt;Il-6&lt;/keyword&gt;&lt;keyword&gt;Lipolysis&lt;/keyword&gt;&lt;keyword&gt;Thermogenesis&lt;/keyword&gt;&lt;/keywords&gt;&lt;dates&gt;&lt;year&gt;2016&lt;/year&gt;&lt;pub-dates&gt;&lt;date&gt;Jun&lt;/date&gt;&lt;/pub-dates&gt;&lt;/dates&gt;&lt;isbn&gt;1096-3634 (Electronic)&amp;#xD;1084-9521 (Linking)&lt;/isbn&gt;&lt;accession-num&gt;26529279&lt;/accession-num&gt;&lt;urls&gt;&lt;related-urls&gt;&lt;url&gt;http://www.ncbi.nlm.nih.gov/pubmed/26529279&lt;/url&gt;&lt;/related-urls&gt;&lt;/urls&gt;&lt;electronic-resource-num&gt;10.1016/j.semcdb.2015.10.039&lt;/electronic-resource-num&gt;&lt;/record&gt;&lt;/Cite&gt;&lt;/EndNote&gt;</w:instrText>
        </w:r>
        <w:r w:rsidR="00E25A96">
          <w:fldChar w:fldCharType="separate"/>
        </w:r>
        <w:r w:rsidR="00E25A96" w:rsidRPr="00E25A96">
          <w:rPr>
            <w:noProof/>
            <w:vertAlign w:val="superscript"/>
          </w:rPr>
          <w:t>52</w:t>
        </w:r>
        <w:r w:rsidR="00E25A96">
          <w:fldChar w:fldCharType="end"/>
        </w:r>
      </w:hyperlink>
      <w:r w:rsidR="00593BB6">
        <w:t xml:space="preserve"> which may further underline the importance of </w:t>
      </w:r>
      <w:r w:rsidR="00C06F9B">
        <w:t xml:space="preserve">the </w:t>
      </w:r>
      <w:r w:rsidR="00593BB6">
        <w:t>Cidea</w:t>
      </w:r>
      <w:r w:rsidR="00C06F9B">
        <w:t>-Ampk axis</w:t>
      </w:r>
      <w:r w:rsidR="00593BB6">
        <w:t xml:space="preserve"> in this context. </w:t>
      </w:r>
    </w:p>
    <w:p w14:paraId="20395865" w14:textId="478FC29E" w:rsidR="00B22406" w:rsidRDefault="00747E9F" w:rsidP="00055329">
      <w:pPr>
        <w:spacing w:line="480" w:lineRule="auto"/>
        <w:ind w:firstLine="720"/>
        <w:jc w:val="both"/>
      </w:pPr>
      <w:r>
        <w:lastRenderedPageBreak/>
        <w:t>I</w:t>
      </w:r>
      <w:r w:rsidR="00F21BB0" w:rsidRPr="005A4541">
        <w:t xml:space="preserve">n line with our data and previous reports demonstrating ameliorated cachexia in </w:t>
      </w:r>
      <w:r w:rsidR="00235C99" w:rsidRPr="00235C99">
        <w:rPr>
          <w:i/>
        </w:rPr>
        <w:t>Atgl</w:t>
      </w:r>
      <w:r w:rsidR="00F21BB0" w:rsidRPr="005A4541">
        <w:t xml:space="preserve"> and </w:t>
      </w:r>
      <w:r w:rsidR="00235C99" w:rsidRPr="00235C99">
        <w:rPr>
          <w:i/>
        </w:rPr>
        <w:t>Hsl</w:t>
      </w:r>
      <w:r w:rsidR="00A41003">
        <w:t xml:space="preserve"> knockout animals</w:t>
      </w:r>
      <w:hyperlink w:anchor="_ENREF_36" w:tooltip="Das, 2011 #1972" w:history="1">
        <w:r w:rsidR="00E25A96">
          <w:fldChar w:fldCharType="begin">
            <w:fldData xml:space="preserve">PEVuZE5vdGU+PENpdGU+PEF1dGhvcj5EYXM8L0F1dGhvcj48WWVhcj4yMDExPC9ZZWFyPjxSZWNO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Mt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</w:fldData>
          </w:fldChar>
        </w:r>
        <w:r w:rsidR="00E25A96">
          <w:instrText xml:space="preserve"> ADDIN EN.CITE </w:instrText>
        </w:r>
        <w:r w:rsidR="00E25A96">
          <w:fldChar w:fldCharType="begin">
            <w:fldData xml:space="preserve">PEVuZE5vdGU+PENpdGU+PEF1dGhvcj5EYXM8L0F1dGhvcj48WWVhcj4yMDExPC9ZZWFyPjxSZWNO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Mt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6</w:t>
        </w:r>
        <w:r w:rsidR="00E25A96">
          <w:fldChar w:fldCharType="end"/>
        </w:r>
      </w:hyperlink>
      <w:r w:rsidR="005D7E91">
        <w:t xml:space="preserve"> and</w:t>
      </w:r>
      <w:r w:rsidR="005D7E91" w:rsidRPr="005D7E91">
        <w:t xml:space="preserve"> </w:t>
      </w:r>
      <w:r w:rsidR="005D7E91">
        <w:t xml:space="preserve">the induction of lipase activity </w:t>
      </w:r>
      <w:r w:rsidR="00A41003">
        <w:t>in other cancer cachexia models</w:t>
      </w:r>
      <w:hyperlink w:anchor="_ENREF_12" w:tooltip="Petruzzelli, 2014 #2195" w:history="1">
        <w:r w:rsidR="00E25A96">
          <w:fldChar w:fldCharType="begin">
            <w:fldData xml:space="preserve">PEVuZE5vdGU+PENpdGU+PEF1dGhvcj5QZXRydXp6ZWxsaTwvQXV0aG9yPjxZZWFyPjIwMTQ8L1ll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0MzMtNDc8L3BhZ2VzPjx2b2x1bWU+MjA8L3ZvbHVtZT48bnVt
YmVyPjM8L251bWJlcj48ZGF0ZXM+PHllYXI+MjAxNDwveWVhcj48cHViLWRhdGVzPjxkYXRlPlNl
cCAyPC9kYXRlPjwvcHViLWRhdGVzPjwvZGF0ZXM+PGlzYm4+MTkzMi03NDIwIChFbGVjdHJvbmlj
KSYjeEQ7MTU1MC00MTMxIChMaW5raW5nKTwvaXNibj48YWNjZXNzaW9uLW51bT4yNTA0MzgxNjwv
YWNjZXNzaW9uLW51bT48dXJscz48cmVsYXRlZC11cmxzPjx1cmw+aHR0cDovL3d3dy5uY2JpLm5s
bS5uaWguZ292L3B1Ym1lZC8yNTA0MzgxNjwvdXJsPjwvcmVsYXRlZC11cmxzPjwvdXJscz48ZWxl
Y3Ryb25pYy1yZXNvdXJjZS1udW0+MTAuMTAxNi9qLmNtZXQuMjAxNC4wNi4wMTE8L2VsZWN0cm9u
aWMtcmVzb3VyY2UtbnVtPjwvcmVjb3JkPjwvQ2l0ZT48L0VuZE5vdGU+AG==
</w:fldData>
          </w:fldChar>
        </w:r>
        <w:r w:rsidR="00E25A96">
          <w:instrText xml:space="preserve"> ADDIN EN.CITE </w:instrText>
        </w:r>
        <w:r w:rsidR="00E25A96">
          <w:fldChar w:fldCharType="begin">
            <w:fldData xml:space="preserve">PEVuZE5vdGU+PENpdGU+PEF1dGhvcj5QZXRydXp6ZWxsaTwvQXV0aG9yPjxZZWFyPjIwMTQ8L1ll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0MzMtNDc8L3BhZ2VzPjx2b2x1bWU+MjA8L3ZvbHVtZT48bnVt
YmVyPjM8L251bWJlcj48ZGF0ZXM+PHllYXI+MjAxNDwveWVhcj48cHViLWRhdGVzPjxkYXRlPlNl
cCAyPC9kYXRlPjwvcHViLWRhdGVzPjwvZGF0ZXM+PGlzYm4+MTkzMi03NDIwIChFbGVjdHJvbmlj
KSYjeEQ7MTU1MC00MTMxIChMaW5raW5nKTwvaXNibj48YWNjZXNzaW9uLW51bT4yNTA0MzgxNjwv
YWNjZXNzaW9uLW51bT48dXJscz48cmVsYXRlZC11cmxzPjx1cmw+aHR0cDovL3d3dy5uY2JpLm5s
bS5uaWguZ292L3B1Ym1lZC8yNTA0MzgxNjwvdXJsPjwvcmVsYXRlZC11cmxzPjwvdXJscz48ZWxl
Y3Ryb25pYy1yZXNvdXJjZS1udW0+MTAuMTAxNi9qLmNtZXQuMjAxNC4wNi4wMTE8L2VsZWN0cm9u
aWMtcmVzb3VyY2UtbnVtPjwvcmVj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12</w:t>
        </w:r>
        <w:r w:rsidR="00E25A96">
          <w:fldChar w:fldCharType="end"/>
        </w:r>
      </w:hyperlink>
      <w:r w:rsidR="00F21BB0" w:rsidRPr="005A4541">
        <w:t>, e</w:t>
      </w:r>
      <w:r w:rsidR="00906207" w:rsidRPr="005A4541">
        <w:t>arly “ad</w:t>
      </w:r>
      <w:r w:rsidR="00906207">
        <w:t>ipocentric”</w:t>
      </w:r>
      <w:r w:rsidR="00906207" w:rsidRPr="00F35458">
        <w:t xml:space="preserve"> treatment</w:t>
      </w:r>
      <w:r w:rsidR="00906207">
        <w:t xml:space="preserve"> </w:t>
      </w:r>
      <w:r w:rsidR="00C6296C">
        <w:t xml:space="preserve">and restoration of WAT functional integrity </w:t>
      </w:r>
      <w:r w:rsidR="00906207">
        <w:t>may thus represent</w:t>
      </w:r>
      <w:r w:rsidR="002A009A">
        <w:t xml:space="preserve"> a critical</w:t>
      </w:r>
      <w:r w:rsidR="004A29C9">
        <w:t xml:space="preserve"> therapeutic</w:t>
      </w:r>
      <w:r w:rsidR="002A009A">
        <w:t xml:space="preserve"> sub-component</w:t>
      </w:r>
      <w:r w:rsidR="00906207" w:rsidRPr="00F35458">
        <w:t xml:space="preserve"> to slow down or prevent</w:t>
      </w:r>
      <w:r w:rsidR="00906207">
        <w:t xml:space="preserve"> </w:t>
      </w:r>
      <w:r w:rsidR="002A009A">
        <w:t xml:space="preserve">systemic body </w:t>
      </w:r>
      <w:r w:rsidR="00B96F74">
        <w:t>and skeletal muscle wasting</w:t>
      </w:r>
      <w:hyperlink w:anchor="_ENREF_8" w:tooltip="Agustsson, 2007 #1571" w:history="1">
        <w:r w:rsidR="00E25A96">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E25A96">
          <w:instrText xml:space="preserve"> ADDIN EN.CITE </w:instrText>
        </w:r>
        <w:r w:rsidR="00E25A96">
          <w:fldChar w:fldCharType="begin">
            <w:fldData xml:space="preserve">PEVuZE5vdGU+PENpdGU+PEF1dGhvcj5BZ3VzdHNzb248L0F1dGhvcj48WWVhcj4yMDA3PC9ZZWFy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</w:fldData>
          </w:fldChar>
        </w:r>
        <w:r w:rsidR="00E25A96">
          <w:instrText xml:space="preserve"> ADDIN EN.CITE.DATA </w:instrText>
        </w:r>
        <w:r w:rsidR="00E25A96">
          <w:fldChar w:fldCharType="end"/>
        </w:r>
        <w:r w:rsidR="00E25A96">
          <w:fldChar w:fldCharType="separate"/>
        </w:r>
        <w:r w:rsidR="00E25A96" w:rsidRPr="00E25A96">
          <w:rPr>
            <w:noProof/>
            <w:vertAlign w:val="superscript"/>
          </w:rPr>
          <w:t>8</w:t>
        </w:r>
        <w:r w:rsidR="00E25A96">
          <w:fldChar w:fldCharType="end"/>
        </w:r>
      </w:hyperlink>
      <w:r w:rsidR="00906207">
        <w:t>.</w:t>
      </w:r>
      <w:r w:rsidR="00184DDC">
        <w:t xml:space="preserve"> </w:t>
      </w:r>
      <w:r w:rsidR="00B22406">
        <w:t>This holds particularly true for the fact that WAT was</w:t>
      </w:r>
      <w:r w:rsidR="0031489A">
        <w:t>ting seems to occur both early in the pathogenesis</w:t>
      </w:r>
      <w:r w:rsidR="00B22406">
        <w:t xml:space="preserve"> and independent from loss of sk</w:t>
      </w:r>
      <w:r w:rsidR="00A41003">
        <w:t>eletal muscle mass (this study</w:t>
      </w:r>
      <w:r w:rsidR="000F7DDF">
        <w:t xml:space="preserve"> and refs. 12,13</w:t>
      </w:r>
      <w:r w:rsidR="00B22406">
        <w:t xml:space="preserve">). </w:t>
      </w:r>
      <w:r w:rsidR="008F6889">
        <w:t>In</w:t>
      </w:r>
      <w:r>
        <w:t>triguingly</w:t>
      </w:r>
      <w:r w:rsidR="008F6889">
        <w:t>,</w:t>
      </w:r>
      <w:r>
        <w:t xml:space="preserve"> systemic adipose tissue wasting in hyperhomocysteinemia</w:t>
      </w:r>
      <w:r w:rsidR="00B0104C">
        <w:t>,</w:t>
      </w:r>
      <w:r>
        <w:t xml:space="preserve"> a</w:t>
      </w:r>
      <w:r w:rsidR="002030B7">
        <w:t>s a</w:t>
      </w:r>
      <w:r>
        <w:t xml:space="preserve"> main risk factor </w:t>
      </w:r>
      <w:r w:rsidR="00D92BAA">
        <w:t>for coronary hear</w:t>
      </w:r>
      <w:r w:rsidR="00A41003">
        <w:t>t disease</w:t>
      </w:r>
      <w:hyperlink w:anchor="_ENREF_53" w:tooltip="Wang, 2011 #2271" w:history="1">
        <w:r w:rsidR="00E25A96">
          <w:fldChar w:fldCharType="begin">
            <w:fldData xml:space="preserve">PEVuZE5vdGU+PENpdGU+PEF1dGhvcj5XYW5nPC9BdXRob3I+PFllYXI+MjAxMTwvWWVhcj48UmVj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</w:fldData>
          </w:fldChar>
        </w:r>
        <w:r w:rsidR="00E25A96">
          <w:instrText xml:space="preserve"> ADDIN EN.CITE </w:instrText>
        </w:r>
        <w:r w:rsidR="00E25A96">
          <w:fldChar w:fldCharType="begin">
            <w:fldData xml:space="preserve">PEVuZE5vdGU+PENpdGU+PEF1dGhvcj5XYW5nPC9BdXRob3I+PFllYXI+MjAxMTwvWWVhcj48UmVj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</w:fldData>
          </w:fldChar>
        </w:r>
        <w:r w:rsidR="00E25A96">
          <w:instrText xml:space="preserve"> ADDIN EN.CITE.DATA </w:instrText>
        </w:r>
        <w:r w:rsidR="00E25A96">
          <w:fldChar w:fldCharType="end"/>
        </w:r>
        <w:r w:rsidR="00E25A96">
          <w:fldChar w:fldCharType="separate"/>
        </w:r>
        <w:r w:rsidR="00E25A96" w:rsidRPr="00E25A96">
          <w:rPr>
            <w:noProof/>
            <w:vertAlign w:val="superscript"/>
          </w:rPr>
          <w:t>53</w:t>
        </w:r>
        <w:r w:rsidR="00E25A96">
          <w:fldChar w:fldCharType="end"/>
        </w:r>
      </w:hyperlink>
      <w:r w:rsidR="002030B7">
        <w:t xml:space="preserve"> and demonstrated to be correlated with progressive</w:t>
      </w:r>
      <w:r w:rsidR="00A41003">
        <w:t xml:space="preserve"> tumor-induced body weight loss</w:t>
      </w:r>
      <w:hyperlink w:anchor="_ENREF_54" w:tooltip="Deminice, 2016 #2269" w:history="1">
        <w:r w:rsidR="00E25A96">
          <w:fldChar w:fldCharType="begin">
            <w:fldData xml:space="preserve">PEVuZE5vdGU+PENpdGU+PEF1dGhvcj5EZW1pbmljZTwvQXV0aG9yPjxZZWFyPjIwMTY8L1llYXI+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</w:fldData>
          </w:fldChar>
        </w:r>
        <w:r w:rsidR="00E25A96">
          <w:instrText xml:space="preserve"> ADDIN EN.CITE </w:instrText>
        </w:r>
        <w:r w:rsidR="00E25A96">
          <w:fldChar w:fldCharType="begin">
            <w:fldData xml:space="preserve">PEVuZE5vdGU+PENpdGU+PEF1dGhvcj5EZW1pbmljZTwvQXV0aG9yPjxZZWFyPjIwMTY8L1llYXI+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</w:fldData>
          </w:fldChar>
        </w:r>
        <w:r w:rsidR="00E25A96">
          <w:instrText xml:space="preserve"> ADDIN EN.CITE.DATA </w:instrText>
        </w:r>
        <w:r w:rsidR="00E25A96">
          <w:fldChar w:fldCharType="end"/>
        </w:r>
        <w:r w:rsidR="00E25A96">
          <w:fldChar w:fldCharType="separate"/>
        </w:r>
        <w:r w:rsidR="00E25A96" w:rsidRPr="00E25A96">
          <w:rPr>
            <w:noProof/>
            <w:vertAlign w:val="superscript"/>
          </w:rPr>
          <w:t>54</w:t>
        </w:r>
        <w:r w:rsidR="00E25A96">
          <w:fldChar w:fldCharType="end"/>
        </w:r>
      </w:hyperlink>
      <w:r w:rsidR="00B0104C">
        <w:t>,</w:t>
      </w:r>
      <w:r>
        <w:t xml:space="preserve"> </w:t>
      </w:r>
      <w:r w:rsidR="002030B7">
        <w:t>as well as</w:t>
      </w:r>
      <w:r w:rsidR="00A41003">
        <w:t xml:space="preserve"> septic burn injury</w:t>
      </w:r>
      <w:hyperlink w:anchor="_ENREF_55" w:tooltip="Diao, 2015 #2270" w:history="1">
        <w:r w:rsidR="00E25A96">
          <w:fldChar w:fldCharType="begin"/>
        </w:r>
        <w:r w:rsidR="00E25A96">
          <w:instrText xml:space="preserve"> ADDIN EN.CITE &lt;EndNote&gt;&lt;Cite&gt;&lt;Author&gt;Diao&lt;/Author&gt;&lt;Year&gt;2015&lt;/Year&gt;&lt;RecNum&gt;2270&lt;/RecNum&gt;&lt;DisplayText&gt;&lt;style face="superscript"&gt;55&lt;/style&gt;&lt;/DisplayText&gt;&lt;record&gt;&lt;rec-number&gt;2270&lt;/rec-number&gt;&lt;foreign-keys&gt;&lt;key app="EN" db-id="2w5epra0e2w2puead9cprrst9zr925rw2ers" timestamp="1455524184"&gt;2270&lt;/key&gt;&lt;/foreign-keys&gt;&lt;ref-type name="Journal Article"&gt;17&lt;/ref-type&gt;&lt;contributors&gt;&lt;authors&gt;&lt;author&gt;Diao, L.&lt;/author&gt;&lt;author&gt;Patsouris, D.&lt;/author&gt;&lt;author&gt;Sadri, A. R.&lt;/author&gt;&lt;author&gt;Dai, X.&lt;/author&gt;&lt;author&gt;Amini-Nik, S.&lt;/author&gt;&lt;author&gt;Jeschke, M. G.&lt;/author&gt;&lt;/authors&gt;&lt;/contributors&gt;&lt;auth-address&gt;Sunnybrook Research Institute, Toronto, ON, Canada.&amp;#xD;Department of Surgery, Division of Plastic Surgery, Department of Immunology, University of Toronto, Toronto, ON, Canada.&amp;#xD;Ross Tilley Burn Centre, Sunnybrook Health Sciences Centre, Toronto, ON, Canada.&lt;/auth-address&gt;&lt;titles&gt;&lt;title&gt;Alternative mechanism for white adipose tissue lipolysis after thermal injury&lt;/title&gt;&lt;secondary-title&gt;Mol Med&lt;/secondary-title&gt;&lt;alt-title&gt;Molecular medicine&lt;/alt-title&gt;&lt;/titles&gt;&lt;periodical&gt;&lt;full-title&gt;Mol Med&lt;/full-title&gt;&lt;abbr-1&gt;Molecular medicine&lt;/abbr-1&gt;&lt;/periodical&gt;&lt;alt-periodical&gt;&lt;full-title&gt;Mol Med&lt;/full-title&gt;&lt;abbr-1&gt;Molecular medicine&lt;/abbr-1&gt;&lt;/alt-periodical&gt;&lt;dates&gt;&lt;year&gt;2015&lt;/year&gt;&lt;pub-dates&gt;&lt;date&gt;Dec 29&lt;/date&gt;&lt;/pub-dates&gt;&lt;/dates&gt;&lt;isbn&gt;1528-3658 (Electronic)&amp;#xD;1076-1551 (Linking)&lt;/isbn&gt;&lt;accession-num&gt;26736177&lt;/accession-num&gt;&lt;urls&gt;&lt;related-urls&gt;&lt;url&gt;http://www.ncbi.nlm.nih.gov/pubmed/26736177&lt;/url&gt;&lt;/related-urls&gt;&lt;/urls&gt;&lt;electronic-resource-num&gt;10.2119/molmed.2015.00123&lt;/electronic-resource-num&gt;&lt;/record&gt;&lt;/Cite&gt;&lt;/EndNote&gt;</w:instrText>
        </w:r>
        <w:r w:rsidR="00E25A96">
          <w:fldChar w:fldCharType="separate"/>
        </w:r>
        <w:r w:rsidR="00E25A96" w:rsidRPr="00E25A96">
          <w:rPr>
            <w:noProof/>
            <w:vertAlign w:val="superscript"/>
          </w:rPr>
          <w:t>55</w:t>
        </w:r>
        <w:r w:rsidR="00E25A96">
          <w:fldChar w:fldCharType="end"/>
        </w:r>
      </w:hyperlink>
      <w:r>
        <w:t xml:space="preserve"> </w:t>
      </w:r>
      <w:r w:rsidR="00A41003">
        <w:t>can</w:t>
      </w:r>
      <w:r>
        <w:t xml:space="preserve"> be traced back to a loss in </w:t>
      </w:r>
      <w:r w:rsidR="00235C99">
        <w:t>Ampk</w:t>
      </w:r>
      <w:r>
        <w:t>-dependent inhibition of WAT lipolysis. In fact, conditions</w:t>
      </w:r>
      <w:r w:rsidR="00A41003">
        <w:t xml:space="preserve"> of septic burn injury trigger</w:t>
      </w:r>
      <w:r>
        <w:t xml:space="preserve"> the loss of </w:t>
      </w:r>
      <w:r w:rsidR="00235C99">
        <w:t>Ampk</w:t>
      </w:r>
      <w:r w:rsidR="00830847">
        <w:t xml:space="preserve"> alpha</w:t>
      </w:r>
      <w:r>
        <w:t xml:space="preserve"> protein expression, correlating with reduced </w:t>
      </w:r>
      <w:r w:rsidR="00235C99">
        <w:t>Hsl</w:t>
      </w:r>
      <w:r w:rsidR="00C03516">
        <w:t>-</w:t>
      </w:r>
      <w:r>
        <w:t>S565 phosphorylation</w:t>
      </w:r>
      <w:r w:rsidR="008F7DDD">
        <w:t xml:space="preserve"> but no alterations in the </w:t>
      </w:r>
      <w:r w:rsidR="00235C99">
        <w:t>Hsl</w:t>
      </w:r>
      <w:r w:rsidR="008F7DDD">
        <w:t xml:space="preserve"> activ</w:t>
      </w:r>
      <w:r w:rsidR="00E63D26">
        <w:t>ating modification at S</w:t>
      </w:r>
      <w:r w:rsidR="00A41003">
        <w:t>660</w:t>
      </w:r>
      <w:hyperlink w:anchor="_ENREF_55" w:tooltip="Diao, 2015 #2270" w:history="1">
        <w:r w:rsidR="00E25A96">
          <w:fldChar w:fldCharType="begin"/>
        </w:r>
        <w:r w:rsidR="00E25A96">
          <w:instrText xml:space="preserve"> ADDIN EN.CITE &lt;EndNote&gt;&lt;Cite&gt;&lt;Author&gt;Diao&lt;/Author&gt;&lt;Year&gt;2015&lt;/Year&gt;&lt;RecNum&gt;2270&lt;/RecNum&gt;&lt;DisplayText&gt;&lt;style face="superscript"&gt;55&lt;/style&gt;&lt;/DisplayText&gt;&lt;record&gt;&lt;rec-number&gt;2270&lt;/rec-number&gt;&lt;foreign-keys&gt;&lt;key app="EN" db-id="2w5epra0e2w2puead9cprrst9zr925rw2ers" timestamp="1455524184"&gt;2270&lt;/key&gt;&lt;/foreign-keys&gt;&lt;ref-type name="Journal Article"&gt;17&lt;/ref-type&gt;&lt;contributors&gt;&lt;authors&gt;&lt;author&gt;Diao, L.&lt;/author&gt;&lt;author&gt;Patsouris, D.&lt;/author&gt;&lt;author&gt;Sadri, A. R.&lt;/author&gt;&lt;author&gt;Dai, X.&lt;/author&gt;&lt;author&gt;Amini-Nik, S.&lt;/author&gt;&lt;author&gt;Jeschke, M. G.&lt;/author&gt;&lt;/authors&gt;&lt;/contributors&gt;&lt;auth-address&gt;Sunnybrook Research Institute, Toronto, ON, Canada.&amp;#xD;Department of Surgery, Division of Plastic Surgery, Department of Immunology, University of Toronto, Toronto, ON, Canada.&amp;#xD;Ross Tilley Burn Centre, Sunnybrook Health Sciences Centre, Toronto, ON, Canada.&lt;/auth-address&gt;&lt;titles&gt;&lt;title&gt;Alternative mechanism for white adipose tissue lipolysis after thermal injury&lt;/title&gt;&lt;secondary-title&gt;Mol Med&lt;/secondary-title&gt;&lt;alt-title&gt;Molecular medicine&lt;/alt-title&gt;&lt;/titles&gt;&lt;periodical&gt;&lt;full-title&gt;Mol Med&lt;/full-title&gt;&lt;abbr-1&gt;Molecular medicine&lt;/abbr-1&gt;&lt;/periodical&gt;&lt;alt-periodical&gt;&lt;full-title&gt;Mol Med&lt;/full-title&gt;&lt;abbr-1&gt;Molecular medicine&lt;/abbr-1&gt;&lt;/alt-periodical&gt;&lt;dates&gt;&lt;year&gt;2015&lt;/year&gt;&lt;pub-dates&gt;&lt;date&gt;Dec 29&lt;/date&gt;&lt;/pub-dates&gt;&lt;/dates&gt;&lt;isbn&gt;1528-3658 (Electronic)&amp;#xD;1076-1551 (Linking)&lt;/isbn&gt;&lt;accession-num&gt;26736177&lt;/accession-num&gt;&lt;urls&gt;&lt;related-urls&gt;&lt;url&gt;http://www.ncbi.nlm.nih.gov/pubmed/26736177&lt;/url&gt;&lt;/related-urls&gt;&lt;/urls&gt;&lt;electronic-resource-num&gt;10.2119/molmed.2015.00123&lt;/electronic-resource-num&gt;&lt;/record&gt;&lt;/Cite&gt;&lt;/EndNote&gt;</w:instrText>
        </w:r>
        <w:r w:rsidR="00E25A96">
          <w:fldChar w:fldCharType="separate"/>
        </w:r>
        <w:r w:rsidR="00E25A96" w:rsidRPr="00E25A96">
          <w:rPr>
            <w:noProof/>
            <w:vertAlign w:val="superscript"/>
          </w:rPr>
          <w:t>55</w:t>
        </w:r>
        <w:r w:rsidR="00E25A96">
          <w:fldChar w:fldCharType="end"/>
        </w:r>
      </w:hyperlink>
      <w:r w:rsidR="008F7DDD">
        <w:t xml:space="preserve">, thereby mimicking the cancer cachectic conditions as described in this study and suggesting a broader importance of the </w:t>
      </w:r>
      <w:r w:rsidR="00235C99">
        <w:t>Ampk</w:t>
      </w:r>
      <w:r w:rsidR="008F7DDD">
        <w:t>-dependent anti-lipolytic pathway in critically ill subjects.</w:t>
      </w:r>
      <w:r w:rsidR="00D17464" w:rsidRPr="00D17464">
        <w:t xml:space="preserve"> </w:t>
      </w:r>
      <w:r w:rsidR="00D17464">
        <w:t xml:space="preserve">Further in-depth human studies are required at this point to explore the contribution of WAT wasting to the overall cachectic phenotype. This represents a particular challenge because data variability in humans with cancer cachexia is high as </w:t>
      </w:r>
      <w:r w:rsidR="00D17464" w:rsidRPr="00316DFE">
        <w:t>weight loss is a self-reported parameter and it is often difficult to obtain exact information on spontaneous changes in body weight over time among free</w:t>
      </w:r>
      <w:r w:rsidR="00F04584">
        <w:t>-</w:t>
      </w:r>
      <w:r w:rsidR="00D17464" w:rsidRPr="00316DFE">
        <w:t>living subjects.</w:t>
      </w:r>
    </w:p>
    <w:p w14:paraId="03538F09" w14:textId="7B6A686C" w:rsidR="00D17464" w:rsidRPr="00055329" w:rsidRDefault="00C03516" w:rsidP="00055329">
      <w:pPr>
        <w:spacing w:line="480" w:lineRule="auto"/>
        <w:ind w:firstLine="720"/>
        <w:jc w:val="both"/>
      </w:pPr>
      <w:r>
        <w:t>In summary</w:t>
      </w:r>
      <w:r w:rsidR="00184DDC">
        <w:t xml:space="preserve">, our data imply that </w:t>
      </w:r>
      <w:r>
        <w:t xml:space="preserve">a </w:t>
      </w:r>
      <w:r w:rsidR="00184DDC">
        <w:t>molecular-metabolic dy</w:t>
      </w:r>
      <w:r w:rsidR="0086728A">
        <w:t>s</w:t>
      </w:r>
      <w:r w:rsidR="00184DDC">
        <w:t xml:space="preserve">function of WAT should be considered as an extension </w:t>
      </w:r>
      <w:r>
        <w:t xml:space="preserve">of </w:t>
      </w:r>
      <w:r w:rsidR="00184DDC">
        <w:t>the current clinical definition of cancer cachexia</w:t>
      </w:r>
      <w:r w:rsidR="005917D5">
        <w:t xml:space="preserve">, while the restoration of WAT integrity deserves increased attention in future therapeutic </w:t>
      </w:r>
      <w:r>
        <w:t>approaches to target</w:t>
      </w:r>
      <w:r w:rsidR="005917D5">
        <w:t xml:space="preserve"> tumor-induced body wasting</w:t>
      </w:r>
      <w:r w:rsidR="00906207">
        <w:t>.</w:t>
      </w:r>
      <w:r w:rsidR="00D17464">
        <w:t xml:space="preserve"> </w:t>
      </w:r>
    </w:p>
    <w:p w14:paraId="5300E16C" w14:textId="5D3D33B4" w:rsidR="001002BD" w:rsidRDefault="001002BD" w:rsidP="00055329">
      <w:pPr>
        <w:spacing w:line="480" w:lineRule="auto"/>
        <w:ind w:firstLine="720"/>
        <w:jc w:val="both"/>
      </w:pPr>
      <w:r>
        <w:br w:type="page"/>
      </w:r>
    </w:p>
    <w:p w14:paraId="653FB6DB" w14:textId="77777777" w:rsidR="00D41D48" w:rsidRDefault="00D41D48" w:rsidP="008B22DC">
      <w:pPr>
        <w:spacing w:line="480" w:lineRule="auto"/>
        <w:jc w:val="both"/>
        <w:rPr>
          <w:b/>
          <w:bCs/>
          <w:lang w:eastAsia="de-DE"/>
        </w:rPr>
      </w:pPr>
      <w:r>
        <w:rPr>
          <w:b/>
          <w:bCs/>
          <w:lang w:eastAsia="de-DE"/>
        </w:rPr>
        <w:lastRenderedPageBreak/>
        <w:t>ACKNOWLEDGEMENTS</w:t>
      </w:r>
    </w:p>
    <w:p w14:paraId="5856D323" w14:textId="289410AB" w:rsidR="00D41D48" w:rsidRDefault="00362335" w:rsidP="008B22DC">
      <w:pPr>
        <w:spacing w:line="480" w:lineRule="auto"/>
        <w:jc w:val="both"/>
        <w:rPr>
          <w:lang w:val="en-GB" w:eastAsia="de-DE"/>
        </w:rPr>
      </w:pPr>
      <w:r>
        <w:rPr>
          <w:lang w:eastAsia="de-DE"/>
        </w:rPr>
        <w:t>We</w:t>
      </w:r>
      <w:r w:rsidRPr="00D423B8">
        <w:rPr>
          <w:lang w:eastAsia="de-DE"/>
        </w:rPr>
        <w:t xml:space="preserve"> </w:t>
      </w:r>
      <w:r w:rsidR="005059EC">
        <w:rPr>
          <w:lang w:eastAsia="de-DE"/>
        </w:rPr>
        <w:t>would like to thank K.</w:t>
      </w:r>
      <w:r w:rsidR="00D41D48" w:rsidRPr="00D423B8">
        <w:rPr>
          <w:lang w:eastAsia="de-DE"/>
        </w:rPr>
        <w:t xml:space="preserve"> Müller-Decker, </w:t>
      </w:r>
      <w:r w:rsidR="005059EC">
        <w:rPr>
          <w:lang w:eastAsia="de-DE"/>
        </w:rPr>
        <w:t>K.</w:t>
      </w:r>
      <w:r w:rsidR="006A5978">
        <w:rPr>
          <w:lang w:eastAsia="de-DE"/>
        </w:rPr>
        <w:t xml:space="preserve"> Friedrich, </w:t>
      </w:r>
      <w:r w:rsidR="005059EC">
        <w:rPr>
          <w:lang w:eastAsia="de-DE"/>
        </w:rPr>
        <w:t>D.</w:t>
      </w:r>
      <w:r w:rsidR="006D7D54">
        <w:rPr>
          <w:lang w:eastAsia="de-DE"/>
        </w:rPr>
        <w:t xml:space="preserve"> </w:t>
      </w:r>
      <w:r w:rsidR="006261A5">
        <w:rPr>
          <w:lang w:eastAsia="de-DE"/>
        </w:rPr>
        <w:t>Sohn</w:t>
      </w:r>
      <w:r w:rsidR="006D7D54">
        <w:rPr>
          <w:lang w:eastAsia="de-DE"/>
        </w:rPr>
        <w:t xml:space="preserve">, </w:t>
      </w:r>
      <w:r w:rsidR="005059EC">
        <w:rPr>
          <w:lang w:eastAsia="de-DE"/>
        </w:rPr>
        <w:t>F.</w:t>
      </w:r>
      <w:r w:rsidR="006D7D54">
        <w:rPr>
          <w:lang w:eastAsia="de-DE"/>
        </w:rPr>
        <w:t xml:space="preserve"> Ilmberger, </w:t>
      </w:r>
      <w:r w:rsidR="005059EC">
        <w:rPr>
          <w:lang w:eastAsia="de-DE"/>
        </w:rPr>
        <w:t>Y.</w:t>
      </w:r>
      <w:r w:rsidR="006D7D54">
        <w:rPr>
          <w:lang w:eastAsia="de-DE"/>
        </w:rPr>
        <w:t xml:space="preserve"> Feuchter, </w:t>
      </w:r>
      <w:r w:rsidR="005059EC">
        <w:rPr>
          <w:lang w:eastAsia="de-DE"/>
        </w:rPr>
        <w:t>B.</w:t>
      </w:r>
      <w:r w:rsidR="00D41D48" w:rsidRPr="00D423B8">
        <w:rPr>
          <w:lang w:eastAsia="de-DE"/>
        </w:rPr>
        <w:t xml:space="preserve"> Meissburger</w:t>
      </w:r>
      <w:r w:rsidR="00D41D48">
        <w:rPr>
          <w:lang w:eastAsia="de-DE"/>
        </w:rPr>
        <w:t xml:space="preserve">, </w:t>
      </w:r>
      <w:r w:rsidR="005059EC">
        <w:rPr>
          <w:lang w:eastAsia="de-DE"/>
        </w:rPr>
        <w:t>M.</w:t>
      </w:r>
      <w:r w:rsidR="00D41D48">
        <w:rPr>
          <w:lang w:eastAsia="de-DE"/>
        </w:rPr>
        <w:t xml:space="preserve"> Kirilov, </w:t>
      </w:r>
      <w:r w:rsidR="005059EC">
        <w:rPr>
          <w:lang w:eastAsia="de-DE"/>
        </w:rPr>
        <w:t>A.</w:t>
      </w:r>
      <w:r w:rsidR="00D41D48">
        <w:rPr>
          <w:lang w:eastAsia="de-DE"/>
        </w:rPr>
        <w:t xml:space="preserve"> Vegiopo</w:t>
      </w:r>
      <w:r w:rsidR="00B1396F">
        <w:rPr>
          <w:lang w:eastAsia="de-DE"/>
        </w:rPr>
        <w:t>u</w:t>
      </w:r>
      <w:r w:rsidR="00D41D48">
        <w:rPr>
          <w:lang w:eastAsia="de-DE"/>
        </w:rPr>
        <w:t>los</w:t>
      </w:r>
      <w:r w:rsidR="008324AD">
        <w:rPr>
          <w:lang w:eastAsia="de-DE"/>
        </w:rPr>
        <w:t xml:space="preserve">, </w:t>
      </w:r>
      <w:r w:rsidR="005059EC">
        <w:rPr>
          <w:lang w:eastAsia="de-DE"/>
        </w:rPr>
        <w:t>P.</w:t>
      </w:r>
      <w:r w:rsidR="008324AD">
        <w:rPr>
          <w:lang w:eastAsia="de-DE"/>
        </w:rPr>
        <w:t xml:space="preserve"> Flachs, </w:t>
      </w:r>
      <w:r w:rsidR="005059EC">
        <w:rPr>
          <w:lang w:eastAsia="de-DE"/>
        </w:rPr>
        <w:t>J.</w:t>
      </w:r>
      <w:r w:rsidR="008324AD">
        <w:rPr>
          <w:lang w:eastAsia="de-DE"/>
        </w:rPr>
        <w:t xml:space="preserve"> Hansikova</w:t>
      </w:r>
      <w:r w:rsidR="00E41EB5">
        <w:rPr>
          <w:lang w:eastAsia="de-DE"/>
        </w:rPr>
        <w:t>,</w:t>
      </w:r>
      <w:r w:rsidR="00D41D48">
        <w:rPr>
          <w:lang w:eastAsia="de-DE"/>
        </w:rPr>
        <w:t xml:space="preserve"> </w:t>
      </w:r>
      <w:r w:rsidR="004330A2">
        <w:rPr>
          <w:lang w:eastAsia="de-DE"/>
        </w:rPr>
        <w:t xml:space="preserve">N. Petrovic, </w:t>
      </w:r>
      <w:r w:rsidR="00D41D48">
        <w:rPr>
          <w:lang w:eastAsia="de-DE"/>
        </w:rPr>
        <w:t xml:space="preserve">and </w:t>
      </w:r>
      <w:r w:rsidR="005059EC">
        <w:rPr>
          <w:lang w:eastAsia="de-DE"/>
        </w:rPr>
        <w:t>M.</w:t>
      </w:r>
      <w:r w:rsidR="00D41D48">
        <w:rPr>
          <w:lang w:eastAsia="de-DE"/>
        </w:rPr>
        <w:t xml:space="preserve"> Christian </w:t>
      </w:r>
      <w:r>
        <w:rPr>
          <w:lang w:eastAsia="de-DE"/>
        </w:rPr>
        <w:t xml:space="preserve">for </w:t>
      </w:r>
      <w:r w:rsidRPr="00437944">
        <w:rPr>
          <w:lang w:val="en-GB" w:eastAsia="de-DE"/>
        </w:rPr>
        <w:t>helpful discussions and experimental support</w:t>
      </w:r>
      <w:r>
        <w:rPr>
          <w:lang w:eastAsia="de-DE"/>
        </w:rPr>
        <w:t>.</w:t>
      </w:r>
      <w:r w:rsidR="00601B02">
        <w:rPr>
          <w:lang w:eastAsia="de-DE"/>
        </w:rPr>
        <w:t xml:space="preserve"> We thank D. Grahame Hardie, Dundee, Scotland, for </w:t>
      </w:r>
      <w:r w:rsidR="00601B02">
        <w:t>Ampk alpha1 and 2 sheep antibodies.</w:t>
      </w:r>
      <w:r>
        <w:rPr>
          <w:lang w:eastAsia="de-DE"/>
        </w:rPr>
        <w:t xml:space="preserve"> </w:t>
      </w:r>
      <w:r w:rsidR="00B1396F">
        <w:rPr>
          <w:lang w:eastAsia="de-DE"/>
        </w:rPr>
        <w:t xml:space="preserve">We particularly thank </w:t>
      </w:r>
      <w:r w:rsidR="005059EC">
        <w:rPr>
          <w:lang w:eastAsia="de-DE"/>
        </w:rPr>
        <w:t>T.</w:t>
      </w:r>
      <w:r w:rsidR="00B1396F">
        <w:rPr>
          <w:lang w:eastAsia="de-DE"/>
        </w:rPr>
        <w:t xml:space="preserve"> Schafmeier for comments on the manuscript. </w:t>
      </w:r>
      <w:r w:rsidR="00D41D48" w:rsidRPr="00437944">
        <w:rPr>
          <w:lang w:val="en-GB" w:eastAsia="de-DE"/>
        </w:rPr>
        <w:t>This work was supported by grants from the</w:t>
      </w:r>
      <w:r w:rsidR="00743E24">
        <w:rPr>
          <w:lang w:val="en-GB" w:eastAsia="de-DE"/>
        </w:rPr>
        <w:t xml:space="preserve"> Swedish Cancer Fund to P.A., the</w:t>
      </w:r>
      <w:r w:rsidR="00D41D48" w:rsidRPr="00437944">
        <w:rPr>
          <w:lang w:val="en-GB" w:eastAsia="de-DE"/>
        </w:rPr>
        <w:t xml:space="preserve"> Deutsche Forsch</w:t>
      </w:r>
      <w:r w:rsidR="00D41D48">
        <w:rPr>
          <w:lang w:val="en-GB" w:eastAsia="de-DE"/>
        </w:rPr>
        <w:t>ungsgemeinschaft</w:t>
      </w:r>
      <w:r>
        <w:rPr>
          <w:lang w:val="en-GB" w:eastAsia="de-DE"/>
        </w:rPr>
        <w:t xml:space="preserve"> He3260/8-1</w:t>
      </w:r>
      <w:r w:rsidR="00D41D48">
        <w:rPr>
          <w:lang w:val="en-GB" w:eastAsia="de-DE"/>
        </w:rPr>
        <w:t xml:space="preserve">, the EFSD, </w:t>
      </w:r>
      <w:r w:rsidR="00D41D48" w:rsidRPr="00437944">
        <w:rPr>
          <w:lang w:val="en-GB" w:eastAsia="de-DE"/>
        </w:rPr>
        <w:t>the</w:t>
      </w:r>
      <w:r w:rsidR="00D41D48" w:rsidRPr="0081065F">
        <w:t xml:space="preserve"> </w:t>
      </w:r>
      <w:r w:rsidR="00D41D48" w:rsidRPr="005213A0">
        <w:t>EU FP7 project</w:t>
      </w:r>
      <w:r w:rsidR="00D41D48">
        <w:t xml:space="preserve"> DIABAT (HEALTH-F2-2011-278373), </w:t>
      </w:r>
      <w:r w:rsidR="000F1BA6" w:rsidRPr="00C32E95">
        <w:rPr>
          <w:lang w:val="en-GB" w:eastAsia="de-DE"/>
        </w:rPr>
        <w:t>the DKFZ-Bayer Cooperation Program</w:t>
      </w:r>
      <w:r w:rsidR="0067158D" w:rsidRPr="00C32E95">
        <w:rPr>
          <w:lang w:val="en-GB" w:eastAsia="de-DE"/>
        </w:rPr>
        <w:t xml:space="preserve">, </w:t>
      </w:r>
      <w:r w:rsidR="00D41D48" w:rsidRPr="00C32E95">
        <w:rPr>
          <w:lang w:val="en-GB" w:eastAsia="de-DE"/>
        </w:rPr>
        <w:t>and the HGF Cross Program Topic “Metabolic</w:t>
      </w:r>
      <w:r w:rsidR="00D41D48">
        <w:t xml:space="preserve"> Dysfunction”</w:t>
      </w:r>
      <w:r w:rsidR="00D41D48">
        <w:rPr>
          <w:lang w:val="en-GB" w:eastAsia="de-DE"/>
        </w:rPr>
        <w:t xml:space="preserve"> </w:t>
      </w:r>
      <w:r w:rsidR="002A6599">
        <w:rPr>
          <w:lang w:val="en-GB" w:eastAsia="de-DE"/>
        </w:rPr>
        <w:t xml:space="preserve">and the HGF Alliance “ICEMED” </w:t>
      </w:r>
      <w:r w:rsidR="00D41D48" w:rsidRPr="00437944">
        <w:rPr>
          <w:lang w:val="en-GB" w:eastAsia="de-DE"/>
        </w:rPr>
        <w:t>to S.H.</w:t>
      </w:r>
    </w:p>
    <w:p w14:paraId="3E829740" w14:textId="77777777" w:rsidR="00C91C04" w:rsidRDefault="00C91C04" w:rsidP="00C91C04">
      <w:pPr>
        <w:spacing w:line="480" w:lineRule="auto"/>
        <w:jc w:val="both"/>
        <w:rPr>
          <w:b/>
          <w:lang w:val="en-GB" w:eastAsia="de-DE"/>
        </w:rPr>
      </w:pPr>
    </w:p>
    <w:p w14:paraId="69B46AA2" w14:textId="77777777" w:rsidR="00C91C04" w:rsidRPr="001C1102" w:rsidRDefault="00C91C04" w:rsidP="00C91C04">
      <w:pPr>
        <w:spacing w:line="480" w:lineRule="auto"/>
        <w:jc w:val="both"/>
        <w:rPr>
          <w:b/>
          <w:lang w:val="en-GB" w:eastAsia="de-DE"/>
        </w:rPr>
      </w:pPr>
      <w:r>
        <w:rPr>
          <w:b/>
          <w:lang w:val="en-GB" w:eastAsia="de-DE"/>
        </w:rPr>
        <w:t>AUTHOR CONTRIBUTIONS</w:t>
      </w:r>
    </w:p>
    <w:p w14:paraId="496BC874" w14:textId="77777777" w:rsidR="00C91C04" w:rsidRPr="00437944" w:rsidRDefault="00C91C04" w:rsidP="00C91C04">
      <w:pPr>
        <w:spacing w:line="480" w:lineRule="auto"/>
        <w:jc w:val="both"/>
      </w:pPr>
      <w:r w:rsidRPr="001D6667">
        <w:t>M.R., M.S.</w:t>
      </w:r>
      <w:r>
        <w:t xml:space="preserve">, V.L., B.E.Ü., K.N., </w:t>
      </w:r>
      <w:r w:rsidRPr="001D6667">
        <w:t>C.A., O.</w:t>
      </w:r>
      <w:r>
        <w:t>H</w:t>
      </w:r>
      <w:r w:rsidRPr="001D6667">
        <w:t>., T.</w:t>
      </w:r>
      <w:r>
        <w:t>P.</w:t>
      </w:r>
      <w:r w:rsidRPr="001D6667">
        <w:t xml:space="preserve">S., </w:t>
      </w:r>
      <w:r>
        <w:t>A.Z.</w:t>
      </w:r>
      <w:r w:rsidRPr="001D6667">
        <w:t xml:space="preserve">, D.M., </w:t>
      </w:r>
      <w:r>
        <w:t xml:space="preserve">N.P., M.R., A.K., I.D., P.A., </w:t>
      </w:r>
      <w:r w:rsidRPr="00722F1D">
        <w:t xml:space="preserve">B.C., </w:t>
      </w:r>
      <w:r w:rsidRPr="001D6667">
        <w:t>E-Z.A., B.K., G.</w:t>
      </w:r>
      <w:r>
        <w:t>R.</w:t>
      </w:r>
      <w:r w:rsidRPr="001D6667">
        <w:t xml:space="preserve">S., P.J., J.K., C.W., </w:t>
      </w:r>
      <w:r>
        <w:t xml:space="preserve">M.B., </w:t>
      </w:r>
      <w:r w:rsidRPr="001D6667">
        <w:t>and M.B.D. performed experiments</w:t>
      </w:r>
      <w:r w:rsidRPr="00722F1D">
        <w:t xml:space="preserve"> and generated experimental tools</w:t>
      </w:r>
      <w:r w:rsidRPr="001D6667">
        <w:t>. S.H. designed and directed research and wrote the manuscript.</w:t>
      </w:r>
    </w:p>
    <w:p w14:paraId="46F5F0CB" w14:textId="77777777" w:rsidR="00C91C04" w:rsidRDefault="00C91C04" w:rsidP="00C91C04">
      <w:pPr>
        <w:spacing w:line="480" w:lineRule="auto"/>
        <w:jc w:val="both"/>
        <w:rPr>
          <w:b/>
          <w:bCs/>
          <w:lang w:eastAsia="de-DE"/>
        </w:rPr>
      </w:pPr>
    </w:p>
    <w:p w14:paraId="64236FBD" w14:textId="77777777" w:rsidR="00C91C04" w:rsidRPr="00476F98" w:rsidRDefault="00C91C04" w:rsidP="00C91C04">
      <w:pPr>
        <w:spacing w:line="480" w:lineRule="auto"/>
        <w:jc w:val="both"/>
        <w:rPr>
          <w:b/>
          <w:bCs/>
          <w:lang w:eastAsia="de-DE"/>
        </w:rPr>
      </w:pPr>
      <w:r w:rsidRPr="00476F98">
        <w:rPr>
          <w:b/>
          <w:bCs/>
          <w:lang w:eastAsia="de-DE"/>
        </w:rPr>
        <w:t>The authors declare no competing financial interest.</w:t>
      </w:r>
    </w:p>
    <w:p w14:paraId="3535BD85" w14:textId="77777777" w:rsidR="00C91C04" w:rsidRPr="00C91C04" w:rsidRDefault="00C91C04" w:rsidP="008B22DC">
      <w:pPr>
        <w:spacing w:line="480" w:lineRule="auto"/>
        <w:jc w:val="both"/>
        <w:rPr>
          <w:lang w:eastAsia="de-DE"/>
        </w:rPr>
      </w:pPr>
    </w:p>
    <w:p w14:paraId="510994F4" w14:textId="77777777" w:rsidR="00EC3DE2" w:rsidRDefault="00D41D48" w:rsidP="008B22DC">
      <w:pPr>
        <w:spacing w:line="480" w:lineRule="auto"/>
        <w:jc w:val="both"/>
      </w:pPr>
      <w:r>
        <w:rPr>
          <w:b/>
          <w:bCs/>
          <w:lang w:eastAsia="de-DE"/>
        </w:rPr>
        <w:br w:type="page"/>
      </w:r>
    </w:p>
    <w:p w14:paraId="77A422F0" w14:textId="77777777" w:rsidR="0040302B" w:rsidRDefault="007B54A6" w:rsidP="009243CD">
      <w:pPr>
        <w:spacing w:line="480" w:lineRule="auto"/>
        <w:jc w:val="both"/>
        <w:rPr>
          <w:b/>
          <w:bCs/>
          <w:lang w:eastAsia="de-DE"/>
        </w:rPr>
      </w:pPr>
      <w:r w:rsidRPr="007F7036">
        <w:rPr>
          <w:b/>
          <w:bCs/>
          <w:lang w:eastAsia="de-DE"/>
        </w:rPr>
        <w:lastRenderedPageBreak/>
        <w:t>REFERENCES</w:t>
      </w:r>
    </w:p>
    <w:p w14:paraId="40A66356" w14:textId="77777777" w:rsidR="00E25A96" w:rsidRPr="00E25A96" w:rsidRDefault="00E25A96" w:rsidP="009243CD">
      <w:pPr>
        <w:pStyle w:val="EndNoteBibliography"/>
        <w:spacing w:line="480" w:lineRule="auto"/>
        <w:ind w:left="720" w:hanging="720"/>
        <w:jc w:val="both"/>
      </w:pPr>
      <w:bookmarkStart w:id="1" w:name="_ENREF_1"/>
      <w:r w:rsidRPr="00E25A96">
        <w:t>1.</w:t>
      </w:r>
      <w:r w:rsidRPr="00E25A96">
        <w:tab/>
        <w:t xml:space="preserve">Fearon, K.C., Glass, D.J. &amp; Guttridge, D.C. Cancer cachexia: mediators, signaling, and metabolic pathways. </w:t>
      </w:r>
      <w:r w:rsidRPr="00E25A96">
        <w:rPr>
          <w:i/>
        </w:rPr>
        <w:t>Cell metabolism</w:t>
      </w:r>
      <w:r w:rsidRPr="00E25A96">
        <w:t xml:space="preserve"> </w:t>
      </w:r>
      <w:r w:rsidRPr="00E25A96">
        <w:rPr>
          <w:b/>
        </w:rPr>
        <w:t>16</w:t>
      </w:r>
      <w:r w:rsidRPr="00E25A96">
        <w:t>, 153-166 (2012).</w:t>
      </w:r>
      <w:bookmarkEnd w:id="1"/>
    </w:p>
    <w:p w14:paraId="4A3DBA86" w14:textId="77777777" w:rsidR="00E25A96" w:rsidRPr="00E25A96" w:rsidRDefault="00E25A96" w:rsidP="009243CD">
      <w:pPr>
        <w:pStyle w:val="EndNoteBibliography"/>
        <w:spacing w:line="480" w:lineRule="auto"/>
        <w:ind w:left="720" w:hanging="720"/>
        <w:jc w:val="both"/>
      </w:pPr>
      <w:bookmarkStart w:id="2" w:name="_ENREF_2"/>
      <w:r w:rsidRPr="00E25A96">
        <w:t>2.</w:t>
      </w:r>
      <w:r w:rsidRPr="00E25A96">
        <w:tab/>
        <w:t>Dewys, W.D.</w:t>
      </w:r>
      <w:r w:rsidRPr="00E25A96">
        <w:rPr>
          <w:i/>
        </w:rPr>
        <w:t>, et al.</w:t>
      </w:r>
      <w:r w:rsidRPr="00E25A96">
        <w:t xml:space="preserve"> Prognostic effect of weight loss prior to chemotherapy in cancer patients. Eastern Cooperative Oncology Group. </w:t>
      </w:r>
      <w:r w:rsidRPr="00E25A96">
        <w:rPr>
          <w:i/>
        </w:rPr>
        <w:t>Am J Med</w:t>
      </w:r>
      <w:r w:rsidRPr="00E25A96">
        <w:t xml:space="preserve"> </w:t>
      </w:r>
      <w:r w:rsidRPr="00E25A96">
        <w:rPr>
          <w:b/>
        </w:rPr>
        <w:t>69</w:t>
      </w:r>
      <w:r w:rsidRPr="00E25A96">
        <w:t>, 491-497 (1980).</w:t>
      </w:r>
      <w:bookmarkEnd w:id="2"/>
    </w:p>
    <w:p w14:paraId="3D29902E" w14:textId="77777777" w:rsidR="00E25A96" w:rsidRPr="00E25A96" w:rsidRDefault="00E25A96" w:rsidP="009243CD">
      <w:pPr>
        <w:pStyle w:val="EndNoteBibliography"/>
        <w:spacing w:line="480" w:lineRule="auto"/>
        <w:ind w:left="720" w:hanging="720"/>
        <w:jc w:val="both"/>
      </w:pPr>
      <w:bookmarkStart w:id="3" w:name="_ENREF_3"/>
      <w:r w:rsidRPr="00E25A96">
        <w:t>3.</w:t>
      </w:r>
      <w:r w:rsidRPr="00E25A96">
        <w:tab/>
        <w:t>Mondello, P.</w:t>
      </w:r>
      <w:r w:rsidRPr="00E25A96">
        <w:rPr>
          <w:i/>
        </w:rPr>
        <w:t>, et al.</w:t>
      </w:r>
      <w:r w:rsidRPr="00E25A96">
        <w:t xml:space="preserve"> Cancer Cachexia Syndrome: Pathogenesis, Diagnosis, and New Therapeutic Options. </w:t>
      </w:r>
      <w:r w:rsidRPr="00E25A96">
        <w:rPr>
          <w:i/>
        </w:rPr>
        <w:t>Nutrition and cancer</w:t>
      </w:r>
      <w:r w:rsidRPr="00E25A96">
        <w:t>, 1-15 (2014).</w:t>
      </w:r>
      <w:bookmarkEnd w:id="3"/>
    </w:p>
    <w:p w14:paraId="7E8D04F5" w14:textId="77777777" w:rsidR="00E25A96" w:rsidRPr="00E25A96" w:rsidRDefault="00E25A96" w:rsidP="009243CD">
      <w:pPr>
        <w:pStyle w:val="EndNoteBibliography"/>
        <w:spacing w:line="480" w:lineRule="auto"/>
        <w:ind w:left="720" w:hanging="720"/>
        <w:jc w:val="both"/>
      </w:pPr>
      <w:bookmarkStart w:id="4" w:name="_ENREF_4"/>
      <w:r w:rsidRPr="00E25A96">
        <w:t>4.</w:t>
      </w:r>
      <w:r w:rsidRPr="00E25A96">
        <w:tab/>
        <w:t xml:space="preserve">Theologides, A. Cancer cachexia. </w:t>
      </w:r>
      <w:r w:rsidRPr="00E25A96">
        <w:rPr>
          <w:i/>
        </w:rPr>
        <w:t>Cancer</w:t>
      </w:r>
      <w:r w:rsidRPr="00E25A96">
        <w:t xml:space="preserve"> </w:t>
      </w:r>
      <w:r w:rsidRPr="00E25A96">
        <w:rPr>
          <w:b/>
        </w:rPr>
        <w:t>43</w:t>
      </w:r>
      <w:r w:rsidRPr="00E25A96">
        <w:t>, 2004-2012 (1979).</w:t>
      </w:r>
      <w:bookmarkEnd w:id="4"/>
    </w:p>
    <w:p w14:paraId="03041974" w14:textId="77777777" w:rsidR="00E25A96" w:rsidRPr="00E25A96" w:rsidRDefault="00E25A96" w:rsidP="009243CD">
      <w:pPr>
        <w:pStyle w:val="EndNoteBibliography"/>
        <w:spacing w:line="480" w:lineRule="auto"/>
        <w:ind w:left="720" w:hanging="720"/>
        <w:jc w:val="both"/>
      </w:pPr>
      <w:bookmarkStart w:id="5" w:name="_ENREF_5"/>
      <w:r w:rsidRPr="00E25A96">
        <w:t>5.</w:t>
      </w:r>
      <w:r w:rsidRPr="00E25A96">
        <w:tab/>
        <w:t>Jones, A.</w:t>
      </w:r>
      <w:r w:rsidRPr="00E25A96">
        <w:rPr>
          <w:i/>
        </w:rPr>
        <w:t>, et al.</w:t>
      </w:r>
      <w:r w:rsidRPr="00E25A96">
        <w:t xml:space="preserve"> TSC22D4 is a molecular output of hepatic wasting metabolism. </w:t>
      </w:r>
      <w:r w:rsidRPr="00E25A96">
        <w:rPr>
          <w:i/>
        </w:rPr>
        <w:t>EMBO molecular medicine</w:t>
      </w:r>
      <w:r w:rsidRPr="00E25A96">
        <w:t xml:space="preserve"> </w:t>
      </w:r>
      <w:r w:rsidRPr="00E25A96">
        <w:rPr>
          <w:b/>
        </w:rPr>
        <w:t>5</w:t>
      </w:r>
      <w:r w:rsidRPr="00E25A96">
        <w:t>, 294-308 (2013).</w:t>
      </w:r>
      <w:bookmarkEnd w:id="5"/>
    </w:p>
    <w:p w14:paraId="4F512093" w14:textId="77777777" w:rsidR="00E25A96" w:rsidRPr="00E25A96" w:rsidRDefault="00E25A96" w:rsidP="009243CD">
      <w:pPr>
        <w:pStyle w:val="EndNoteBibliography"/>
        <w:spacing w:line="480" w:lineRule="auto"/>
        <w:ind w:left="720" w:hanging="720"/>
        <w:jc w:val="both"/>
      </w:pPr>
      <w:bookmarkStart w:id="6" w:name="_ENREF_6"/>
      <w:r w:rsidRPr="00E25A96">
        <w:t>6.</w:t>
      </w:r>
      <w:r w:rsidRPr="00E25A96">
        <w:tab/>
        <w:t>Schäfer, M.</w:t>
      </w:r>
      <w:r w:rsidRPr="00E25A96">
        <w:rPr>
          <w:i/>
        </w:rPr>
        <w:t>, et al.</w:t>
      </w:r>
      <w:r w:rsidRPr="00E25A96">
        <w:t xml:space="preserve"> Ataxin-10 is part of a cachexokine cocktail triggering cardiac metabolic dyfunction in cancer cachexia. </w:t>
      </w:r>
      <w:r w:rsidRPr="00E25A96">
        <w:rPr>
          <w:i/>
        </w:rPr>
        <w:t>Molecular metabolism</w:t>
      </w:r>
      <w:r w:rsidRPr="00E25A96">
        <w:t xml:space="preserve"> </w:t>
      </w:r>
      <w:r w:rsidRPr="00E25A96">
        <w:rPr>
          <w:b/>
        </w:rPr>
        <w:t>5</w:t>
      </w:r>
      <w:r w:rsidRPr="00E25A96">
        <w:t>, 67-78 (2016).</w:t>
      </w:r>
      <w:bookmarkEnd w:id="6"/>
    </w:p>
    <w:p w14:paraId="765B9266" w14:textId="77777777" w:rsidR="00E25A96" w:rsidRPr="00E25A96" w:rsidRDefault="00E25A96" w:rsidP="009243CD">
      <w:pPr>
        <w:pStyle w:val="EndNoteBibliography"/>
        <w:spacing w:line="480" w:lineRule="auto"/>
        <w:ind w:left="720" w:hanging="720"/>
        <w:jc w:val="both"/>
      </w:pPr>
      <w:bookmarkStart w:id="7" w:name="_ENREF_7"/>
      <w:r w:rsidRPr="00E25A96">
        <w:t>7.</w:t>
      </w:r>
      <w:r w:rsidRPr="00E25A96">
        <w:tab/>
        <w:t xml:space="preserve">Yu, Y.H. &amp; Ginsberg, H.N. Adipocyte signaling and lipid homeostasis: sequelae of insulin-resistant adipose tissue. </w:t>
      </w:r>
      <w:r w:rsidRPr="00E25A96">
        <w:rPr>
          <w:i/>
        </w:rPr>
        <w:t>Circ Res</w:t>
      </w:r>
      <w:r w:rsidRPr="00E25A96">
        <w:t xml:space="preserve"> </w:t>
      </w:r>
      <w:r w:rsidRPr="00E25A96">
        <w:rPr>
          <w:b/>
        </w:rPr>
        <w:t>96</w:t>
      </w:r>
      <w:r w:rsidRPr="00E25A96">
        <w:t>, 1042-1052 (2005).</w:t>
      </w:r>
      <w:bookmarkEnd w:id="7"/>
    </w:p>
    <w:p w14:paraId="320C5295" w14:textId="77777777" w:rsidR="00E25A96" w:rsidRPr="00E25A96" w:rsidRDefault="00E25A96" w:rsidP="009243CD">
      <w:pPr>
        <w:pStyle w:val="EndNoteBibliography"/>
        <w:spacing w:line="480" w:lineRule="auto"/>
        <w:ind w:left="720" w:hanging="720"/>
        <w:jc w:val="both"/>
      </w:pPr>
      <w:bookmarkStart w:id="8" w:name="_ENREF_8"/>
      <w:r w:rsidRPr="00E25A96">
        <w:t>8.</w:t>
      </w:r>
      <w:r w:rsidRPr="00E25A96">
        <w:tab/>
        <w:t>Agustsson, T.</w:t>
      </w:r>
      <w:r w:rsidRPr="00E25A96">
        <w:rPr>
          <w:i/>
        </w:rPr>
        <w:t>, et al.</w:t>
      </w:r>
      <w:r w:rsidRPr="00E25A96">
        <w:t xml:space="preserve"> Mechanism of increased lipolysis in cancer cachexia. </w:t>
      </w:r>
      <w:r w:rsidRPr="00E25A96">
        <w:rPr>
          <w:i/>
        </w:rPr>
        <w:t>Cancer research</w:t>
      </w:r>
      <w:r w:rsidRPr="00E25A96">
        <w:t xml:space="preserve"> </w:t>
      </w:r>
      <w:r w:rsidRPr="00E25A96">
        <w:rPr>
          <w:b/>
        </w:rPr>
        <w:t>67</w:t>
      </w:r>
      <w:r w:rsidRPr="00E25A96">
        <w:t>, 5531-5537 (2007).</w:t>
      </w:r>
      <w:bookmarkEnd w:id="8"/>
    </w:p>
    <w:p w14:paraId="1DC8FDD1" w14:textId="77777777" w:rsidR="00E25A96" w:rsidRPr="00E25A96" w:rsidRDefault="00E25A96" w:rsidP="009243CD">
      <w:pPr>
        <w:pStyle w:val="EndNoteBibliography"/>
        <w:spacing w:line="480" w:lineRule="auto"/>
        <w:ind w:left="720" w:hanging="720"/>
        <w:jc w:val="both"/>
      </w:pPr>
      <w:bookmarkStart w:id="9" w:name="_ENREF_9"/>
      <w:r w:rsidRPr="00E25A96">
        <w:t>9.</w:t>
      </w:r>
      <w:r w:rsidRPr="00E25A96">
        <w:tab/>
        <w:t>Batista, M.L., Jr.</w:t>
      </w:r>
      <w:r w:rsidRPr="00E25A96">
        <w:rPr>
          <w:i/>
        </w:rPr>
        <w:t>, et al.</w:t>
      </w:r>
      <w:r w:rsidRPr="00E25A96">
        <w:t xml:space="preserve"> Adipose tissue-derived factors as potential biomarkers in cachectic cancer patients. </w:t>
      </w:r>
      <w:r w:rsidRPr="00E25A96">
        <w:rPr>
          <w:i/>
        </w:rPr>
        <w:t>Cytokine</w:t>
      </w:r>
      <w:r w:rsidRPr="00E25A96">
        <w:t xml:space="preserve"> </w:t>
      </w:r>
      <w:r w:rsidRPr="00E25A96">
        <w:rPr>
          <w:b/>
        </w:rPr>
        <w:t>61</w:t>
      </w:r>
      <w:r w:rsidRPr="00E25A96">
        <w:t>, 532-539 (2013).</w:t>
      </w:r>
      <w:bookmarkEnd w:id="9"/>
    </w:p>
    <w:p w14:paraId="42BDECAE" w14:textId="77777777" w:rsidR="00E25A96" w:rsidRPr="00E25A96" w:rsidRDefault="00E25A96" w:rsidP="009243CD">
      <w:pPr>
        <w:pStyle w:val="EndNoteBibliography"/>
        <w:spacing w:line="480" w:lineRule="auto"/>
        <w:ind w:left="720" w:hanging="720"/>
        <w:jc w:val="both"/>
      </w:pPr>
      <w:bookmarkStart w:id="10" w:name="_ENREF_10"/>
      <w:r w:rsidRPr="00E25A96">
        <w:t>10.</w:t>
      </w:r>
      <w:r w:rsidRPr="00E25A96">
        <w:tab/>
        <w:t>Pausch, T.</w:t>
      </w:r>
      <w:r w:rsidRPr="00E25A96">
        <w:rPr>
          <w:i/>
        </w:rPr>
        <w:t>, et al.</w:t>
      </w:r>
      <w:r w:rsidRPr="00E25A96">
        <w:t xml:space="preserve"> Cachexia but not obesity worsens the postoperative outcome after pancreatoduodenectomy in pancreatic cancer. </w:t>
      </w:r>
      <w:r w:rsidRPr="00E25A96">
        <w:rPr>
          <w:i/>
        </w:rPr>
        <w:t>Surgery</w:t>
      </w:r>
      <w:r w:rsidRPr="00E25A96">
        <w:t xml:space="preserve"> </w:t>
      </w:r>
      <w:r w:rsidRPr="00E25A96">
        <w:rPr>
          <w:b/>
        </w:rPr>
        <w:t>152</w:t>
      </w:r>
      <w:r w:rsidRPr="00E25A96">
        <w:t>, S81-88 (2012).</w:t>
      </w:r>
      <w:bookmarkEnd w:id="10"/>
    </w:p>
    <w:p w14:paraId="0B2D9A11" w14:textId="77777777" w:rsidR="00E25A96" w:rsidRPr="00E25A96" w:rsidRDefault="00E25A96" w:rsidP="009243CD">
      <w:pPr>
        <w:pStyle w:val="EndNoteBibliography"/>
        <w:spacing w:line="480" w:lineRule="auto"/>
        <w:ind w:left="720" w:hanging="720"/>
        <w:jc w:val="both"/>
      </w:pPr>
      <w:bookmarkStart w:id="11" w:name="_ENREF_11"/>
      <w:r w:rsidRPr="00E25A96">
        <w:t>11.</w:t>
      </w:r>
      <w:r w:rsidRPr="00E25A96">
        <w:tab/>
        <w:t>Di Sebastiano, K.M.</w:t>
      </w:r>
      <w:r w:rsidRPr="00E25A96">
        <w:rPr>
          <w:i/>
        </w:rPr>
        <w:t>, et al.</w:t>
      </w:r>
      <w:r w:rsidRPr="00E25A96">
        <w:t xml:space="preserve"> Accelerated muscle and adipose tissue loss may predict survival in pancreatic cancer patients: the relationship with diabetes and anaemia. </w:t>
      </w:r>
      <w:r w:rsidRPr="00E25A96">
        <w:rPr>
          <w:i/>
        </w:rPr>
        <w:t>Br J Nutr</w:t>
      </w:r>
      <w:r w:rsidRPr="00E25A96">
        <w:t xml:space="preserve"> </w:t>
      </w:r>
      <w:r w:rsidRPr="00E25A96">
        <w:rPr>
          <w:b/>
        </w:rPr>
        <w:t>109</w:t>
      </w:r>
      <w:r w:rsidRPr="00E25A96">
        <w:t>, 302-312 (2013).</w:t>
      </w:r>
      <w:bookmarkEnd w:id="11"/>
    </w:p>
    <w:p w14:paraId="6F7C4342" w14:textId="77777777" w:rsidR="00E25A96" w:rsidRPr="00E25A96" w:rsidRDefault="00E25A96" w:rsidP="009243CD">
      <w:pPr>
        <w:pStyle w:val="EndNoteBibliography"/>
        <w:spacing w:line="480" w:lineRule="auto"/>
        <w:ind w:left="720" w:hanging="720"/>
        <w:jc w:val="both"/>
      </w:pPr>
      <w:bookmarkStart w:id="12" w:name="_ENREF_12"/>
      <w:r w:rsidRPr="00E25A96">
        <w:lastRenderedPageBreak/>
        <w:t>12.</w:t>
      </w:r>
      <w:r w:rsidRPr="00E25A96">
        <w:tab/>
        <w:t>Petruzzelli, M.</w:t>
      </w:r>
      <w:r w:rsidRPr="00E25A96">
        <w:rPr>
          <w:i/>
        </w:rPr>
        <w:t>, et al.</w:t>
      </w:r>
      <w:r w:rsidRPr="00E25A96">
        <w:t xml:space="preserve"> A switch from white to brown fat increases energy expenditure in cancer-associated cachexia. </w:t>
      </w:r>
      <w:r w:rsidRPr="00E25A96">
        <w:rPr>
          <w:i/>
        </w:rPr>
        <w:t>Cell metabolism</w:t>
      </w:r>
      <w:r w:rsidRPr="00E25A96">
        <w:t xml:space="preserve"> </w:t>
      </w:r>
      <w:r w:rsidRPr="00E25A96">
        <w:rPr>
          <w:b/>
        </w:rPr>
        <w:t>20</w:t>
      </w:r>
      <w:r w:rsidRPr="00E25A96">
        <w:t>, 433-447 (2014).</w:t>
      </w:r>
      <w:bookmarkEnd w:id="12"/>
    </w:p>
    <w:p w14:paraId="0D2D26F4" w14:textId="77777777" w:rsidR="00E25A96" w:rsidRPr="00E25A96" w:rsidRDefault="00E25A96" w:rsidP="009243CD">
      <w:pPr>
        <w:pStyle w:val="EndNoteBibliography"/>
        <w:spacing w:line="480" w:lineRule="auto"/>
        <w:ind w:left="720" w:hanging="720"/>
        <w:jc w:val="both"/>
      </w:pPr>
      <w:bookmarkStart w:id="13" w:name="_ENREF_13"/>
      <w:r w:rsidRPr="00E25A96">
        <w:t>13.</w:t>
      </w:r>
      <w:r w:rsidRPr="00E25A96">
        <w:tab/>
        <w:t>Kir, S.</w:t>
      </w:r>
      <w:r w:rsidRPr="00E25A96">
        <w:rPr>
          <w:i/>
        </w:rPr>
        <w:t>, et al.</w:t>
      </w:r>
      <w:r w:rsidRPr="00E25A96">
        <w:t xml:space="preserve"> Tumour-derived PTH-related protein triggers adipose tissue browning and cancer cachexia. </w:t>
      </w:r>
      <w:r w:rsidRPr="00E25A96">
        <w:rPr>
          <w:i/>
        </w:rPr>
        <w:t>Nature</w:t>
      </w:r>
      <w:r w:rsidRPr="00E25A96">
        <w:t xml:space="preserve"> </w:t>
      </w:r>
      <w:r w:rsidRPr="00E25A96">
        <w:rPr>
          <w:b/>
        </w:rPr>
        <w:t>513</w:t>
      </w:r>
      <w:r w:rsidRPr="00E25A96">
        <w:t>, 100-104 (2014).</w:t>
      </w:r>
      <w:bookmarkEnd w:id="13"/>
    </w:p>
    <w:p w14:paraId="183C0861" w14:textId="77777777" w:rsidR="00E25A96" w:rsidRPr="00E25A96" w:rsidRDefault="00E25A96" w:rsidP="009243CD">
      <w:pPr>
        <w:pStyle w:val="EndNoteBibliography"/>
        <w:spacing w:line="480" w:lineRule="auto"/>
        <w:ind w:left="720" w:hanging="720"/>
        <w:jc w:val="both"/>
      </w:pPr>
      <w:bookmarkStart w:id="14" w:name="_ENREF_14"/>
      <w:r w:rsidRPr="00E25A96">
        <w:t>14.</w:t>
      </w:r>
      <w:r w:rsidRPr="00E25A96">
        <w:tab/>
        <w:t xml:space="preserve">Xu, L., Zhou, L. &amp; Li, P. CIDE proteins and lipid metabolism. </w:t>
      </w:r>
      <w:r w:rsidRPr="00E25A96">
        <w:rPr>
          <w:i/>
        </w:rPr>
        <w:t>Arterioscler Thromb Vasc Biol</w:t>
      </w:r>
      <w:r w:rsidRPr="00E25A96">
        <w:t xml:space="preserve"> </w:t>
      </w:r>
      <w:r w:rsidRPr="00E25A96">
        <w:rPr>
          <w:b/>
        </w:rPr>
        <w:t>32</w:t>
      </w:r>
      <w:r w:rsidRPr="00E25A96">
        <w:t>, 1094-1098 (2012).</w:t>
      </w:r>
      <w:bookmarkEnd w:id="14"/>
    </w:p>
    <w:p w14:paraId="521A2B62" w14:textId="77777777" w:rsidR="00E25A96" w:rsidRPr="00E25A96" w:rsidRDefault="00E25A96" w:rsidP="009243CD">
      <w:pPr>
        <w:pStyle w:val="EndNoteBibliography"/>
        <w:spacing w:line="480" w:lineRule="auto"/>
        <w:ind w:left="720" w:hanging="720"/>
        <w:jc w:val="both"/>
      </w:pPr>
      <w:bookmarkStart w:id="15" w:name="_ENREF_15"/>
      <w:r w:rsidRPr="00E25A96">
        <w:t>15.</w:t>
      </w:r>
      <w:r w:rsidRPr="00E25A96">
        <w:tab/>
        <w:t>Zhou, Z.</w:t>
      </w:r>
      <w:r w:rsidRPr="00E25A96">
        <w:rPr>
          <w:i/>
        </w:rPr>
        <w:t>, et al.</w:t>
      </w:r>
      <w:r w:rsidRPr="00E25A96">
        <w:t xml:space="preserve"> Cidea-deficient mice have lean phenotype and are resistant to obesity. </w:t>
      </w:r>
      <w:r w:rsidRPr="00E25A96">
        <w:rPr>
          <w:i/>
        </w:rPr>
        <w:t>Nat Genet</w:t>
      </w:r>
      <w:r w:rsidRPr="00E25A96">
        <w:t xml:space="preserve"> </w:t>
      </w:r>
      <w:r w:rsidRPr="00E25A96">
        <w:rPr>
          <w:b/>
        </w:rPr>
        <w:t>35</w:t>
      </w:r>
      <w:r w:rsidRPr="00E25A96">
        <w:t>, 49-56 (2003).</w:t>
      </w:r>
      <w:bookmarkEnd w:id="15"/>
    </w:p>
    <w:p w14:paraId="50FF26A4" w14:textId="77777777" w:rsidR="00E25A96" w:rsidRPr="00E25A96" w:rsidRDefault="00E25A96" w:rsidP="009243CD">
      <w:pPr>
        <w:pStyle w:val="EndNoteBibliography"/>
        <w:spacing w:line="480" w:lineRule="auto"/>
        <w:ind w:left="720" w:hanging="720"/>
        <w:jc w:val="both"/>
      </w:pPr>
      <w:bookmarkStart w:id="16" w:name="_ENREF_16"/>
      <w:r w:rsidRPr="00E25A96">
        <w:t>16.</w:t>
      </w:r>
      <w:r w:rsidRPr="00E25A96">
        <w:tab/>
        <w:t>Laurencikiene, J.</w:t>
      </w:r>
      <w:r w:rsidRPr="00E25A96">
        <w:rPr>
          <w:i/>
        </w:rPr>
        <w:t>, et al.</w:t>
      </w:r>
      <w:r w:rsidRPr="00E25A96">
        <w:t xml:space="preserve"> Evidence for an important role of CIDEA in human cancer cachexia. </w:t>
      </w:r>
      <w:r w:rsidRPr="00E25A96">
        <w:rPr>
          <w:i/>
        </w:rPr>
        <w:t>Cancer research</w:t>
      </w:r>
      <w:r w:rsidRPr="00E25A96">
        <w:t xml:space="preserve"> </w:t>
      </w:r>
      <w:r w:rsidRPr="00E25A96">
        <w:rPr>
          <w:b/>
        </w:rPr>
        <w:t>68</w:t>
      </w:r>
      <w:r w:rsidRPr="00E25A96">
        <w:t>, 9247-9254 (2008).</w:t>
      </w:r>
      <w:bookmarkEnd w:id="16"/>
    </w:p>
    <w:p w14:paraId="677A4BD3" w14:textId="77777777" w:rsidR="00E25A96" w:rsidRPr="00E25A96" w:rsidRDefault="00E25A96" w:rsidP="009243CD">
      <w:pPr>
        <w:pStyle w:val="EndNoteBibliography"/>
        <w:spacing w:line="480" w:lineRule="auto"/>
        <w:ind w:left="720" w:hanging="720"/>
        <w:jc w:val="both"/>
      </w:pPr>
      <w:bookmarkStart w:id="17" w:name="_ENREF_17"/>
      <w:r w:rsidRPr="00E25A96">
        <w:t>17.</w:t>
      </w:r>
      <w:r w:rsidRPr="00E25A96">
        <w:tab/>
        <w:t>Blum, D.</w:t>
      </w:r>
      <w:r w:rsidRPr="00E25A96">
        <w:rPr>
          <w:i/>
        </w:rPr>
        <w:t>, et al.</w:t>
      </w:r>
      <w:r w:rsidRPr="00E25A96">
        <w:t xml:space="preserve"> Cancer cachexia: a systematic literature review of items and domains associated with involuntary weight loss in cancer. </w:t>
      </w:r>
      <w:r w:rsidRPr="00E25A96">
        <w:rPr>
          <w:i/>
        </w:rPr>
        <w:t>Critical reviews in oncology/hematology</w:t>
      </w:r>
      <w:r w:rsidRPr="00E25A96">
        <w:t xml:space="preserve"> </w:t>
      </w:r>
      <w:r w:rsidRPr="00E25A96">
        <w:rPr>
          <w:b/>
        </w:rPr>
        <w:t>80</w:t>
      </w:r>
      <w:r w:rsidRPr="00E25A96">
        <w:t>, 114-144 (2011).</w:t>
      </w:r>
      <w:bookmarkEnd w:id="17"/>
    </w:p>
    <w:p w14:paraId="59BBCD38" w14:textId="77777777" w:rsidR="00E25A96" w:rsidRPr="00E25A96" w:rsidRDefault="00E25A96" w:rsidP="009243CD">
      <w:pPr>
        <w:pStyle w:val="EndNoteBibliography"/>
        <w:spacing w:line="480" w:lineRule="auto"/>
        <w:ind w:left="720" w:hanging="720"/>
        <w:jc w:val="both"/>
      </w:pPr>
      <w:bookmarkStart w:id="18" w:name="_ENREF_18"/>
      <w:r w:rsidRPr="00E25A96">
        <w:t>18.</w:t>
      </w:r>
      <w:r w:rsidRPr="00E25A96">
        <w:tab/>
        <w:t xml:space="preserve">Hardie, D.G., Ross, F.A. &amp; Hawley, S.A. AMPK: a nutrient and energy sensor that maintains energy homeostasis. </w:t>
      </w:r>
      <w:r w:rsidRPr="00E25A96">
        <w:rPr>
          <w:i/>
        </w:rPr>
        <w:t>Nat Rev Mol Cell Biol</w:t>
      </w:r>
      <w:r w:rsidRPr="00E25A96">
        <w:t xml:space="preserve"> </w:t>
      </w:r>
      <w:r w:rsidRPr="00E25A96">
        <w:rPr>
          <w:b/>
        </w:rPr>
        <w:t>13</w:t>
      </w:r>
      <w:r w:rsidRPr="00E25A96">
        <w:t>, 251-262 (2012).</w:t>
      </w:r>
      <w:bookmarkEnd w:id="18"/>
    </w:p>
    <w:p w14:paraId="14BCC8F2" w14:textId="77777777" w:rsidR="00E25A96" w:rsidRPr="00E25A96" w:rsidRDefault="00E25A96" w:rsidP="009243CD">
      <w:pPr>
        <w:pStyle w:val="EndNoteBibliography"/>
        <w:spacing w:line="480" w:lineRule="auto"/>
        <w:ind w:left="720" w:hanging="720"/>
        <w:jc w:val="both"/>
      </w:pPr>
      <w:bookmarkStart w:id="19" w:name="_ENREF_19"/>
      <w:r w:rsidRPr="00E25A96">
        <w:t>19.</w:t>
      </w:r>
      <w:r w:rsidRPr="00E25A96">
        <w:tab/>
        <w:t>Dzamko, N.</w:t>
      </w:r>
      <w:r w:rsidRPr="00E25A96">
        <w:rPr>
          <w:i/>
        </w:rPr>
        <w:t>, et al.</w:t>
      </w:r>
      <w:r w:rsidRPr="00E25A96">
        <w:t xml:space="preserve"> AMPK beta1 deletion reduces appetite, preventing obesity and hepatic insulin resistance. </w:t>
      </w:r>
      <w:r w:rsidRPr="00E25A96">
        <w:rPr>
          <w:i/>
        </w:rPr>
        <w:t>The Journal of biological chemistry</w:t>
      </w:r>
      <w:r w:rsidRPr="00E25A96">
        <w:t xml:space="preserve"> </w:t>
      </w:r>
      <w:r w:rsidRPr="00E25A96">
        <w:rPr>
          <w:b/>
        </w:rPr>
        <w:t>285</w:t>
      </w:r>
      <w:r w:rsidRPr="00E25A96">
        <w:t>, 115-122 (2010).</w:t>
      </w:r>
      <w:bookmarkEnd w:id="19"/>
    </w:p>
    <w:p w14:paraId="29759919" w14:textId="77777777" w:rsidR="00E25A96" w:rsidRPr="00E25A96" w:rsidRDefault="00E25A96" w:rsidP="009243CD">
      <w:pPr>
        <w:pStyle w:val="EndNoteBibliography"/>
        <w:spacing w:line="480" w:lineRule="auto"/>
        <w:ind w:left="720" w:hanging="720"/>
        <w:jc w:val="both"/>
      </w:pPr>
      <w:bookmarkStart w:id="20" w:name="_ENREF_20"/>
      <w:r w:rsidRPr="00E25A96">
        <w:t>20.</w:t>
      </w:r>
      <w:r w:rsidRPr="00E25A96">
        <w:tab/>
        <w:t xml:space="preserve">Gaidhu, M.P., Bikopoulos, G. &amp; Ceddia, R.B. Chronic AICAR-induced AMP-kinase activation regulates adipocyte lipolysis in a time-dependent and fat depot-specific manner in rats. </w:t>
      </w:r>
      <w:r w:rsidRPr="00E25A96">
        <w:rPr>
          <w:i/>
        </w:rPr>
        <w:t>American journal of physiology. Cell physiology</w:t>
      </w:r>
      <w:r w:rsidRPr="00E25A96">
        <w:t xml:space="preserve"> </w:t>
      </w:r>
      <w:r w:rsidRPr="00E25A96">
        <w:rPr>
          <w:b/>
        </w:rPr>
        <w:t>303</w:t>
      </w:r>
      <w:r w:rsidRPr="00E25A96">
        <w:t>, C1192-1197 (2012).</w:t>
      </w:r>
      <w:bookmarkEnd w:id="20"/>
    </w:p>
    <w:p w14:paraId="1F7F1BDE" w14:textId="77777777" w:rsidR="00E25A96" w:rsidRPr="00E25A96" w:rsidRDefault="00E25A96" w:rsidP="009243CD">
      <w:pPr>
        <w:pStyle w:val="EndNoteBibliography"/>
        <w:spacing w:line="480" w:lineRule="auto"/>
        <w:ind w:left="720" w:hanging="720"/>
        <w:jc w:val="both"/>
      </w:pPr>
      <w:bookmarkStart w:id="21" w:name="_ENREF_21"/>
      <w:r w:rsidRPr="00E25A96">
        <w:t>21.</w:t>
      </w:r>
      <w:r w:rsidRPr="00E25A96">
        <w:tab/>
        <w:t>Gaidhu, M.P.</w:t>
      </w:r>
      <w:r w:rsidRPr="00E25A96">
        <w:rPr>
          <w:i/>
        </w:rPr>
        <w:t>, et al.</w:t>
      </w:r>
      <w:r w:rsidRPr="00E25A96">
        <w:t xml:space="preserve"> Prolonged AICAR-induced AMP-kinase activation promotes energy dissipation in white adipocytes: novel mechanisms integrating HSL and ATGL. </w:t>
      </w:r>
      <w:r w:rsidRPr="00E25A96">
        <w:rPr>
          <w:i/>
        </w:rPr>
        <w:t>Journal of lipid research</w:t>
      </w:r>
      <w:r w:rsidRPr="00E25A96">
        <w:t xml:space="preserve"> </w:t>
      </w:r>
      <w:r w:rsidRPr="00E25A96">
        <w:rPr>
          <w:b/>
        </w:rPr>
        <w:t>50</w:t>
      </w:r>
      <w:r w:rsidRPr="00E25A96">
        <w:t>, 704-715 (2009).</w:t>
      </w:r>
      <w:bookmarkEnd w:id="21"/>
    </w:p>
    <w:p w14:paraId="6A5CC792" w14:textId="77777777" w:rsidR="00E25A96" w:rsidRPr="00E25A96" w:rsidRDefault="00E25A96" w:rsidP="009243CD">
      <w:pPr>
        <w:pStyle w:val="EndNoteBibliography"/>
        <w:spacing w:line="480" w:lineRule="auto"/>
        <w:ind w:left="720" w:hanging="720"/>
        <w:jc w:val="both"/>
      </w:pPr>
      <w:bookmarkStart w:id="22" w:name="_ENREF_22"/>
      <w:r w:rsidRPr="00E25A96">
        <w:lastRenderedPageBreak/>
        <w:t>22.</w:t>
      </w:r>
      <w:r w:rsidRPr="00E25A96">
        <w:tab/>
        <w:t xml:space="preserve">Anthony, N.M., Gaidhu, M.P. &amp; Ceddia, R.B. Regulation of visceral and subcutaneous adipocyte lipolysis by acute AICAR-induced AMPK activation. </w:t>
      </w:r>
      <w:r w:rsidRPr="00E25A96">
        <w:rPr>
          <w:i/>
        </w:rPr>
        <w:t>Obesity</w:t>
      </w:r>
      <w:r w:rsidRPr="00E25A96">
        <w:t xml:space="preserve"> </w:t>
      </w:r>
      <w:r w:rsidRPr="00E25A96">
        <w:rPr>
          <w:b/>
        </w:rPr>
        <w:t>17</w:t>
      </w:r>
      <w:r w:rsidRPr="00E25A96">
        <w:t>, 1312-1317 (2009).</w:t>
      </w:r>
      <w:bookmarkEnd w:id="22"/>
    </w:p>
    <w:p w14:paraId="04612786" w14:textId="77777777" w:rsidR="00E25A96" w:rsidRPr="00E25A96" w:rsidRDefault="00E25A96" w:rsidP="009243CD">
      <w:pPr>
        <w:pStyle w:val="EndNoteBibliography"/>
        <w:spacing w:line="480" w:lineRule="auto"/>
        <w:ind w:left="720" w:hanging="720"/>
        <w:jc w:val="both"/>
      </w:pPr>
      <w:bookmarkStart w:id="23" w:name="_ENREF_23"/>
      <w:r w:rsidRPr="00E25A96">
        <w:t>23.</w:t>
      </w:r>
      <w:r w:rsidRPr="00E25A96">
        <w:tab/>
        <w:t>Boon, H.</w:t>
      </w:r>
      <w:r w:rsidRPr="00E25A96">
        <w:rPr>
          <w:i/>
        </w:rPr>
        <w:t>, et al.</w:t>
      </w:r>
      <w:r w:rsidRPr="00E25A96">
        <w:t xml:space="preserve"> Intravenous AICAR administration reduces hepatic glucose output and inhibits whole body lipolysis in type 2 diabetic patients. </w:t>
      </w:r>
      <w:r w:rsidRPr="00E25A96">
        <w:rPr>
          <w:i/>
        </w:rPr>
        <w:t>Diabetologia</w:t>
      </w:r>
      <w:r w:rsidRPr="00E25A96">
        <w:t xml:space="preserve"> </w:t>
      </w:r>
      <w:r w:rsidRPr="00E25A96">
        <w:rPr>
          <w:b/>
        </w:rPr>
        <w:t>51</w:t>
      </w:r>
      <w:r w:rsidRPr="00E25A96">
        <w:t>, 1893-1900 (2008).</w:t>
      </w:r>
      <w:bookmarkEnd w:id="23"/>
    </w:p>
    <w:p w14:paraId="1E360058" w14:textId="77777777" w:rsidR="00E25A96" w:rsidRPr="00E25A96" w:rsidRDefault="00E25A96" w:rsidP="009243CD">
      <w:pPr>
        <w:pStyle w:val="EndNoteBibliography"/>
        <w:spacing w:line="480" w:lineRule="auto"/>
        <w:ind w:left="720" w:hanging="720"/>
        <w:jc w:val="both"/>
      </w:pPr>
      <w:bookmarkStart w:id="24" w:name="_ENREF_24"/>
      <w:r w:rsidRPr="00E25A96">
        <w:t>24.</w:t>
      </w:r>
      <w:r w:rsidRPr="00E25A96">
        <w:tab/>
        <w:t>Bourron, O.</w:t>
      </w:r>
      <w:r w:rsidRPr="00E25A96">
        <w:rPr>
          <w:i/>
        </w:rPr>
        <w:t>, et al.</w:t>
      </w:r>
      <w:r w:rsidRPr="00E25A96">
        <w:t xml:space="preserve"> Biguanides and thiazolidinediones inhibit stimulated lipolysis in human adipocytes through activation of AMP-activated protein kinase. </w:t>
      </w:r>
      <w:r w:rsidRPr="00E25A96">
        <w:rPr>
          <w:i/>
        </w:rPr>
        <w:t>Diabetologia</w:t>
      </w:r>
      <w:r w:rsidRPr="00E25A96">
        <w:t xml:space="preserve"> </w:t>
      </w:r>
      <w:r w:rsidRPr="00E25A96">
        <w:rPr>
          <w:b/>
        </w:rPr>
        <w:t>53</w:t>
      </w:r>
      <w:r w:rsidRPr="00E25A96">
        <w:t>, 768-778 (2010).</w:t>
      </w:r>
      <w:bookmarkEnd w:id="24"/>
    </w:p>
    <w:p w14:paraId="18B80072" w14:textId="77777777" w:rsidR="00E25A96" w:rsidRPr="00E25A96" w:rsidRDefault="00E25A96" w:rsidP="009243CD">
      <w:pPr>
        <w:pStyle w:val="EndNoteBibliography"/>
        <w:spacing w:line="480" w:lineRule="auto"/>
        <w:ind w:left="720" w:hanging="720"/>
        <w:jc w:val="both"/>
      </w:pPr>
      <w:bookmarkStart w:id="25" w:name="_ENREF_25"/>
      <w:r w:rsidRPr="00E25A96">
        <w:t>25.</w:t>
      </w:r>
      <w:r w:rsidRPr="00E25A96">
        <w:tab/>
        <w:t>Fearon, K.</w:t>
      </w:r>
      <w:r w:rsidRPr="00E25A96">
        <w:rPr>
          <w:i/>
        </w:rPr>
        <w:t>, et al.</w:t>
      </w:r>
      <w:r w:rsidRPr="00E25A96">
        <w:t xml:space="preserve"> Definition and classification of cancer cachexia: an international consensus. </w:t>
      </w:r>
      <w:r w:rsidRPr="00E25A96">
        <w:rPr>
          <w:i/>
        </w:rPr>
        <w:t>Lancet Oncol</w:t>
      </w:r>
      <w:r w:rsidRPr="00E25A96">
        <w:t xml:space="preserve"> </w:t>
      </w:r>
      <w:r w:rsidRPr="00E25A96">
        <w:rPr>
          <w:b/>
        </w:rPr>
        <w:t>12</w:t>
      </w:r>
      <w:r w:rsidRPr="00E25A96">
        <w:t>, 489-495 (2011).</w:t>
      </w:r>
      <w:bookmarkEnd w:id="25"/>
    </w:p>
    <w:p w14:paraId="65F5CC09" w14:textId="77777777" w:rsidR="00E25A96" w:rsidRPr="00E25A96" w:rsidRDefault="00E25A96" w:rsidP="009243CD">
      <w:pPr>
        <w:pStyle w:val="EndNoteBibliography"/>
        <w:spacing w:line="480" w:lineRule="auto"/>
        <w:ind w:left="720" w:hanging="720"/>
        <w:jc w:val="both"/>
      </w:pPr>
      <w:bookmarkStart w:id="26" w:name="_ENREF_26"/>
      <w:r w:rsidRPr="00E25A96">
        <w:t>26.</w:t>
      </w:r>
      <w:r w:rsidRPr="00E25A96">
        <w:tab/>
        <w:t>Tanaka, Y.</w:t>
      </w:r>
      <w:r w:rsidRPr="00E25A96">
        <w:rPr>
          <w:i/>
        </w:rPr>
        <w:t>, et al.</w:t>
      </w:r>
      <w:r w:rsidRPr="00E25A96">
        <w:t xml:space="preserve"> Experimental cancer cachexia induced by transplantable colon 26 adenocarcinoma in mice. </w:t>
      </w:r>
      <w:r w:rsidRPr="00E25A96">
        <w:rPr>
          <w:i/>
        </w:rPr>
        <w:t>Cancer research</w:t>
      </w:r>
      <w:r w:rsidRPr="00E25A96">
        <w:t xml:space="preserve"> </w:t>
      </w:r>
      <w:r w:rsidRPr="00E25A96">
        <w:rPr>
          <w:b/>
        </w:rPr>
        <w:t>50</w:t>
      </w:r>
      <w:r w:rsidRPr="00E25A96">
        <w:t>, 2290-2295 (1990).</w:t>
      </w:r>
      <w:bookmarkEnd w:id="26"/>
    </w:p>
    <w:p w14:paraId="21A15F12" w14:textId="77777777" w:rsidR="00E25A96" w:rsidRPr="00E25A96" w:rsidRDefault="00E25A96" w:rsidP="009243CD">
      <w:pPr>
        <w:pStyle w:val="EndNoteBibliography"/>
        <w:spacing w:line="480" w:lineRule="auto"/>
        <w:ind w:left="720" w:hanging="720"/>
        <w:jc w:val="both"/>
      </w:pPr>
      <w:bookmarkStart w:id="27" w:name="_ENREF_27"/>
      <w:r w:rsidRPr="00E25A96">
        <w:t>27.</w:t>
      </w:r>
      <w:r w:rsidRPr="00E25A96">
        <w:tab/>
        <w:t>Sherry, B.A.</w:t>
      </w:r>
      <w:r w:rsidRPr="00E25A96">
        <w:rPr>
          <w:i/>
        </w:rPr>
        <w:t>, et al.</w:t>
      </w:r>
      <w:r w:rsidRPr="00E25A96">
        <w:t xml:space="preserve"> Anticachectin/tumor necrosis factor-alpha antibodies attenuate development of cachexia in tumor models. </w:t>
      </w:r>
      <w:r w:rsidRPr="00E25A96">
        <w:rPr>
          <w:i/>
        </w:rPr>
        <w:t>FASEB journal : official publication of the Federation of American Societies for Experimental Biology</w:t>
      </w:r>
      <w:r w:rsidRPr="00E25A96">
        <w:t xml:space="preserve"> </w:t>
      </w:r>
      <w:r w:rsidRPr="00E25A96">
        <w:rPr>
          <w:b/>
        </w:rPr>
        <w:t>3</w:t>
      </w:r>
      <w:r w:rsidRPr="00E25A96">
        <w:t>, 1956-1962 (1989).</w:t>
      </w:r>
      <w:bookmarkEnd w:id="27"/>
    </w:p>
    <w:p w14:paraId="46C8FB4C" w14:textId="77777777" w:rsidR="00E25A96" w:rsidRPr="00E25A96" w:rsidRDefault="00E25A96" w:rsidP="009243CD">
      <w:pPr>
        <w:pStyle w:val="EndNoteBibliography"/>
        <w:spacing w:line="480" w:lineRule="auto"/>
        <w:ind w:left="720" w:hanging="720"/>
        <w:jc w:val="both"/>
      </w:pPr>
      <w:bookmarkStart w:id="28" w:name="_ENREF_28"/>
      <w:r w:rsidRPr="00E25A96">
        <w:t>28.</w:t>
      </w:r>
      <w:r w:rsidRPr="00E25A96">
        <w:tab/>
        <w:t xml:space="preserve">Nowakowska, M., Pospiech, K., Lewandowska, U., Piastowska-Ciesielska, A.W. &amp; Bednarek, A.K. Diverse effect of WWOX overexpression in HT29 and SW480 colon cancer cell lines. </w:t>
      </w:r>
      <w:r w:rsidRPr="00E25A96">
        <w:rPr>
          <w:i/>
        </w:rPr>
        <w:t>Tumour Biol</w:t>
      </w:r>
      <w:r w:rsidRPr="00E25A96">
        <w:t xml:space="preserve"> (2014).</w:t>
      </w:r>
      <w:bookmarkEnd w:id="28"/>
    </w:p>
    <w:p w14:paraId="275D7092" w14:textId="77777777" w:rsidR="00E25A96" w:rsidRPr="00E25A96" w:rsidRDefault="00E25A96" w:rsidP="009243CD">
      <w:pPr>
        <w:pStyle w:val="EndNoteBibliography"/>
        <w:spacing w:line="480" w:lineRule="auto"/>
        <w:ind w:left="720" w:hanging="720"/>
        <w:jc w:val="both"/>
      </w:pPr>
      <w:bookmarkStart w:id="29" w:name="_ENREF_29"/>
      <w:r w:rsidRPr="00E25A96">
        <w:t>29.</w:t>
      </w:r>
      <w:r w:rsidRPr="00E25A96">
        <w:tab/>
        <w:t xml:space="preserve">Rosenberg, S.A., Spiess, P. &amp; Lafreniere, R. A new approach to the adoptive immunotherapy of cancer with tumor-infiltrating lymphocytes. </w:t>
      </w:r>
      <w:r w:rsidRPr="00E25A96">
        <w:rPr>
          <w:i/>
        </w:rPr>
        <w:t>Science</w:t>
      </w:r>
      <w:r w:rsidRPr="00E25A96">
        <w:t xml:space="preserve"> </w:t>
      </w:r>
      <w:r w:rsidRPr="00E25A96">
        <w:rPr>
          <w:b/>
        </w:rPr>
        <w:t>233</w:t>
      </w:r>
      <w:r w:rsidRPr="00E25A96">
        <w:t>, 1318-1321 (1986).</w:t>
      </w:r>
      <w:bookmarkEnd w:id="29"/>
    </w:p>
    <w:p w14:paraId="46B46256" w14:textId="77777777" w:rsidR="00E25A96" w:rsidRPr="00E25A96" w:rsidRDefault="00E25A96" w:rsidP="009243CD">
      <w:pPr>
        <w:pStyle w:val="EndNoteBibliography"/>
        <w:spacing w:line="480" w:lineRule="auto"/>
        <w:ind w:left="720" w:hanging="720"/>
        <w:jc w:val="both"/>
      </w:pPr>
      <w:bookmarkStart w:id="30" w:name="_ENREF_30"/>
      <w:r w:rsidRPr="00E25A96">
        <w:lastRenderedPageBreak/>
        <w:t>30.</w:t>
      </w:r>
      <w:r w:rsidRPr="00E25A96">
        <w:tab/>
        <w:t>Ryden, M.</w:t>
      </w:r>
      <w:r w:rsidRPr="00E25A96">
        <w:rPr>
          <w:i/>
        </w:rPr>
        <w:t>, et al.</w:t>
      </w:r>
      <w:r w:rsidRPr="00E25A96">
        <w:t xml:space="preserve"> Lipolysis--not inflammation, cell death, or lipogenesis--is involved in adipose tissue loss in cancer cachexia. </w:t>
      </w:r>
      <w:r w:rsidRPr="00E25A96">
        <w:rPr>
          <w:i/>
        </w:rPr>
        <w:t>Cancer</w:t>
      </w:r>
      <w:r w:rsidRPr="00E25A96">
        <w:t xml:space="preserve"> </w:t>
      </w:r>
      <w:r w:rsidRPr="00E25A96">
        <w:rPr>
          <w:b/>
        </w:rPr>
        <w:t>113</w:t>
      </w:r>
      <w:r w:rsidRPr="00E25A96">
        <w:t>, 1695-1704 (2008).</w:t>
      </w:r>
      <w:bookmarkEnd w:id="30"/>
    </w:p>
    <w:p w14:paraId="112D5A28" w14:textId="77777777" w:rsidR="00E25A96" w:rsidRPr="00E25A96" w:rsidRDefault="00E25A96" w:rsidP="009243CD">
      <w:pPr>
        <w:pStyle w:val="EndNoteBibliography"/>
        <w:spacing w:line="480" w:lineRule="auto"/>
        <w:ind w:left="720" w:hanging="720"/>
        <w:jc w:val="both"/>
      </w:pPr>
      <w:bookmarkStart w:id="31" w:name="_ENREF_31"/>
      <w:r w:rsidRPr="00E25A96">
        <w:t>31.</w:t>
      </w:r>
      <w:r w:rsidRPr="00E25A96">
        <w:tab/>
        <w:t>Daval, M.</w:t>
      </w:r>
      <w:r w:rsidRPr="00E25A96">
        <w:rPr>
          <w:i/>
        </w:rPr>
        <w:t>, et al.</w:t>
      </w:r>
      <w:r w:rsidRPr="00E25A96">
        <w:t xml:space="preserve"> Anti-lipolytic action of AMP-activated protein kinase in rodent adipocytes. </w:t>
      </w:r>
      <w:r w:rsidRPr="00E25A96">
        <w:rPr>
          <w:i/>
        </w:rPr>
        <w:t>The Journal of biological chemistry</w:t>
      </w:r>
      <w:r w:rsidRPr="00E25A96">
        <w:t xml:space="preserve"> </w:t>
      </w:r>
      <w:r w:rsidRPr="00E25A96">
        <w:rPr>
          <w:b/>
        </w:rPr>
        <w:t>280</w:t>
      </w:r>
      <w:r w:rsidRPr="00E25A96">
        <w:t>, 25250-25257 (2005).</w:t>
      </w:r>
      <w:bookmarkEnd w:id="31"/>
    </w:p>
    <w:p w14:paraId="13E86D00" w14:textId="77777777" w:rsidR="00E25A96" w:rsidRPr="00E25A96" w:rsidRDefault="00E25A96" w:rsidP="009243CD">
      <w:pPr>
        <w:pStyle w:val="EndNoteBibliography"/>
        <w:spacing w:line="480" w:lineRule="auto"/>
        <w:ind w:left="720" w:hanging="720"/>
        <w:jc w:val="both"/>
      </w:pPr>
      <w:bookmarkStart w:id="32" w:name="_ENREF_32"/>
      <w:r w:rsidRPr="00E25A96">
        <w:t>32.</w:t>
      </w:r>
      <w:r w:rsidRPr="00E25A96">
        <w:tab/>
        <w:t>Fullerton, M.D.</w:t>
      </w:r>
      <w:r w:rsidRPr="00E25A96">
        <w:rPr>
          <w:i/>
        </w:rPr>
        <w:t>, et al.</w:t>
      </w:r>
      <w:r w:rsidRPr="00E25A96">
        <w:t xml:space="preserve"> Single phosphorylation sites in Acc1 and Acc2 regulate lipid homeostasis and the insulin-sensitizing effects of metformin. </w:t>
      </w:r>
      <w:r w:rsidRPr="00E25A96">
        <w:rPr>
          <w:i/>
        </w:rPr>
        <w:t>Nature medicine</w:t>
      </w:r>
      <w:r w:rsidRPr="00E25A96">
        <w:t xml:space="preserve"> </w:t>
      </w:r>
      <w:r w:rsidRPr="00E25A96">
        <w:rPr>
          <w:b/>
        </w:rPr>
        <w:t>19</w:t>
      </w:r>
      <w:r w:rsidRPr="00E25A96">
        <w:t>, 1649-1654 (2013).</w:t>
      </w:r>
      <w:bookmarkEnd w:id="32"/>
    </w:p>
    <w:p w14:paraId="56AA62E1" w14:textId="77777777" w:rsidR="00E25A96" w:rsidRPr="00E25A96" w:rsidRDefault="00E25A96" w:rsidP="009243CD">
      <w:pPr>
        <w:pStyle w:val="EndNoteBibliography"/>
        <w:spacing w:line="480" w:lineRule="auto"/>
        <w:ind w:left="720" w:hanging="720"/>
        <w:jc w:val="both"/>
      </w:pPr>
      <w:bookmarkStart w:id="33" w:name="_ENREF_33"/>
      <w:r w:rsidRPr="00E25A96">
        <w:t>33.</w:t>
      </w:r>
      <w:r w:rsidRPr="00E25A96">
        <w:tab/>
        <w:t>Sullivan, J.E.</w:t>
      </w:r>
      <w:r w:rsidRPr="00E25A96">
        <w:rPr>
          <w:i/>
        </w:rPr>
        <w:t>, et al.</w:t>
      </w:r>
      <w:r w:rsidRPr="00E25A96">
        <w:t xml:space="preserve"> Inhibition of lipolysis and lipogenesis in isolated rat adipocytes with AICAR, a cell-permeable activator of AMP-activated protein kinase. </w:t>
      </w:r>
      <w:r w:rsidRPr="00E25A96">
        <w:rPr>
          <w:i/>
        </w:rPr>
        <w:t>FEBS letters</w:t>
      </w:r>
      <w:r w:rsidRPr="00E25A96">
        <w:t xml:space="preserve"> </w:t>
      </w:r>
      <w:r w:rsidRPr="00E25A96">
        <w:rPr>
          <w:b/>
        </w:rPr>
        <w:t>353</w:t>
      </w:r>
      <w:r w:rsidRPr="00E25A96">
        <w:t>, 33-36 (1994).</w:t>
      </w:r>
      <w:bookmarkEnd w:id="33"/>
    </w:p>
    <w:p w14:paraId="61A02F52" w14:textId="77777777" w:rsidR="00E25A96" w:rsidRPr="00E25A96" w:rsidRDefault="00E25A96" w:rsidP="009243CD">
      <w:pPr>
        <w:pStyle w:val="EndNoteBibliography"/>
        <w:spacing w:line="480" w:lineRule="auto"/>
        <w:ind w:left="720" w:hanging="720"/>
        <w:jc w:val="both"/>
      </w:pPr>
      <w:bookmarkStart w:id="34" w:name="_ENREF_34"/>
      <w:r w:rsidRPr="00E25A96">
        <w:t>34.</w:t>
      </w:r>
      <w:r w:rsidRPr="00E25A96">
        <w:tab/>
        <w:t>Djouder, N.</w:t>
      </w:r>
      <w:r w:rsidRPr="00E25A96">
        <w:rPr>
          <w:i/>
        </w:rPr>
        <w:t>, et al.</w:t>
      </w:r>
      <w:r w:rsidRPr="00E25A96">
        <w:t xml:space="preserve"> PKA phosphorylates and inactivates AMPKalpha to promote efficient lipolysis. </w:t>
      </w:r>
      <w:r w:rsidRPr="00E25A96">
        <w:rPr>
          <w:i/>
        </w:rPr>
        <w:t>The EMBO journal</w:t>
      </w:r>
      <w:r w:rsidRPr="00E25A96">
        <w:t xml:space="preserve"> </w:t>
      </w:r>
      <w:r w:rsidRPr="00E25A96">
        <w:rPr>
          <w:b/>
        </w:rPr>
        <w:t>29</w:t>
      </w:r>
      <w:r w:rsidRPr="00E25A96">
        <w:t>, 469-481 (2010).</w:t>
      </w:r>
      <w:bookmarkEnd w:id="34"/>
    </w:p>
    <w:p w14:paraId="594457F8" w14:textId="77777777" w:rsidR="00E25A96" w:rsidRPr="00E25A96" w:rsidRDefault="00E25A96" w:rsidP="009243CD">
      <w:pPr>
        <w:pStyle w:val="EndNoteBibliography"/>
        <w:spacing w:line="480" w:lineRule="auto"/>
        <w:ind w:left="720" w:hanging="720"/>
        <w:jc w:val="both"/>
      </w:pPr>
      <w:bookmarkStart w:id="35" w:name="_ENREF_35"/>
      <w:r w:rsidRPr="00E25A96">
        <w:t>35.</w:t>
      </w:r>
      <w:r w:rsidRPr="00E25A96">
        <w:tab/>
        <w:t>Berriel Diaz, M.</w:t>
      </w:r>
      <w:r w:rsidRPr="00E25A96">
        <w:rPr>
          <w:i/>
        </w:rPr>
        <w:t>, et al.</w:t>
      </w:r>
      <w:r w:rsidRPr="00E25A96">
        <w:t xml:space="preserve"> Nuclear receptor cofactor receptor interacting protein 140 controls hepatic triglyceride metabolism during wasting in mice. </w:t>
      </w:r>
      <w:r w:rsidRPr="00E25A96">
        <w:rPr>
          <w:i/>
        </w:rPr>
        <w:t>Hepatology</w:t>
      </w:r>
      <w:r w:rsidRPr="00E25A96">
        <w:t xml:space="preserve"> </w:t>
      </w:r>
      <w:r w:rsidRPr="00E25A96">
        <w:rPr>
          <w:b/>
        </w:rPr>
        <w:t>48</w:t>
      </w:r>
      <w:r w:rsidRPr="00E25A96">
        <w:t>, 782-791 (2008).</w:t>
      </w:r>
      <w:bookmarkEnd w:id="35"/>
    </w:p>
    <w:p w14:paraId="2DEFB69D" w14:textId="77777777" w:rsidR="00E25A96" w:rsidRPr="00E25A96" w:rsidRDefault="00E25A96" w:rsidP="009243CD">
      <w:pPr>
        <w:pStyle w:val="EndNoteBibliography"/>
        <w:spacing w:line="480" w:lineRule="auto"/>
        <w:ind w:left="720" w:hanging="720"/>
        <w:jc w:val="both"/>
      </w:pPr>
      <w:bookmarkStart w:id="36" w:name="_ENREF_36"/>
      <w:r w:rsidRPr="00E25A96">
        <w:t>36.</w:t>
      </w:r>
      <w:r w:rsidRPr="00E25A96">
        <w:tab/>
        <w:t>Das, S.K.</w:t>
      </w:r>
      <w:r w:rsidRPr="00E25A96">
        <w:rPr>
          <w:i/>
        </w:rPr>
        <w:t>, et al.</w:t>
      </w:r>
      <w:r w:rsidRPr="00E25A96">
        <w:t xml:space="preserve"> Adipose triglyceride lipase contributes to cancer-associated cachexia. </w:t>
      </w:r>
      <w:r w:rsidRPr="00E25A96">
        <w:rPr>
          <w:i/>
        </w:rPr>
        <w:t>Science</w:t>
      </w:r>
      <w:r w:rsidRPr="00E25A96">
        <w:t xml:space="preserve"> </w:t>
      </w:r>
      <w:r w:rsidRPr="00E25A96">
        <w:rPr>
          <w:b/>
        </w:rPr>
        <w:t>333</w:t>
      </w:r>
      <w:r w:rsidRPr="00E25A96">
        <w:t>, 233-238 (2011).</w:t>
      </w:r>
      <w:bookmarkEnd w:id="36"/>
    </w:p>
    <w:p w14:paraId="603D5FA1" w14:textId="77777777" w:rsidR="00E25A96" w:rsidRPr="00E25A96" w:rsidRDefault="00E25A96" w:rsidP="009243CD">
      <w:pPr>
        <w:pStyle w:val="EndNoteBibliography"/>
        <w:spacing w:line="480" w:lineRule="auto"/>
        <w:ind w:left="720" w:hanging="720"/>
        <w:jc w:val="both"/>
      </w:pPr>
      <w:bookmarkStart w:id="37" w:name="_ENREF_37"/>
      <w:r w:rsidRPr="00E25A96">
        <w:t>37.</w:t>
      </w:r>
      <w:r w:rsidRPr="00E25A96">
        <w:tab/>
        <w:t xml:space="preserve">Thureson-Klein, A., Lagercrantz, H. &amp; Barnard, T. Chemical sympathectomy of interscapular brown adipose tissue. </w:t>
      </w:r>
      <w:r w:rsidRPr="00E25A96">
        <w:rPr>
          <w:i/>
        </w:rPr>
        <w:t>Acta Physiol Scand</w:t>
      </w:r>
      <w:r w:rsidRPr="00E25A96">
        <w:t xml:space="preserve"> </w:t>
      </w:r>
      <w:r w:rsidRPr="00E25A96">
        <w:rPr>
          <w:b/>
        </w:rPr>
        <w:t>98</w:t>
      </w:r>
      <w:r w:rsidRPr="00E25A96">
        <w:t>, 8-18 (1976).</w:t>
      </w:r>
      <w:bookmarkEnd w:id="37"/>
    </w:p>
    <w:p w14:paraId="2D8A7EFA" w14:textId="77777777" w:rsidR="00E25A96" w:rsidRPr="00E25A96" w:rsidRDefault="00E25A96" w:rsidP="009243CD">
      <w:pPr>
        <w:pStyle w:val="EndNoteBibliography"/>
        <w:spacing w:line="480" w:lineRule="auto"/>
        <w:ind w:left="720" w:hanging="720"/>
        <w:jc w:val="both"/>
      </w:pPr>
      <w:bookmarkStart w:id="38" w:name="_ENREF_38"/>
      <w:r w:rsidRPr="00E25A96">
        <w:t>38.</w:t>
      </w:r>
      <w:r w:rsidRPr="00E25A96">
        <w:tab/>
        <w:t>Kuraguchi, M.</w:t>
      </w:r>
      <w:r w:rsidRPr="00E25A96">
        <w:rPr>
          <w:i/>
        </w:rPr>
        <w:t>, et al.</w:t>
      </w:r>
      <w:r w:rsidRPr="00E25A96">
        <w:t xml:space="preserve"> Adenomatous polyposis coli (APC) is required for normal development of skin and thymus. </w:t>
      </w:r>
      <w:r w:rsidRPr="00E25A96">
        <w:rPr>
          <w:i/>
        </w:rPr>
        <w:t>PLoS Genet</w:t>
      </w:r>
      <w:r w:rsidRPr="00E25A96">
        <w:t xml:space="preserve"> </w:t>
      </w:r>
      <w:r w:rsidRPr="00E25A96">
        <w:rPr>
          <w:b/>
        </w:rPr>
        <w:t>2</w:t>
      </w:r>
      <w:r w:rsidRPr="00E25A96">
        <w:t>, e146 (2006).</w:t>
      </w:r>
      <w:bookmarkEnd w:id="38"/>
    </w:p>
    <w:p w14:paraId="35360E58" w14:textId="77777777" w:rsidR="00E25A96" w:rsidRPr="00E25A96" w:rsidRDefault="00E25A96" w:rsidP="009243CD">
      <w:pPr>
        <w:pStyle w:val="EndNoteBibliography"/>
        <w:spacing w:line="480" w:lineRule="auto"/>
        <w:ind w:left="720" w:hanging="720"/>
        <w:jc w:val="both"/>
      </w:pPr>
      <w:bookmarkStart w:id="39" w:name="_ENREF_39"/>
      <w:r w:rsidRPr="00E25A96">
        <w:t>39.</w:t>
      </w:r>
      <w:r w:rsidRPr="00E25A96">
        <w:tab/>
        <w:t>Tschop, M.H.</w:t>
      </w:r>
      <w:r w:rsidRPr="00E25A96">
        <w:rPr>
          <w:i/>
        </w:rPr>
        <w:t>, et al.</w:t>
      </w:r>
      <w:r w:rsidRPr="00E25A96">
        <w:t xml:space="preserve"> A guide to analysis of mouse energy metabolism. </w:t>
      </w:r>
      <w:r w:rsidRPr="00E25A96">
        <w:rPr>
          <w:i/>
        </w:rPr>
        <w:t>Nat Methods</w:t>
      </w:r>
      <w:r w:rsidRPr="00E25A96">
        <w:t xml:space="preserve"> </w:t>
      </w:r>
      <w:r w:rsidRPr="00E25A96">
        <w:rPr>
          <w:b/>
        </w:rPr>
        <w:t>9</w:t>
      </w:r>
      <w:r w:rsidRPr="00E25A96">
        <w:t>, 57-63 (2011).</w:t>
      </w:r>
      <w:bookmarkEnd w:id="39"/>
    </w:p>
    <w:p w14:paraId="75D1116B" w14:textId="77777777" w:rsidR="00E25A96" w:rsidRPr="00E25A96" w:rsidRDefault="00E25A96" w:rsidP="009243CD">
      <w:pPr>
        <w:pStyle w:val="EndNoteBibliography"/>
        <w:spacing w:line="480" w:lineRule="auto"/>
        <w:ind w:left="720" w:hanging="720"/>
        <w:jc w:val="both"/>
      </w:pPr>
      <w:bookmarkStart w:id="40" w:name="_ENREF_40"/>
      <w:r w:rsidRPr="00E25A96">
        <w:lastRenderedPageBreak/>
        <w:t>40.</w:t>
      </w:r>
      <w:r w:rsidRPr="00E25A96">
        <w:tab/>
        <w:t>Vegiopoulos, A.</w:t>
      </w:r>
      <w:r w:rsidRPr="00E25A96">
        <w:rPr>
          <w:i/>
        </w:rPr>
        <w:t>, et al.</w:t>
      </w:r>
      <w:r w:rsidRPr="00E25A96">
        <w:t xml:space="preserve"> Cyclooxygenase-2 controls energy homeostasis in mice by de novo recruitment of brown adipocytes. </w:t>
      </w:r>
      <w:r w:rsidRPr="00E25A96">
        <w:rPr>
          <w:i/>
        </w:rPr>
        <w:t>Science</w:t>
      </w:r>
      <w:r w:rsidRPr="00E25A96">
        <w:t xml:space="preserve"> </w:t>
      </w:r>
      <w:r w:rsidRPr="00E25A96">
        <w:rPr>
          <w:b/>
        </w:rPr>
        <w:t>328</w:t>
      </w:r>
      <w:r w:rsidRPr="00E25A96">
        <w:t>, 1158-1161 (2010).</w:t>
      </w:r>
      <w:bookmarkEnd w:id="40"/>
    </w:p>
    <w:p w14:paraId="709632B3" w14:textId="77777777" w:rsidR="00E25A96" w:rsidRPr="00E25A96" w:rsidRDefault="00E25A96" w:rsidP="009243CD">
      <w:pPr>
        <w:pStyle w:val="EndNoteBibliography"/>
        <w:spacing w:line="480" w:lineRule="auto"/>
        <w:ind w:left="720" w:hanging="720"/>
        <w:jc w:val="both"/>
      </w:pPr>
      <w:bookmarkStart w:id="41" w:name="_ENREF_41"/>
      <w:r w:rsidRPr="00E25A96">
        <w:t>41.</w:t>
      </w:r>
      <w:r w:rsidRPr="00E25A96">
        <w:tab/>
        <w:t>Enerback, S.</w:t>
      </w:r>
      <w:r w:rsidRPr="00E25A96">
        <w:rPr>
          <w:i/>
        </w:rPr>
        <w:t>, et al.</w:t>
      </w:r>
      <w:r w:rsidRPr="00E25A96">
        <w:t xml:space="preserve"> Mice lacking mitochondrial uncoupling protein are cold-sensitive but not obese. </w:t>
      </w:r>
      <w:r w:rsidRPr="00E25A96">
        <w:rPr>
          <w:i/>
        </w:rPr>
        <w:t>Nature</w:t>
      </w:r>
      <w:r w:rsidRPr="00E25A96">
        <w:t xml:space="preserve"> </w:t>
      </w:r>
      <w:r w:rsidRPr="00E25A96">
        <w:rPr>
          <w:b/>
        </w:rPr>
        <w:t>387</w:t>
      </w:r>
      <w:r w:rsidRPr="00E25A96">
        <w:t>, 90-94 (1997).</w:t>
      </w:r>
      <w:bookmarkEnd w:id="41"/>
    </w:p>
    <w:p w14:paraId="4D23EE65" w14:textId="77777777" w:rsidR="00E25A96" w:rsidRPr="00E25A96" w:rsidRDefault="00E25A96" w:rsidP="009243CD">
      <w:pPr>
        <w:pStyle w:val="EndNoteBibliography"/>
        <w:spacing w:line="480" w:lineRule="auto"/>
        <w:ind w:left="720" w:hanging="720"/>
        <w:jc w:val="both"/>
      </w:pPr>
      <w:bookmarkStart w:id="42" w:name="_ENREF_42"/>
      <w:r w:rsidRPr="00E25A96">
        <w:t>42.</w:t>
      </w:r>
      <w:r w:rsidRPr="00E25A96">
        <w:tab/>
        <w:t>Qi, J.</w:t>
      </w:r>
      <w:r w:rsidRPr="00E25A96">
        <w:rPr>
          <w:i/>
        </w:rPr>
        <w:t>, et al.</w:t>
      </w:r>
      <w:r w:rsidRPr="00E25A96">
        <w:t xml:space="preserve"> Downregulation of AMP-activated protein kinase by Cidea-mediated ubiquitination and degradation in brown adipose tissue. </w:t>
      </w:r>
      <w:r w:rsidRPr="00E25A96">
        <w:rPr>
          <w:i/>
        </w:rPr>
        <w:t>The EMBO journal</w:t>
      </w:r>
      <w:r w:rsidRPr="00E25A96">
        <w:t xml:space="preserve"> </w:t>
      </w:r>
      <w:r w:rsidRPr="00E25A96">
        <w:rPr>
          <w:b/>
        </w:rPr>
        <w:t>27</w:t>
      </w:r>
      <w:r w:rsidRPr="00E25A96">
        <w:t>, 1537-1548 (2008).</w:t>
      </w:r>
      <w:bookmarkEnd w:id="42"/>
    </w:p>
    <w:p w14:paraId="767D6BC9" w14:textId="77777777" w:rsidR="00E25A96" w:rsidRPr="00E25A96" w:rsidRDefault="00E25A96" w:rsidP="009243CD">
      <w:pPr>
        <w:pStyle w:val="EndNoteBibliography"/>
        <w:spacing w:line="480" w:lineRule="auto"/>
        <w:ind w:left="720" w:hanging="720"/>
        <w:jc w:val="both"/>
      </w:pPr>
      <w:bookmarkStart w:id="43" w:name="_ENREF_43"/>
      <w:r w:rsidRPr="00E25A96">
        <w:t>43.</w:t>
      </w:r>
      <w:r w:rsidRPr="00E25A96">
        <w:tab/>
        <w:t>Nordstrom, E.A.</w:t>
      </w:r>
      <w:r w:rsidRPr="00E25A96">
        <w:rPr>
          <w:i/>
        </w:rPr>
        <w:t>, et al.</w:t>
      </w:r>
      <w:r w:rsidRPr="00E25A96">
        <w:t xml:space="preserve"> A human-specific role of cell death-inducing DFFA (DNA fragmentation factor-alpha)-like effector A (CIDEA) in adipocyte lipolysis and obesity. </w:t>
      </w:r>
      <w:r w:rsidRPr="00E25A96">
        <w:rPr>
          <w:i/>
        </w:rPr>
        <w:t>Diabetes</w:t>
      </w:r>
      <w:r w:rsidRPr="00E25A96">
        <w:t xml:space="preserve"> </w:t>
      </w:r>
      <w:r w:rsidRPr="00E25A96">
        <w:rPr>
          <w:b/>
        </w:rPr>
        <w:t>54</w:t>
      </w:r>
      <w:r w:rsidRPr="00E25A96">
        <w:t>, 1726-1734 (2005).</w:t>
      </w:r>
      <w:bookmarkEnd w:id="43"/>
    </w:p>
    <w:p w14:paraId="449CE8B8" w14:textId="77777777" w:rsidR="00E25A96" w:rsidRPr="00E25A96" w:rsidRDefault="00E25A96" w:rsidP="009243CD">
      <w:pPr>
        <w:pStyle w:val="EndNoteBibliography"/>
        <w:spacing w:line="480" w:lineRule="auto"/>
        <w:ind w:left="720" w:hanging="720"/>
        <w:jc w:val="both"/>
      </w:pPr>
      <w:bookmarkStart w:id="44" w:name="_ENREF_44"/>
      <w:r w:rsidRPr="00E25A96">
        <w:t>44.</w:t>
      </w:r>
      <w:r w:rsidRPr="00E25A96">
        <w:tab/>
        <w:t>Kumar, N.B.</w:t>
      </w:r>
      <w:r w:rsidRPr="00E25A96">
        <w:rPr>
          <w:i/>
        </w:rPr>
        <w:t>, et al.</w:t>
      </w:r>
      <w:r w:rsidRPr="00E25A96">
        <w:t xml:space="preserve"> Cancer cachexia: traditional therapies and novel molecular mechanism-based approaches to treatment. </w:t>
      </w:r>
      <w:r w:rsidRPr="00E25A96">
        <w:rPr>
          <w:i/>
        </w:rPr>
        <w:t>Curr Treat Options Oncol</w:t>
      </w:r>
      <w:r w:rsidRPr="00E25A96">
        <w:t xml:space="preserve"> </w:t>
      </w:r>
      <w:r w:rsidRPr="00E25A96">
        <w:rPr>
          <w:b/>
        </w:rPr>
        <w:t>11</w:t>
      </w:r>
      <w:r w:rsidRPr="00E25A96">
        <w:t>, 107-117 (2010).</w:t>
      </w:r>
      <w:bookmarkEnd w:id="44"/>
    </w:p>
    <w:p w14:paraId="5298A77F" w14:textId="77777777" w:rsidR="00E25A96" w:rsidRPr="00E25A96" w:rsidRDefault="00E25A96" w:rsidP="009243CD">
      <w:pPr>
        <w:pStyle w:val="EndNoteBibliography"/>
        <w:spacing w:line="480" w:lineRule="auto"/>
        <w:ind w:left="720" w:hanging="720"/>
        <w:jc w:val="both"/>
      </w:pPr>
      <w:bookmarkStart w:id="45" w:name="_ENREF_45"/>
      <w:r w:rsidRPr="00E25A96">
        <w:t>45.</w:t>
      </w:r>
      <w:r w:rsidRPr="00E25A96">
        <w:tab/>
        <w:t xml:space="preserve">Lainscak, M., Filippatos, G.S., Gheorghiade, M., Fonarow, G.C. &amp; Anker, S.D. Cachexia: common, deadly, with an urgent need for precise definition and new therapies. </w:t>
      </w:r>
      <w:r w:rsidRPr="00E25A96">
        <w:rPr>
          <w:i/>
        </w:rPr>
        <w:t>Am J Cardiol</w:t>
      </w:r>
      <w:r w:rsidRPr="00E25A96">
        <w:t xml:space="preserve"> </w:t>
      </w:r>
      <w:r w:rsidRPr="00E25A96">
        <w:rPr>
          <w:b/>
        </w:rPr>
        <w:t>101</w:t>
      </w:r>
      <w:r w:rsidRPr="00E25A96">
        <w:t>, 8E-10E (2008).</w:t>
      </w:r>
      <w:bookmarkEnd w:id="45"/>
    </w:p>
    <w:p w14:paraId="455E8602" w14:textId="77777777" w:rsidR="00E25A96" w:rsidRPr="00E25A96" w:rsidRDefault="00E25A96" w:rsidP="009243CD">
      <w:pPr>
        <w:pStyle w:val="EndNoteBibliography"/>
        <w:spacing w:line="480" w:lineRule="auto"/>
        <w:ind w:left="720" w:hanging="720"/>
        <w:jc w:val="both"/>
      </w:pPr>
      <w:bookmarkStart w:id="46" w:name="_ENREF_46"/>
      <w:r w:rsidRPr="00E25A96">
        <w:t>46.</w:t>
      </w:r>
      <w:r w:rsidRPr="00E25A96">
        <w:tab/>
        <w:t>Jatoi, A.</w:t>
      </w:r>
      <w:r w:rsidRPr="00E25A96">
        <w:rPr>
          <w:i/>
        </w:rPr>
        <w:t>, et al.</w:t>
      </w:r>
      <w:r w:rsidRPr="00E25A96">
        <w:t xml:space="preserve"> A placebo-controlled, double-blind trial of infliximab for cancer-associated weight loss in elderly and/or poor performance non-small cell lung cancer patients (N01C9). </w:t>
      </w:r>
      <w:r w:rsidRPr="00E25A96">
        <w:rPr>
          <w:i/>
        </w:rPr>
        <w:t>Lung Cancer</w:t>
      </w:r>
      <w:r w:rsidRPr="00E25A96">
        <w:t xml:space="preserve"> </w:t>
      </w:r>
      <w:r w:rsidRPr="00E25A96">
        <w:rPr>
          <w:b/>
        </w:rPr>
        <w:t>68</w:t>
      </w:r>
      <w:r w:rsidRPr="00E25A96">
        <w:t>, 234-239 (2010).</w:t>
      </w:r>
      <w:bookmarkEnd w:id="46"/>
    </w:p>
    <w:p w14:paraId="5647D085" w14:textId="77777777" w:rsidR="00E25A96" w:rsidRPr="00E25A96" w:rsidRDefault="00E25A96" w:rsidP="009243CD">
      <w:pPr>
        <w:pStyle w:val="EndNoteBibliography"/>
        <w:spacing w:line="480" w:lineRule="auto"/>
        <w:ind w:left="720" w:hanging="720"/>
        <w:jc w:val="both"/>
      </w:pPr>
      <w:bookmarkStart w:id="47" w:name="_ENREF_47"/>
      <w:r w:rsidRPr="00E25A96">
        <w:t>47.</w:t>
      </w:r>
      <w:r w:rsidRPr="00E25A96">
        <w:tab/>
        <w:t>Tsoli, M.</w:t>
      </w:r>
      <w:r w:rsidRPr="00E25A96">
        <w:rPr>
          <w:i/>
        </w:rPr>
        <w:t>, et al.</w:t>
      </w:r>
      <w:r w:rsidRPr="00E25A96">
        <w:t xml:space="preserve"> Depletion of white adipose tissue in cancer cachexia syndrome is associated with inflammatory signaling and disrupted circadian regulation. </w:t>
      </w:r>
      <w:r w:rsidRPr="00E25A96">
        <w:rPr>
          <w:i/>
        </w:rPr>
        <w:t>PloS one</w:t>
      </w:r>
      <w:r w:rsidRPr="00E25A96">
        <w:t xml:space="preserve"> </w:t>
      </w:r>
      <w:r w:rsidRPr="00E25A96">
        <w:rPr>
          <w:b/>
        </w:rPr>
        <w:t>9</w:t>
      </w:r>
      <w:r w:rsidRPr="00E25A96">
        <w:t>, e92966 (2014).</w:t>
      </w:r>
      <w:bookmarkEnd w:id="47"/>
    </w:p>
    <w:p w14:paraId="1C175755" w14:textId="77777777" w:rsidR="00E25A96" w:rsidRPr="00E25A96" w:rsidRDefault="00E25A96" w:rsidP="009243CD">
      <w:pPr>
        <w:pStyle w:val="EndNoteBibliography"/>
        <w:spacing w:line="480" w:lineRule="auto"/>
        <w:ind w:left="720" w:hanging="720"/>
        <w:jc w:val="both"/>
      </w:pPr>
      <w:bookmarkStart w:id="48" w:name="_ENREF_48"/>
      <w:r w:rsidRPr="00E25A96">
        <w:t>48.</w:t>
      </w:r>
      <w:r w:rsidRPr="00E25A96">
        <w:tab/>
        <w:t xml:space="preserve">de Vos-Geelen, J., Fearon, K.C. &amp; Schols, A.M. The energy balance in cancer cachexia revisited. </w:t>
      </w:r>
      <w:r w:rsidRPr="00E25A96">
        <w:rPr>
          <w:i/>
        </w:rPr>
        <w:t>Current opinion in clinical nutrition and metabolic care</w:t>
      </w:r>
      <w:r w:rsidRPr="00E25A96">
        <w:t xml:space="preserve"> </w:t>
      </w:r>
      <w:r w:rsidRPr="00E25A96">
        <w:rPr>
          <w:b/>
        </w:rPr>
        <w:t>17</w:t>
      </w:r>
      <w:r w:rsidRPr="00E25A96">
        <w:t>, 509-514 (2014).</w:t>
      </w:r>
      <w:bookmarkEnd w:id="48"/>
    </w:p>
    <w:p w14:paraId="467E29A0" w14:textId="77777777" w:rsidR="00E25A96" w:rsidRPr="00E25A96" w:rsidRDefault="00E25A96" w:rsidP="009243CD">
      <w:pPr>
        <w:pStyle w:val="EndNoteBibliography"/>
        <w:spacing w:line="480" w:lineRule="auto"/>
        <w:ind w:left="720" w:hanging="720"/>
        <w:jc w:val="both"/>
      </w:pPr>
      <w:bookmarkStart w:id="49" w:name="_ENREF_49"/>
      <w:r w:rsidRPr="00E25A96">
        <w:lastRenderedPageBreak/>
        <w:t>49.</w:t>
      </w:r>
      <w:r w:rsidRPr="00E25A96">
        <w:tab/>
        <w:t>Gauthier, M.S.</w:t>
      </w:r>
      <w:r w:rsidRPr="00E25A96">
        <w:rPr>
          <w:i/>
        </w:rPr>
        <w:t>, et al.</w:t>
      </w:r>
      <w:r w:rsidRPr="00E25A96">
        <w:t xml:space="preserve"> AMP-activated protein kinase is activated as a consequence of lipolysis in the adipocyte: potential mechanism and physiological relevance. </w:t>
      </w:r>
      <w:r w:rsidRPr="00E25A96">
        <w:rPr>
          <w:i/>
        </w:rPr>
        <w:t>The Journal of biological chemistry</w:t>
      </w:r>
      <w:r w:rsidRPr="00E25A96">
        <w:t xml:space="preserve"> </w:t>
      </w:r>
      <w:r w:rsidRPr="00E25A96">
        <w:rPr>
          <w:b/>
        </w:rPr>
        <w:t>283</w:t>
      </w:r>
      <w:r w:rsidRPr="00E25A96">
        <w:t>, 16514-16524 (2008).</w:t>
      </w:r>
      <w:bookmarkEnd w:id="49"/>
    </w:p>
    <w:p w14:paraId="710FBF7B" w14:textId="77777777" w:rsidR="00E25A96" w:rsidRPr="00E25A96" w:rsidRDefault="00E25A96" w:rsidP="009243CD">
      <w:pPr>
        <w:pStyle w:val="EndNoteBibliography"/>
        <w:spacing w:line="480" w:lineRule="auto"/>
        <w:ind w:left="720" w:hanging="720"/>
        <w:jc w:val="both"/>
      </w:pPr>
      <w:bookmarkStart w:id="50" w:name="_ENREF_50"/>
      <w:r w:rsidRPr="00E25A96">
        <w:t>50.</w:t>
      </w:r>
      <w:r w:rsidRPr="00E25A96">
        <w:tab/>
        <w:t xml:space="preserve">Vaughan, M. The production and release of glycerol by adipose tissue incubated in vitro. </w:t>
      </w:r>
      <w:r w:rsidRPr="00E25A96">
        <w:rPr>
          <w:i/>
        </w:rPr>
        <w:t>The Journal of biological chemistry</w:t>
      </w:r>
      <w:r w:rsidRPr="00E25A96">
        <w:t xml:space="preserve"> </w:t>
      </w:r>
      <w:r w:rsidRPr="00E25A96">
        <w:rPr>
          <w:b/>
        </w:rPr>
        <w:t>237</w:t>
      </w:r>
      <w:r w:rsidRPr="00E25A96">
        <w:t>, 3354-3358 (1962).</w:t>
      </w:r>
      <w:bookmarkEnd w:id="50"/>
    </w:p>
    <w:p w14:paraId="0431C228" w14:textId="77777777" w:rsidR="00E25A96" w:rsidRPr="00E25A96" w:rsidRDefault="00E25A96" w:rsidP="009243CD">
      <w:pPr>
        <w:pStyle w:val="EndNoteBibliography"/>
        <w:spacing w:line="480" w:lineRule="auto"/>
        <w:ind w:left="720" w:hanging="720"/>
        <w:jc w:val="both"/>
      </w:pPr>
      <w:bookmarkStart w:id="51" w:name="_ENREF_51"/>
      <w:r w:rsidRPr="00E25A96">
        <w:t>51.</w:t>
      </w:r>
      <w:r w:rsidRPr="00E25A96">
        <w:tab/>
        <w:t xml:space="preserve">Klein, S. &amp; Wolfe, R.R. Whole-body lipolysis and triglyceride-fatty acid cycling in cachectic patients with esophageal cancer. </w:t>
      </w:r>
      <w:r w:rsidRPr="00E25A96">
        <w:rPr>
          <w:i/>
        </w:rPr>
        <w:t>The Journal of clinical investigation</w:t>
      </w:r>
      <w:r w:rsidRPr="00E25A96">
        <w:t xml:space="preserve"> </w:t>
      </w:r>
      <w:r w:rsidRPr="00E25A96">
        <w:rPr>
          <w:b/>
        </w:rPr>
        <w:t>86</w:t>
      </w:r>
      <w:r w:rsidRPr="00E25A96">
        <w:t>, 1403-1408 (1990).</w:t>
      </w:r>
      <w:bookmarkEnd w:id="51"/>
    </w:p>
    <w:p w14:paraId="03F21E60" w14:textId="77777777" w:rsidR="00E25A96" w:rsidRPr="00E25A96" w:rsidRDefault="00E25A96" w:rsidP="009243CD">
      <w:pPr>
        <w:pStyle w:val="EndNoteBibliography"/>
        <w:spacing w:line="480" w:lineRule="auto"/>
        <w:ind w:left="720" w:hanging="720"/>
        <w:jc w:val="both"/>
      </w:pPr>
      <w:bookmarkStart w:id="52" w:name="_ENREF_52"/>
      <w:r w:rsidRPr="00E25A96">
        <w:t>52.</w:t>
      </w:r>
      <w:r w:rsidRPr="00E25A96">
        <w:tab/>
        <w:t xml:space="preserve">Tsoli, M., Swarbrick, M.M. &amp; Robertson, G.R. Lipolytic and thermogenic depletion of adipose tissue in cancer cachexia. </w:t>
      </w:r>
      <w:r w:rsidRPr="00E25A96">
        <w:rPr>
          <w:i/>
        </w:rPr>
        <w:t>Semin Cell Dev Biol</w:t>
      </w:r>
      <w:r w:rsidRPr="00E25A96">
        <w:t xml:space="preserve"> </w:t>
      </w:r>
      <w:r w:rsidRPr="00E25A96">
        <w:rPr>
          <w:b/>
        </w:rPr>
        <w:t>54</w:t>
      </w:r>
      <w:r w:rsidRPr="00E25A96">
        <w:t>, 68-81 (2016).</w:t>
      </w:r>
      <w:bookmarkEnd w:id="52"/>
    </w:p>
    <w:p w14:paraId="7A83F1EF" w14:textId="77777777" w:rsidR="00E25A96" w:rsidRPr="00E25A96" w:rsidRDefault="00E25A96" w:rsidP="009243CD">
      <w:pPr>
        <w:pStyle w:val="EndNoteBibliography"/>
        <w:spacing w:line="480" w:lineRule="auto"/>
        <w:ind w:left="720" w:hanging="720"/>
        <w:jc w:val="both"/>
      </w:pPr>
      <w:bookmarkStart w:id="53" w:name="_ENREF_53"/>
      <w:r w:rsidRPr="00E25A96">
        <w:t>53.</w:t>
      </w:r>
      <w:r w:rsidRPr="00E25A96">
        <w:tab/>
        <w:t>Wang, Z.</w:t>
      </w:r>
      <w:r w:rsidRPr="00E25A96">
        <w:rPr>
          <w:i/>
        </w:rPr>
        <w:t>, et al.</w:t>
      </w:r>
      <w:r w:rsidRPr="00E25A96">
        <w:t xml:space="preserve"> Homocysteine suppresses lipolysis in adipocytes by activating the AMPK pathway. </w:t>
      </w:r>
      <w:r w:rsidRPr="00E25A96">
        <w:rPr>
          <w:i/>
        </w:rPr>
        <w:t>American journal of physiology. Endocrinology and metabolism</w:t>
      </w:r>
      <w:r w:rsidRPr="00E25A96">
        <w:t xml:space="preserve"> </w:t>
      </w:r>
      <w:r w:rsidRPr="00E25A96">
        <w:rPr>
          <w:b/>
        </w:rPr>
        <w:t>301</w:t>
      </w:r>
      <w:r w:rsidRPr="00E25A96">
        <w:t>, E703-712 (2011).</w:t>
      </w:r>
      <w:bookmarkEnd w:id="53"/>
    </w:p>
    <w:p w14:paraId="32E54C58" w14:textId="77777777" w:rsidR="00E25A96" w:rsidRPr="00E25A96" w:rsidRDefault="00E25A96" w:rsidP="009243CD">
      <w:pPr>
        <w:pStyle w:val="EndNoteBibliography"/>
        <w:spacing w:line="480" w:lineRule="auto"/>
        <w:ind w:left="720" w:hanging="720"/>
        <w:jc w:val="both"/>
      </w:pPr>
      <w:bookmarkStart w:id="54" w:name="_ENREF_54"/>
      <w:r w:rsidRPr="00E25A96">
        <w:t>54.</w:t>
      </w:r>
      <w:r w:rsidRPr="00E25A96">
        <w:tab/>
        <w:t>Deminice, R.</w:t>
      </w:r>
      <w:r w:rsidRPr="00E25A96">
        <w:rPr>
          <w:i/>
        </w:rPr>
        <w:t>, et al.</w:t>
      </w:r>
      <w:r w:rsidRPr="00E25A96">
        <w:t xml:space="preserve"> Creatine supplementation prevents hyperhomocysteinemia, oxidative stress and cancer-induced cachexia progression in Walker-256 tumor-bearing rats. </w:t>
      </w:r>
      <w:r w:rsidRPr="00E25A96">
        <w:rPr>
          <w:i/>
        </w:rPr>
        <w:t>Amino acids</w:t>
      </w:r>
      <w:r w:rsidRPr="00E25A96">
        <w:t xml:space="preserve"> (2016).</w:t>
      </w:r>
      <w:bookmarkEnd w:id="54"/>
    </w:p>
    <w:p w14:paraId="21AEA2D0" w14:textId="77777777" w:rsidR="00E25A96" w:rsidRDefault="00E25A96" w:rsidP="009243CD">
      <w:pPr>
        <w:pStyle w:val="EndNoteBibliography"/>
        <w:spacing w:line="480" w:lineRule="auto"/>
        <w:ind w:left="720" w:hanging="720"/>
        <w:jc w:val="both"/>
      </w:pPr>
      <w:bookmarkStart w:id="55" w:name="_ENREF_55"/>
      <w:r w:rsidRPr="00E25A96">
        <w:t>55.</w:t>
      </w:r>
      <w:r w:rsidRPr="00E25A96">
        <w:tab/>
        <w:t>Diao, L.</w:t>
      </w:r>
      <w:r w:rsidRPr="00E25A96">
        <w:rPr>
          <w:i/>
        </w:rPr>
        <w:t>, et al.</w:t>
      </w:r>
      <w:r w:rsidRPr="00E25A96">
        <w:t xml:space="preserve"> Alternative mechanism for white adipose tissue lipolysis after thermal injury. </w:t>
      </w:r>
      <w:r w:rsidRPr="00E25A96">
        <w:rPr>
          <w:i/>
        </w:rPr>
        <w:t>Molecular medicine</w:t>
      </w:r>
      <w:r w:rsidRPr="00E25A96">
        <w:t xml:space="preserve"> (2015).</w:t>
      </w:r>
      <w:bookmarkEnd w:id="55"/>
    </w:p>
    <w:p w14:paraId="43A8CD0B" w14:textId="77777777" w:rsidR="00E25A96" w:rsidRDefault="00E25A96" w:rsidP="009243CD">
      <w:pPr>
        <w:pStyle w:val="EndNoteBibliography"/>
        <w:spacing w:line="480" w:lineRule="auto"/>
        <w:ind w:left="720" w:hanging="720"/>
        <w:jc w:val="both"/>
      </w:pPr>
    </w:p>
    <w:p w14:paraId="0293FF2E" w14:textId="0F043BFB" w:rsidR="009C1061" w:rsidRDefault="009C1061" w:rsidP="009C1061">
      <w:pPr>
        <w:jc w:val="both"/>
      </w:pPr>
    </w:p>
    <w:p w14:paraId="3A772749" w14:textId="77777777" w:rsidR="00120EAF" w:rsidRDefault="00120EAF" w:rsidP="008B22DC">
      <w:pPr>
        <w:spacing w:line="480" w:lineRule="auto"/>
        <w:jc w:val="both"/>
      </w:pPr>
      <w:r>
        <w:br w:type="page"/>
      </w:r>
    </w:p>
    <w:p w14:paraId="082AFCDB" w14:textId="77777777" w:rsidR="00EC3DE2" w:rsidRPr="00120EAF" w:rsidRDefault="00EC3DE2" w:rsidP="008B22DC">
      <w:pPr>
        <w:spacing w:line="480" w:lineRule="auto"/>
        <w:jc w:val="both"/>
      </w:pPr>
      <w:r w:rsidRPr="00DF2326">
        <w:rPr>
          <w:b/>
          <w:bCs/>
        </w:rPr>
        <w:lastRenderedPageBreak/>
        <w:t>FIGURE LEGENDS</w:t>
      </w:r>
    </w:p>
    <w:p w14:paraId="74330F29" w14:textId="77777777" w:rsidR="00EC3DE2" w:rsidRDefault="00EC3DE2" w:rsidP="008B22DC">
      <w:pPr>
        <w:spacing w:line="480" w:lineRule="auto"/>
        <w:jc w:val="both"/>
        <w:rPr>
          <w:b/>
          <w:bCs/>
        </w:rPr>
      </w:pPr>
    </w:p>
    <w:p w14:paraId="35AB624B" w14:textId="32369926" w:rsidR="00EC3DE2" w:rsidRDefault="00EC3DE2" w:rsidP="008B22DC">
      <w:pPr>
        <w:spacing w:line="480" w:lineRule="auto"/>
        <w:jc w:val="both"/>
      </w:pPr>
      <w:r>
        <w:rPr>
          <w:b/>
          <w:bCs/>
        </w:rPr>
        <w:t xml:space="preserve">Figure 1 </w:t>
      </w:r>
      <w:r w:rsidRPr="00421099">
        <w:rPr>
          <w:bCs/>
        </w:rPr>
        <w:t>Tumor cell</w:t>
      </w:r>
      <w:r w:rsidR="00D43622" w:rsidRPr="00421099">
        <w:rPr>
          <w:bCs/>
        </w:rPr>
        <w:t xml:space="preserve"> exposure </w:t>
      </w:r>
      <w:r w:rsidR="003D2529" w:rsidRPr="00421099">
        <w:rPr>
          <w:bCs/>
        </w:rPr>
        <w:t>induces</w:t>
      </w:r>
      <w:r w:rsidRPr="00421099">
        <w:rPr>
          <w:bCs/>
        </w:rPr>
        <w:t xml:space="preserve"> lipolysis, lipogenesis and energy crisis in adipocytes.</w:t>
      </w:r>
      <w:r>
        <w:rPr>
          <w:b/>
          <w:bCs/>
        </w:rPr>
        <w:t xml:space="preserve"> </w:t>
      </w:r>
      <w:r w:rsidRPr="003D2529">
        <w:rPr>
          <w:bCs/>
        </w:rPr>
        <w:t>(</w:t>
      </w:r>
      <w:r w:rsidR="003D2529" w:rsidRPr="003D2529">
        <w:rPr>
          <w:b/>
          <w:bCs/>
        </w:rPr>
        <w:t>a</w:t>
      </w:r>
      <w:r w:rsidRPr="003D2529">
        <w:rPr>
          <w:bCs/>
        </w:rPr>
        <w:t>)</w:t>
      </w:r>
      <w:r>
        <w:rPr>
          <w:b/>
          <w:bCs/>
        </w:rPr>
        <w:t xml:space="preserve"> </w:t>
      </w:r>
      <w:r>
        <w:t>Non-esterified fatty acid (NEFA) levels in supernatants of 3T3-L1 adipocyte</w:t>
      </w:r>
      <w:r w:rsidR="00906D8A">
        <w:t>s treated with C26, MC38, LLC, SW480</w:t>
      </w:r>
      <w:r>
        <w:t xml:space="preserve"> and HT29 cell</w:t>
      </w:r>
      <w:r w:rsidR="00D0702F">
        <w:t>-</w:t>
      </w:r>
      <w:r>
        <w:t>conditioned media (CM)</w:t>
      </w:r>
      <w:r w:rsidR="00692932">
        <w:t xml:space="preserve"> </w:t>
      </w:r>
      <w:r w:rsidR="009F7833">
        <w:t>(</w:t>
      </w:r>
      <w:r w:rsidR="00692932" w:rsidRPr="00421099">
        <w:rPr>
          <w:i/>
        </w:rPr>
        <w:t>n</w:t>
      </w:r>
      <w:r w:rsidR="00091F7F">
        <w:t xml:space="preserve"> </w:t>
      </w:r>
      <w:r w:rsidR="00692932">
        <w:t>=</w:t>
      </w:r>
      <w:r w:rsidR="00091F7F">
        <w:t xml:space="preserve"> </w:t>
      </w:r>
      <w:r w:rsidR="00692932">
        <w:t>6</w:t>
      </w:r>
      <w:r w:rsidR="009F7833">
        <w:t>).</w:t>
      </w:r>
      <w:r>
        <w:t xml:space="preserve"> </w:t>
      </w:r>
      <w:r w:rsidRPr="003D2529">
        <w:t>(</w:t>
      </w:r>
      <w:r w:rsidR="003D2529">
        <w:rPr>
          <w:b/>
        </w:rPr>
        <w:t>b</w:t>
      </w:r>
      <w:r w:rsidRPr="003D2529">
        <w:t>)</w:t>
      </w:r>
      <w:r>
        <w:t xml:space="preserve"> NEFA levels in supernatants of mouse primary adipocytes treated with </w:t>
      </w:r>
      <w:r w:rsidR="00B364F1">
        <w:t xml:space="preserve">control or </w:t>
      </w:r>
      <w:r>
        <w:t xml:space="preserve">C26 </w:t>
      </w:r>
      <w:r w:rsidR="006C38FD">
        <w:t>mouse serum</w:t>
      </w:r>
      <w:r w:rsidR="00692932">
        <w:t xml:space="preserve"> </w:t>
      </w:r>
      <w:r w:rsidR="009F7833">
        <w:t>(</w:t>
      </w:r>
      <w:r w:rsidR="00692932" w:rsidRPr="00421099">
        <w:rPr>
          <w:i/>
        </w:rPr>
        <w:t>n</w:t>
      </w:r>
      <w:r w:rsidR="00091F7F">
        <w:t xml:space="preserve"> </w:t>
      </w:r>
      <w:r w:rsidR="00692932">
        <w:t>=</w:t>
      </w:r>
      <w:r w:rsidR="00091F7F">
        <w:t xml:space="preserve"> </w:t>
      </w:r>
      <w:r w:rsidR="00692932">
        <w:t>4</w:t>
      </w:r>
      <w:r w:rsidR="009F7833">
        <w:t>).</w:t>
      </w:r>
      <w:r>
        <w:t xml:space="preserve"> </w:t>
      </w:r>
      <w:r w:rsidR="00AE55BC" w:rsidRPr="003D2529">
        <w:t>(</w:t>
      </w:r>
      <w:r w:rsidR="003D2529">
        <w:rPr>
          <w:b/>
        </w:rPr>
        <w:t>c</w:t>
      </w:r>
      <w:r w:rsidR="00AE55BC" w:rsidRPr="003D2529">
        <w:t>)</w:t>
      </w:r>
      <w:r w:rsidR="00AE55BC" w:rsidRPr="00B035B1">
        <w:rPr>
          <w:b/>
        </w:rPr>
        <w:t xml:space="preserve"> </w:t>
      </w:r>
      <w:r w:rsidR="00AE55BC" w:rsidRPr="00B035B1">
        <w:t xml:space="preserve">Cellular triglyceride (TG) content of 3T3-L1 adipocytes treated with C26 CM </w:t>
      </w:r>
      <w:r w:rsidR="00AE55BC">
        <w:t>(</w:t>
      </w:r>
      <w:r w:rsidR="00514EAE" w:rsidRPr="00421099">
        <w:rPr>
          <w:i/>
        </w:rPr>
        <w:t>n</w:t>
      </w:r>
      <w:r w:rsidR="003D2529">
        <w:t xml:space="preserve"> </w:t>
      </w:r>
      <w:r w:rsidR="00091F7F">
        <w:t>=</w:t>
      </w:r>
      <w:r w:rsidR="003D2529">
        <w:t xml:space="preserve"> </w:t>
      </w:r>
      <w:r w:rsidR="00514EAE">
        <w:t>6</w:t>
      </w:r>
      <w:r w:rsidR="00AE55BC">
        <w:t>)</w:t>
      </w:r>
      <w:r w:rsidR="00AE55BC" w:rsidRPr="00B035B1">
        <w:t>.</w:t>
      </w:r>
      <w:r w:rsidR="00AE55BC" w:rsidRPr="00AE55BC">
        <w:t xml:space="preserve"> </w:t>
      </w:r>
      <w:r w:rsidR="00AE55BC">
        <w:t>TG levels normalized to cellular protein content.</w:t>
      </w:r>
      <w:r w:rsidR="003D2529">
        <w:t xml:space="preserve"> </w:t>
      </w:r>
      <w:r w:rsidRPr="003D2529">
        <w:t>(</w:t>
      </w:r>
      <w:r w:rsidR="003D2529">
        <w:rPr>
          <w:b/>
        </w:rPr>
        <w:t>d</w:t>
      </w:r>
      <w:r w:rsidRPr="003D2529">
        <w:t>)</w:t>
      </w:r>
      <w:r w:rsidR="003D2529">
        <w:t xml:space="preserve"> L</w:t>
      </w:r>
      <w:r>
        <w:t xml:space="preserve">ipogenesis in 3T3-L1 </w:t>
      </w:r>
      <w:r w:rsidR="00AE55BC">
        <w:t xml:space="preserve">adipocytes </w:t>
      </w:r>
      <w:r w:rsidR="003D2529">
        <w:t>upon treatment with</w:t>
      </w:r>
      <w:r>
        <w:t xml:space="preserve"> </w:t>
      </w:r>
      <w:r w:rsidR="00AE55BC">
        <w:t>C26, MC38, LLC, SW480 and HT29</w:t>
      </w:r>
      <w:r>
        <w:t xml:space="preserve"> CM</w:t>
      </w:r>
      <w:r w:rsidR="00692932">
        <w:t xml:space="preserve"> </w:t>
      </w:r>
      <w:r w:rsidR="009F7833">
        <w:t>(</w:t>
      </w:r>
      <w:r w:rsidR="00692932" w:rsidRPr="00421099">
        <w:rPr>
          <w:i/>
        </w:rPr>
        <w:t>n</w:t>
      </w:r>
      <w:r w:rsidR="00091F7F">
        <w:t xml:space="preserve"> </w:t>
      </w:r>
      <w:r w:rsidR="00692932">
        <w:t>=</w:t>
      </w:r>
      <w:r w:rsidR="00091F7F">
        <w:t xml:space="preserve"> </w:t>
      </w:r>
      <w:r w:rsidR="00692932">
        <w:t>6</w:t>
      </w:r>
      <w:r w:rsidR="009F7833">
        <w:t>).</w:t>
      </w:r>
      <w:r>
        <w:t xml:space="preserve"> </w:t>
      </w:r>
      <w:r w:rsidRPr="003D2529">
        <w:t>(</w:t>
      </w:r>
      <w:r w:rsidR="003D2529">
        <w:rPr>
          <w:b/>
        </w:rPr>
        <w:t>e</w:t>
      </w:r>
      <w:r w:rsidRPr="003D2529">
        <w:t>)</w:t>
      </w:r>
      <w:r w:rsidR="003D2529">
        <w:t xml:space="preserve"> L</w:t>
      </w:r>
      <w:r>
        <w:t>ipogenesis in mouse primary adipocytes</w:t>
      </w:r>
      <w:r w:rsidR="006C38FD">
        <w:t xml:space="preserve"> </w:t>
      </w:r>
      <w:r w:rsidR="003D2529">
        <w:t>upon treatment with</w:t>
      </w:r>
      <w:r w:rsidR="006C38FD">
        <w:t xml:space="preserve"> </w:t>
      </w:r>
      <w:r w:rsidR="00B364F1">
        <w:t xml:space="preserve">control or </w:t>
      </w:r>
      <w:r w:rsidR="006C38FD">
        <w:t>C26 mouse serum</w:t>
      </w:r>
      <w:r>
        <w:t xml:space="preserve"> </w:t>
      </w:r>
      <w:r w:rsidR="009F7833">
        <w:t>(</w:t>
      </w:r>
      <w:r w:rsidR="00692932" w:rsidRPr="00421099">
        <w:rPr>
          <w:i/>
        </w:rPr>
        <w:t>n</w:t>
      </w:r>
      <w:r w:rsidR="00091F7F">
        <w:t xml:space="preserve"> </w:t>
      </w:r>
      <w:r w:rsidR="00692932">
        <w:t>=</w:t>
      </w:r>
      <w:r w:rsidR="00091F7F">
        <w:t xml:space="preserve"> </w:t>
      </w:r>
      <w:r w:rsidR="00692932">
        <w:t>4</w:t>
      </w:r>
      <w:r w:rsidR="009F7833">
        <w:t>).</w:t>
      </w:r>
      <w:r w:rsidR="003D2529">
        <w:t xml:space="preserve"> </w:t>
      </w:r>
      <w:r w:rsidRPr="003D2529">
        <w:t>(</w:t>
      </w:r>
      <w:r w:rsidR="003D2529">
        <w:rPr>
          <w:b/>
        </w:rPr>
        <w:t>f</w:t>
      </w:r>
      <w:r w:rsidRPr="003D2529">
        <w:t>)</w:t>
      </w:r>
      <w:r>
        <w:t xml:space="preserve"> </w:t>
      </w:r>
      <w:r w:rsidR="00C74FA8">
        <w:t>Oxygen consumption rate of 3T3-L1 adipocytes treated with C26 CM. Oligomycin, FCCP and Antimycin A together with Rotenone were injected at the indicated time points. Data normalized to cell density (</w:t>
      </w:r>
      <w:r w:rsidR="00C74FA8" w:rsidRPr="00421099">
        <w:rPr>
          <w:i/>
        </w:rPr>
        <w:t>n</w:t>
      </w:r>
      <w:r w:rsidR="00C74FA8">
        <w:t xml:space="preserve"> = 29). </w:t>
      </w:r>
      <w:r w:rsidR="009F7833" w:rsidRPr="003D2529">
        <w:t>(</w:t>
      </w:r>
      <w:r w:rsidR="003D2529">
        <w:rPr>
          <w:b/>
        </w:rPr>
        <w:t>g</w:t>
      </w:r>
      <w:r w:rsidR="009F7833" w:rsidRPr="003D2529">
        <w:t>)</w:t>
      </w:r>
      <w:r w:rsidR="009F7833">
        <w:t xml:space="preserve"> </w:t>
      </w:r>
      <w:r w:rsidR="00C74FA8">
        <w:t>Cellular ATP content of 3T3-L1 adipocytes treated with C26, MC38 and LLC CM (</w:t>
      </w:r>
      <w:r w:rsidR="00C74FA8" w:rsidRPr="00421099">
        <w:rPr>
          <w:i/>
        </w:rPr>
        <w:t>n</w:t>
      </w:r>
      <w:r w:rsidR="00C74FA8">
        <w:t xml:space="preserve"> = 4).</w:t>
      </w:r>
      <w:r w:rsidR="00C74FA8" w:rsidRPr="003D2529">
        <w:t xml:space="preserve"> </w:t>
      </w:r>
      <w:r w:rsidRPr="003D2529">
        <w:t>(</w:t>
      </w:r>
      <w:r w:rsidR="003D2529" w:rsidRPr="003D2529">
        <w:rPr>
          <w:b/>
        </w:rPr>
        <w:t>h</w:t>
      </w:r>
      <w:r w:rsidRPr="003D2529">
        <w:t xml:space="preserve">) </w:t>
      </w:r>
      <w:r w:rsidRPr="00CC7799">
        <w:t xml:space="preserve">Immunoblots </w:t>
      </w:r>
      <w:r w:rsidR="0032218F" w:rsidRPr="00055329">
        <w:t>(</w:t>
      </w:r>
      <w:r w:rsidR="0032218F" w:rsidRPr="00055329">
        <w:rPr>
          <w:i/>
        </w:rPr>
        <w:t>n</w:t>
      </w:r>
      <w:r w:rsidR="0032218F" w:rsidRPr="0032218F">
        <w:t xml:space="preserve"> = 3 </w:t>
      </w:r>
      <w:r w:rsidR="0032218F" w:rsidRPr="00055329">
        <w:t>per condition)</w:t>
      </w:r>
      <w:r w:rsidR="0032218F">
        <w:rPr>
          <w:b/>
        </w:rPr>
        <w:t xml:space="preserve"> </w:t>
      </w:r>
      <w:r>
        <w:t xml:space="preserve">of the lipolysis, lipogenesis and </w:t>
      </w:r>
      <w:r w:rsidR="003D2529">
        <w:t>Ampk</w:t>
      </w:r>
      <w:r>
        <w:t xml:space="preserve"> signaling pathways in 3T3-L1 adipocytes treated with C26, MC38 and LLC CM. </w:t>
      </w:r>
      <w:r w:rsidR="00781727">
        <w:t>Quantitation of pHsl-</w:t>
      </w:r>
      <w:r w:rsidR="000A0663">
        <w:t>Ser565</w:t>
      </w:r>
      <w:r w:rsidR="00781727">
        <w:t xml:space="preserve"> over total Hsl (left) and pAcc-</w:t>
      </w:r>
      <w:r w:rsidR="000A0663">
        <w:t>Ser79 over total Acc (right) protein levels (</w:t>
      </w:r>
      <w:r w:rsidR="000A0663" w:rsidRPr="00D04ED3">
        <w:rPr>
          <w:i/>
        </w:rPr>
        <w:t>n</w:t>
      </w:r>
      <w:r w:rsidR="000A0663">
        <w:t xml:space="preserve"> = 3). </w:t>
      </w:r>
      <w:r w:rsidR="003D2529">
        <w:t>All data in the figure are shown as the mean ± s.e.m.</w:t>
      </w:r>
      <w:r w:rsidR="00D12A61">
        <w:t xml:space="preserve"> </w:t>
      </w:r>
      <w:r w:rsidR="00D12A61" w:rsidRPr="00B412FB">
        <w:rPr>
          <w:i/>
        </w:rPr>
        <w:t>n</w:t>
      </w:r>
      <w:r w:rsidR="00D12A61">
        <w:t xml:space="preserve"> numbers refer to biological replicates</w:t>
      </w:r>
      <w:r w:rsidR="00091F7F">
        <w:t>.</w:t>
      </w:r>
      <w:r>
        <w:t xml:space="preserve"> </w:t>
      </w:r>
      <w:r w:rsidR="000C219B">
        <w:t>(</w:t>
      </w:r>
      <w:r w:rsidR="000C219B" w:rsidRPr="000C219B">
        <w:rPr>
          <w:b/>
        </w:rPr>
        <w:t>a</w:t>
      </w:r>
      <w:r w:rsidR="00E754C6" w:rsidRPr="00055329">
        <w:rPr>
          <w:b/>
        </w:rPr>
        <w:t>,</w:t>
      </w:r>
      <w:r w:rsidR="000C219B" w:rsidRPr="000C219B">
        <w:rPr>
          <w:b/>
        </w:rPr>
        <w:t>d</w:t>
      </w:r>
      <w:r w:rsidR="00E754C6" w:rsidRPr="00055329">
        <w:rPr>
          <w:b/>
        </w:rPr>
        <w:t>,</w:t>
      </w:r>
      <w:r w:rsidR="000C219B">
        <w:rPr>
          <w:b/>
        </w:rPr>
        <w:t>f</w:t>
      </w:r>
      <w:r w:rsidR="00356A04" w:rsidRPr="000C219B">
        <w:t>)</w:t>
      </w:r>
      <w:r w:rsidR="00356A04">
        <w:t xml:space="preserve"> 1-way ANOVA with </w:t>
      </w:r>
      <w:r w:rsidR="001E5BC5">
        <w:t>Tukey’s</w:t>
      </w:r>
      <w:r w:rsidR="00781727">
        <w:t xml:space="preserve"> Multiple Comparison Posttest.</w:t>
      </w:r>
      <w:r w:rsidR="00356A04">
        <w:t xml:space="preserve"> </w:t>
      </w:r>
      <w:r w:rsidR="00356A04" w:rsidRPr="00CA1649">
        <w:t>(</w:t>
      </w:r>
      <w:r w:rsidR="00CA1649" w:rsidRPr="00CA1649">
        <w:rPr>
          <w:b/>
        </w:rPr>
        <w:t>b</w:t>
      </w:r>
      <w:r w:rsidR="00E754C6" w:rsidRPr="00055329">
        <w:rPr>
          <w:b/>
        </w:rPr>
        <w:t>,</w:t>
      </w:r>
      <w:r w:rsidR="00CA1649">
        <w:rPr>
          <w:b/>
        </w:rPr>
        <w:t>c</w:t>
      </w:r>
      <w:r w:rsidR="00E754C6" w:rsidRPr="00055329">
        <w:rPr>
          <w:b/>
        </w:rPr>
        <w:t>,</w:t>
      </w:r>
      <w:r w:rsidR="00CA1649">
        <w:rPr>
          <w:b/>
        </w:rPr>
        <w:t>e</w:t>
      </w:r>
      <w:r w:rsidR="00356A04" w:rsidRPr="00CA1649">
        <w:t>)</w:t>
      </w:r>
      <w:r w:rsidR="00356A04">
        <w:rPr>
          <w:b/>
        </w:rPr>
        <w:t xml:space="preserve"> </w:t>
      </w:r>
      <w:r w:rsidR="00356A04">
        <w:t>Student’s t-test</w:t>
      </w:r>
      <w:r w:rsidR="00B73136">
        <w:t xml:space="preserve">. </w:t>
      </w:r>
      <w:r w:rsidR="00B73136" w:rsidRPr="00CA1649">
        <w:t>(</w:t>
      </w:r>
      <w:r w:rsidR="00CA1649">
        <w:rPr>
          <w:b/>
        </w:rPr>
        <w:t>g</w:t>
      </w:r>
      <w:r w:rsidR="00B73136" w:rsidRPr="00CA1649">
        <w:t>)</w:t>
      </w:r>
      <w:r w:rsidR="00B73136">
        <w:t xml:space="preserve"> 2-way ANOVA with </w:t>
      </w:r>
      <w:r w:rsidR="001E5BC5">
        <w:t>Bonferroni’s</w:t>
      </w:r>
      <w:r w:rsidR="00F87F81">
        <w:t xml:space="preserve"> Multiple Comparison Posttest.</w:t>
      </w:r>
      <w:r w:rsidR="00B73136">
        <w:t xml:space="preserve"> </w:t>
      </w:r>
      <w:r w:rsidR="0032218F">
        <w:t>*</w:t>
      </w:r>
      <w:r w:rsidR="0032218F">
        <w:rPr>
          <w:i/>
        </w:rPr>
        <w:t>P</w:t>
      </w:r>
      <w:r w:rsidR="0032218F">
        <w:t xml:space="preserve"> &lt; 0.05, **</w:t>
      </w:r>
      <w:r w:rsidR="0032218F">
        <w:rPr>
          <w:i/>
        </w:rPr>
        <w:t>P</w:t>
      </w:r>
      <w:r w:rsidR="0032218F">
        <w:t xml:space="preserve"> &lt; 0.01, ***</w:t>
      </w:r>
      <w:r w:rsidR="0032218F">
        <w:rPr>
          <w:i/>
        </w:rPr>
        <w:t>P</w:t>
      </w:r>
      <w:r w:rsidR="0032218F">
        <w:t xml:space="preserve"> &lt; 0.001</w:t>
      </w:r>
      <w:r w:rsidR="00B73136">
        <w:t>.</w:t>
      </w:r>
      <w:r w:rsidR="000C33B1">
        <w:t xml:space="preserve"> </w:t>
      </w:r>
    </w:p>
    <w:p w14:paraId="4F72072C" w14:textId="7D1FD724" w:rsidR="000316A0" w:rsidRDefault="000316A0">
      <w:pPr>
        <w:rPr>
          <w:b/>
        </w:rPr>
      </w:pPr>
      <w:r>
        <w:rPr>
          <w:b/>
        </w:rPr>
        <w:br w:type="page"/>
      </w:r>
    </w:p>
    <w:p w14:paraId="01496E20" w14:textId="08AEFC20" w:rsidR="00F206F7" w:rsidRDefault="00EC3DE2" w:rsidP="0032218F">
      <w:pPr>
        <w:spacing w:line="480" w:lineRule="auto"/>
        <w:jc w:val="both"/>
        <w:rPr>
          <w:rFonts w:ascii="TimesNewRomanPSMT" w:hAnsi="TimesNewRomanPSMT" w:cs="TimesNewRomanPSMT"/>
          <w:b/>
          <w:sz w:val="23"/>
          <w:szCs w:val="23"/>
          <w:lang w:eastAsia="de-DE"/>
        </w:rPr>
      </w:pPr>
      <w:r w:rsidRPr="002F0B07">
        <w:rPr>
          <w:b/>
        </w:rPr>
        <w:lastRenderedPageBreak/>
        <w:t xml:space="preserve">Figure 2 </w:t>
      </w:r>
      <w:r w:rsidRPr="00B412FB">
        <w:t xml:space="preserve">Diminished </w:t>
      </w:r>
      <w:r w:rsidR="00B828D6" w:rsidRPr="00B412FB">
        <w:t>Ampk</w:t>
      </w:r>
      <w:r w:rsidRPr="00B412FB">
        <w:t xml:space="preserve"> activity </w:t>
      </w:r>
      <w:r w:rsidR="00B828D6" w:rsidRPr="00B412FB">
        <w:t xml:space="preserve">in iWAT </w:t>
      </w:r>
      <w:r w:rsidR="00D43622" w:rsidRPr="00B412FB">
        <w:t xml:space="preserve">is a key feature </w:t>
      </w:r>
      <w:r w:rsidRPr="00B412FB">
        <w:t>of</w:t>
      </w:r>
      <w:r w:rsidR="00D43622" w:rsidRPr="00B412FB">
        <w:t xml:space="preserve"> various cancer cachexia mouse models</w:t>
      </w:r>
      <w:r w:rsidRPr="00B412FB">
        <w:t>.</w:t>
      </w:r>
      <w:r w:rsidRPr="002F0B07">
        <w:rPr>
          <w:b/>
        </w:rPr>
        <w:t xml:space="preserve"> </w:t>
      </w:r>
      <w:r w:rsidRPr="00B828D6">
        <w:t>(</w:t>
      </w:r>
      <w:r w:rsidR="00B828D6">
        <w:rPr>
          <w:b/>
        </w:rPr>
        <w:t>a</w:t>
      </w:r>
      <w:r w:rsidRPr="00B828D6">
        <w:t>)</w:t>
      </w:r>
      <w:r>
        <w:t xml:space="preserve"> Immunoblot </w:t>
      </w:r>
      <w:r w:rsidR="0032218F">
        <w:t xml:space="preserve">(representative for </w:t>
      </w:r>
      <w:r w:rsidR="0032218F" w:rsidRPr="00BF11A7">
        <w:rPr>
          <w:i/>
        </w:rPr>
        <w:t>n</w:t>
      </w:r>
      <w:r w:rsidR="0032218F" w:rsidRPr="0032218F">
        <w:t xml:space="preserve"> = </w:t>
      </w:r>
      <w:r w:rsidR="0032218F">
        <w:t xml:space="preserve">5 per condition) </w:t>
      </w:r>
      <w:r>
        <w:t xml:space="preserve">of the lipolysis, lipogenesis and </w:t>
      </w:r>
      <w:r w:rsidR="00B828D6">
        <w:t>Ampk</w:t>
      </w:r>
      <w:r>
        <w:t xml:space="preserve"> signaling pathways in iWAT of C26 cachectic animals.</w:t>
      </w:r>
      <w:r w:rsidR="00FF4059">
        <w:t xml:space="preserve"> </w:t>
      </w:r>
      <w:r w:rsidR="00BF2DC9" w:rsidRPr="00B828D6">
        <w:t>(</w:t>
      </w:r>
      <w:r w:rsidR="00B828D6">
        <w:rPr>
          <w:b/>
        </w:rPr>
        <w:t>b</w:t>
      </w:r>
      <w:r w:rsidRPr="00B828D6">
        <w:t>)</w:t>
      </w:r>
      <w:r>
        <w:t xml:space="preserve"> </w:t>
      </w:r>
      <w:r w:rsidR="00B828D6">
        <w:t>Quantification of Hsl</w:t>
      </w:r>
      <w:r w:rsidR="00F95F0A">
        <w:t>-</w:t>
      </w:r>
      <w:r w:rsidR="00F55914">
        <w:t>S5</w:t>
      </w:r>
      <w:r w:rsidR="00B828D6">
        <w:t>65 levels normalized to total Hsl</w:t>
      </w:r>
      <w:r w:rsidR="00F55914">
        <w:t xml:space="preserve"> protein levels</w:t>
      </w:r>
      <w:r w:rsidR="00FF4059">
        <w:t xml:space="preserve"> as shown in </w:t>
      </w:r>
      <w:r w:rsidR="00B828D6">
        <w:t>a</w:t>
      </w:r>
      <w:r w:rsidR="00D77E3B">
        <w:t xml:space="preserve"> (</w:t>
      </w:r>
      <w:r w:rsidR="00D77E3B" w:rsidRPr="00B412FB">
        <w:rPr>
          <w:i/>
        </w:rPr>
        <w:t>n</w:t>
      </w:r>
      <w:r w:rsidR="00091F7F">
        <w:t xml:space="preserve"> </w:t>
      </w:r>
      <w:r w:rsidR="00D77E3B">
        <w:t>=</w:t>
      </w:r>
      <w:r w:rsidR="00091F7F">
        <w:t xml:space="preserve"> </w:t>
      </w:r>
      <w:r w:rsidR="00D77E3B">
        <w:t>3)</w:t>
      </w:r>
      <w:r w:rsidR="00F55914">
        <w:t xml:space="preserve">. </w:t>
      </w:r>
      <w:r w:rsidR="00BF2DC9" w:rsidRPr="00B828D6">
        <w:t>(</w:t>
      </w:r>
      <w:r w:rsidR="00B828D6">
        <w:rPr>
          <w:b/>
        </w:rPr>
        <w:t>c</w:t>
      </w:r>
      <w:r w:rsidR="001F1376" w:rsidRPr="00B828D6">
        <w:t>)</w:t>
      </w:r>
      <w:r w:rsidR="00F55914" w:rsidRPr="00B828D6">
        <w:t xml:space="preserve"> </w:t>
      </w:r>
      <w:r>
        <w:t>iWAT ATP levels of the same animals.</w:t>
      </w:r>
      <w:r w:rsidR="00D77E3B">
        <w:t xml:space="preserve"> Data normalized to protein content (</w:t>
      </w:r>
      <w:r w:rsidR="00D77E3B" w:rsidRPr="00B412FB">
        <w:rPr>
          <w:i/>
        </w:rPr>
        <w:t>n</w:t>
      </w:r>
      <w:r w:rsidR="00B828D6">
        <w:t xml:space="preserve"> </w:t>
      </w:r>
      <w:r w:rsidR="00091F7F">
        <w:t>=</w:t>
      </w:r>
      <w:r w:rsidR="00B828D6">
        <w:t xml:space="preserve"> </w:t>
      </w:r>
      <w:r w:rsidR="00D77E3B">
        <w:t>4).</w:t>
      </w:r>
      <w:r w:rsidR="00B828D6">
        <w:t xml:space="preserve"> </w:t>
      </w:r>
      <w:r w:rsidRPr="00B828D6">
        <w:t>(</w:t>
      </w:r>
      <w:r w:rsidR="00B828D6">
        <w:rPr>
          <w:b/>
        </w:rPr>
        <w:t>d</w:t>
      </w:r>
      <w:r w:rsidRPr="00B828D6">
        <w:t>)</w:t>
      </w:r>
      <w:r>
        <w:t xml:space="preserve"> </w:t>
      </w:r>
      <w:r w:rsidRPr="00F87F81">
        <w:rPr>
          <w:i/>
        </w:rPr>
        <w:t>Pyruvate dehydrogenase kinase</w:t>
      </w:r>
      <w:r w:rsidR="00B828D6" w:rsidRPr="00F87F81">
        <w:rPr>
          <w:i/>
        </w:rPr>
        <w:t xml:space="preserve"> 4</w:t>
      </w:r>
      <w:r w:rsidR="00B828D6" w:rsidRPr="00055329">
        <w:t xml:space="preserve"> (Pdk4</w:t>
      </w:r>
      <w:r w:rsidRPr="00055329">
        <w:t>)</w:t>
      </w:r>
      <w:r w:rsidRPr="0032218F">
        <w:t xml:space="preserve"> and </w:t>
      </w:r>
      <w:r w:rsidRPr="00F87F81">
        <w:rPr>
          <w:i/>
        </w:rPr>
        <w:t>phosphoenolpyruvate carboxykinase</w:t>
      </w:r>
      <w:r w:rsidRPr="00055329">
        <w:t xml:space="preserve"> </w:t>
      </w:r>
      <w:r w:rsidR="00B828D6" w:rsidRPr="00055329">
        <w:t>(Pepck</w:t>
      </w:r>
      <w:r w:rsidRPr="00055329">
        <w:t>)</w:t>
      </w:r>
      <w:r>
        <w:t xml:space="preserve"> mRNA levels in iWAT of </w:t>
      </w:r>
      <w:r w:rsidR="00923E9F">
        <w:t>the same animals</w:t>
      </w:r>
      <w:r w:rsidR="00D77E3B">
        <w:t xml:space="preserve"> (</w:t>
      </w:r>
      <w:r w:rsidR="00D77E3B" w:rsidRPr="00B412FB">
        <w:rPr>
          <w:i/>
        </w:rPr>
        <w:t>n</w:t>
      </w:r>
      <w:r w:rsidR="00B828D6">
        <w:t xml:space="preserve"> </w:t>
      </w:r>
      <w:r w:rsidR="00091F7F">
        <w:t>=</w:t>
      </w:r>
      <w:r w:rsidR="00B828D6">
        <w:t xml:space="preserve"> </w:t>
      </w:r>
      <w:r w:rsidR="00D77E3B">
        <w:t>4)</w:t>
      </w:r>
      <w:r w:rsidR="00923E9F">
        <w:t xml:space="preserve">. </w:t>
      </w:r>
      <w:r w:rsidRPr="009A534C">
        <w:t>(</w:t>
      </w:r>
      <w:r w:rsidR="009A534C">
        <w:rPr>
          <w:b/>
        </w:rPr>
        <w:t>e</w:t>
      </w:r>
      <w:r w:rsidRPr="009A534C">
        <w:t>)</w:t>
      </w:r>
      <w:r>
        <w:t xml:space="preserve"> </w:t>
      </w:r>
      <w:r w:rsidR="009A534C">
        <w:t>Immunoprecipitation (IP) of Ampk alpha 1</w:t>
      </w:r>
      <w:r>
        <w:t xml:space="preserve"> and blotting</w:t>
      </w:r>
      <w:r w:rsidR="009A534C">
        <w:t xml:space="preserve"> (IB) for Ampk beta 1</w:t>
      </w:r>
      <w:r>
        <w:t xml:space="preserve"> from iWAT and BAT of C26 and control animals. </w:t>
      </w:r>
      <w:r w:rsidRPr="009A534C">
        <w:t>(</w:t>
      </w:r>
      <w:r w:rsidR="009A534C">
        <w:rPr>
          <w:b/>
        </w:rPr>
        <w:t>f</w:t>
      </w:r>
      <w:r w:rsidRPr="009A534C">
        <w:t>)</w:t>
      </w:r>
      <w:r w:rsidR="009A534C">
        <w:t xml:space="preserve"> Ampk alpha</w:t>
      </w:r>
      <w:r>
        <w:t xml:space="preserve"> activity in</w:t>
      </w:r>
      <w:r w:rsidR="00902339">
        <w:t xml:space="preserve"> aWAT (left), iWAT (middle), and BAT (right) of</w:t>
      </w:r>
      <w:r>
        <w:t xml:space="preserve"> C26 cachectic animals </w:t>
      </w:r>
      <w:r w:rsidR="00D77E3B">
        <w:t>(</w:t>
      </w:r>
      <w:r w:rsidR="001B2A20" w:rsidRPr="00B412FB">
        <w:rPr>
          <w:i/>
        </w:rPr>
        <w:t>n</w:t>
      </w:r>
      <w:r w:rsidR="00091F7F">
        <w:t xml:space="preserve"> </w:t>
      </w:r>
      <w:r w:rsidR="001B2A20">
        <w:t>=</w:t>
      </w:r>
      <w:r w:rsidR="00091F7F">
        <w:t xml:space="preserve"> </w:t>
      </w:r>
      <w:r w:rsidR="001B2A20">
        <w:t>6</w:t>
      </w:r>
      <w:r w:rsidR="00D77E3B">
        <w:t>).</w:t>
      </w:r>
      <w:r w:rsidR="009A534C">
        <w:t xml:space="preserve"> </w:t>
      </w:r>
      <w:r w:rsidR="00D77E3B" w:rsidRPr="009A534C">
        <w:t>(</w:t>
      </w:r>
      <w:r w:rsidR="009A534C">
        <w:rPr>
          <w:b/>
        </w:rPr>
        <w:t>g</w:t>
      </w:r>
      <w:r w:rsidR="00D77E3B" w:rsidRPr="009A534C">
        <w:t xml:space="preserve">) </w:t>
      </w:r>
      <w:r w:rsidR="009A534C">
        <w:t>NEFA levels of Ampk alpha 1 overexpressing (</w:t>
      </w:r>
      <w:r w:rsidR="00837378" w:rsidRPr="00DA2366">
        <w:t>OE)</w:t>
      </w:r>
      <w:r w:rsidR="001B2A20" w:rsidRPr="00837378">
        <w:t xml:space="preserve"> </w:t>
      </w:r>
      <w:r w:rsidR="00837378">
        <w:t>3T3-L1 adipocytes treated with C26 CM (</w:t>
      </w:r>
      <w:r w:rsidR="00837378" w:rsidRPr="00B412FB">
        <w:rPr>
          <w:i/>
        </w:rPr>
        <w:t>n</w:t>
      </w:r>
      <w:r w:rsidR="00091F7F">
        <w:t xml:space="preserve"> </w:t>
      </w:r>
      <w:r w:rsidR="00837378">
        <w:t>=</w:t>
      </w:r>
      <w:r w:rsidR="00091F7F">
        <w:t xml:space="preserve"> </w:t>
      </w:r>
      <w:r w:rsidR="00837378">
        <w:t>6).</w:t>
      </w:r>
      <w:r w:rsidR="009A534C">
        <w:t xml:space="preserve"> </w:t>
      </w:r>
      <w:r w:rsidR="00BF2DC9" w:rsidRPr="009A534C">
        <w:t>(</w:t>
      </w:r>
      <w:r w:rsidR="009A534C">
        <w:rPr>
          <w:b/>
        </w:rPr>
        <w:t>h</w:t>
      </w:r>
      <w:r w:rsidRPr="009A534C">
        <w:t>)</w:t>
      </w:r>
      <w:r>
        <w:t xml:space="preserve"> Immunoblot </w:t>
      </w:r>
      <w:r w:rsidR="0032218F">
        <w:t xml:space="preserve">(representative for </w:t>
      </w:r>
      <w:r w:rsidR="0032218F" w:rsidRPr="00BF11A7">
        <w:rPr>
          <w:i/>
        </w:rPr>
        <w:t>n</w:t>
      </w:r>
      <w:r w:rsidR="0032218F" w:rsidRPr="0032218F">
        <w:t xml:space="preserve"> = </w:t>
      </w:r>
      <w:r w:rsidR="0032218F">
        <w:t xml:space="preserve">4) </w:t>
      </w:r>
      <w:r>
        <w:t xml:space="preserve">of the lipolysis, lipogenesis and </w:t>
      </w:r>
      <w:r w:rsidR="009A534C">
        <w:t>Ampk</w:t>
      </w:r>
      <w:r>
        <w:t xml:space="preserve"> signaling pathways in iWAT of </w:t>
      </w:r>
      <w:r w:rsidR="009A534C" w:rsidRPr="009A534C">
        <w:rPr>
          <w:i/>
        </w:rPr>
        <w:t>Apc</w:t>
      </w:r>
      <w:r w:rsidR="009A534C">
        <w:t xml:space="preserve"> delta580 heterozygous (</w:t>
      </w:r>
      <w:r w:rsidR="009A534C" w:rsidRPr="009A534C">
        <w:rPr>
          <w:i/>
        </w:rPr>
        <w:t>Apc</w:t>
      </w:r>
      <w:r w:rsidRPr="00CC7799">
        <w:rPr>
          <w:vertAlign w:val="superscript"/>
        </w:rPr>
        <w:t>580/+</w:t>
      </w:r>
      <w:r>
        <w:t>)</w:t>
      </w:r>
      <w:r w:rsidRPr="005C6F24">
        <w:rPr>
          <w:b/>
        </w:rPr>
        <w:t xml:space="preserve"> </w:t>
      </w:r>
      <w:r>
        <w:t xml:space="preserve">cachectic animals. </w:t>
      </w:r>
      <w:r w:rsidRPr="009A13A7">
        <w:t>(</w:t>
      </w:r>
      <w:r w:rsidR="009A13A7">
        <w:rPr>
          <w:b/>
        </w:rPr>
        <w:t>i</w:t>
      </w:r>
      <w:r w:rsidRPr="009A13A7">
        <w:t>)</w:t>
      </w:r>
      <w:r>
        <w:t xml:space="preserve"> Immunoblot </w:t>
      </w:r>
      <w:r w:rsidR="0032218F">
        <w:t>(</w:t>
      </w:r>
      <w:r w:rsidR="0032218F" w:rsidRPr="00BF11A7">
        <w:rPr>
          <w:i/>
        </w:rPr>
        <w:t>n</w:t>
      </w:r>
      <w:r w:rsidR="0032218F" w:rsidRPr="0032218F">
        <w:t xml:space="preserve"> = </w:t>
      </w:r>
      <w:r w:rsidR="0032218F">
        <w:t xml:space="preserve">3) </w:t>
      </w:r>
      <w:r>
        <w:t xml:space="preserve">of nude </w:t>
      </w:r>
      <w:r w:rsidR="003D7A09">
        <w:t xml:space="preserve">BALB/c </w:t>
      </w:r>
      <w:r>
        <w:t>mice injected with human SW480 cachexia</w:t>
      </w:r>
      <w:r w:rsidR="0001140E">
        <w:t>-</w:t>
      </w:r>
      <w:r>
        <w:t xml:space="preserve">inducing tumor cells. </w:t>
      </w:r>
      <w:r w:rsidR="00A0690F">
        <w:t>All data in the figure are shown as the mean ± s.e.m.</w:t>
      </w:r>
      <w:r w:rsidR="00945D7E">
        <w:t xml:space="preserve"> </w:t>
      </w:r>
      <w:r w:rsidR="00091F7F" w:rsidRPr="00B412FB">
        <w:rPr>
          <w:i/>
        </w:rPr>
        <w:t>n</w:t>
      </w:r>
      <w:r w:rsidR="00091F7F">
        <w:t xml:space="preserve"> numbers refer to biological replicates</w:t>
      </w:r>
      <w:r w:rsidR="0019780C">
        <w:t xml:space="preserve"> n.s., non-significant.</w:t>
      </w:r>
      <w:r w:rsidR="00091F7F">
        <w:t xml:space="preserve"> </w:t>
      </w:r>
      <w:r w:rsidR="00945D7E" w:rsidRPr="00A0690F">
        <w:t>(</w:t>
      </w:r>
      <w:r w:rsidR="00A0690F" w:rsidRPr="00A0690F">
        <w:rPr>
          <w:b/>
        </w:rPr>
        <w:t>b</w:t>
      </w:r>
      <w:r w:rsidR="008334B4" w:rsidRPr="00055329">
        <w:rPr>
          <w:b/>
        </w:rPr>
        <w:t>,</w:t>
      </w:r>
      <w:r w:rsidR="00A0690F">
        <w:rPr>
          <w:b/>
        </w:rPr>
        <w:t>c</w:t>
      </w:r>
      <w:r w:rsidR="008334B4" w:rsidRPr="00055329">
        <w:rPr>
          <w:b/>
        </w:rPr>
        <w:t>,</w:t>
      </w:r>
      <w:r w:rsidR="00A0690F" w:rsidRPr="00A0690F">
        <w:rPr>
          <w:b/>
        </w:rPr>
        <w:t>d</w:t>
      </w:r>
      <w:r w:rsidR="008334B4" w:rsidRPr="00055329">
        <w:rPr>
          <w:b/>
        </w:rPr>
        <w:t>,</w:t>
      </w:r>
      <w:r w:rsidR="00A0690F">
        <w:rPr>
          <w:b/>
        </w:rPr>
        <w:t>f</w:t>
      </w:r>
      <w:r w:rsidR="00945D7E" w:rsidRPr="00A0690F">
        <w:t>)</w:t>
      </w:r>
      <w:r w:rsidR="00945D7E">
        <w:rPr>
          <w:b/>
        </w:rPr>
        <w:t xml:space="preserve"> </w:t>
      </w:r>
      <w:r w:rsidR="00945D7E">
        <w:t xml:space="preserve">Student’s t-test. </w:t>
      </w:r>
      <w:r w:rsidR="00945D7E" w:rsidRPr="00A0690F">
        <w:t>(</w:t>
      </w:r>
      <w:r w:rsidR="00A0690F">
        <w:rPr>
          <w:b/>
        </w:rPr>
        <w:t>g</w:t>
      </w:r>
      <w:r w:rsidR="00945D7E" w:rsidRPr="00A0690F">
        <w:t>)</w:t>
      </w:r>
      <w:r w:rsidR="00945D7E">
        <w:t xml:space="preserve"> 2-way ANOVA with </w:t>
      </w:r>
      <w:r w:rsidR="00C94C3C">
        <w:t xml:space="preserve">Bonferroni’s </w:t>
      </w:r>
      <w:r w:rsidR="00F87F81">
        <w:t xml:space="preserve">Multiple Comparison Posttest. </w:t>
      </w:r>
      <w:r w:rsidR="0032218F">
        <w:t>*</w:t>
      </w:r>
      <w:r w:rsidR="0032218F">
        <w:rPr>
          <w:i/>
        </w:rPr>
        <w:t>P</w:t>
      </w:r>
      <w:r w:rsidR="0032218F">
        <w:t xml:space="preserve"> &lt; 0.05, **</w:t>
      </w:r>
      <w:r w:rsidR="0032218F">
        <w:rPr>
          <w:i/>
        </w:rPr>
        <w:t>P</w:t>
      </w:r>
      <w:r w:rsidR="0032218F">
        <w:t xml:space="preserve"> &lt; 0.01, ***</w:t>
      </w:r>
      <w:r w:rsidR="0032218F">
        <w:rPr>
          <w:i/>
        </w:rPr>
        <w:t>P</w:t>
      </w:r>
      <w:r w:rsidR="0032218F">
        <w:t xml:space="preserve"> &lt; 0.001</w:t>
      </w:r>
      <w:r w:rsidR="00F206F7">
        <w:rPr>
          <w:rFonts w:ascii="TimesNewRomanPSMT" w:hAnsi="TimesNewRomanPSMT" w:cs="TimesNewRomanPSMT"/>
          <w:b/>
          <w:sz w:val="23"/>
          <w:szCs w:val="23"/>
          <w:lang w:eastAsia="de-DE"/>
        </w:rPr>
        <w:br w:type="page"/>
      </w:r>
    </w:p>
    <w:p w14:paraId="0A8F767C" w14:textId="48423D69" w:rsidR="00B24564" w:rsidRDefault="00B24564" w:rsidP="008B22DC">
      <w:pPr>
        <w:spacing w:line="480" w:lineRule="auto"/>
        <w:jc w:val="both"/>
        <w:rPr>
          <w:rFonts w:ascii="TimesNewRomanPSMT" w:hAnsi="TimesNewRomanPSMT" w:cs="TimesNewRomanPSMT"/>
          <w:lang w:eastAsia="de-DE"/>
        </w:rPr>
      </w:pPr>
      <w:r w:rsidRPr="00D43622">
        <w:rPr>
          <w:rFonts w:ascii="TimesNewRomanPSMT" w:hAnsi="TimesNewRomanPSMT" w:cs="TimesNewRomanPSMT"/>
          <w:b/>
          <w:lang w:eastAsia="de-DE"/>
        </w:rPr>
        <w:lastRenderedPageBreak/>
        <w:t xml:space="preserve">Figure </w:t>
      </w:r>
      <w:r w:rsidR="00F55914" w:rsidRPr="00D43622">
        <w:rPr>
          <w:rFonts w:ascii="TimesNewRomanPSMT" w:hAnsi="TimesNewRomanPSMT" w:cs="TimesNewRomanPSMT"/>
          <w:b/>
          <w:lang w:eastAsia="de-DE"/>
        </w:rPr>
        <w:t>3</w:t>
      </w:r>
      <w:r w:rsidRPr="00D43622">
        <w:rPr>
          <w:rFonts w:ascii="TimesNewRomanPSMT" w:hAnsi="TimesNewRomanPSMT" w:cs="TimesNewRomanPSMT"/>
          <w:b/>
          <w:lang w:eastAsia="de-DE"/>
        </w:rPr>
        <w:t xml:space="preserve"> </w:t>
      </w:r>
      <w:r w:rsidR="00071583" w:rsidRPr="00472A31">
        <w:rPr>
          <w:rFonts w:ascii="TimesNewRomanPSMT" w:hAnsi="TimesNewRomanPSMT" w:cs="TimesNewRomanPSMT"/>
          <w:lang w:eastAsia="de-DE"/>
        </w:rPr>
        <w:t xml:space="preserve">WAT loss in cancer cachexia is not mediated by </w:t>
      </w:r>
      <w:r w:rsidR="007224A6" w:rsidRPr="00472A31">
        <w:rPr>
          <w:rFonts w:ascii="TimesNewRomanPSMT" w:hAnsi="TimesNewRomanPSMT" w:cs="TimesNewRomanPSMT"/>
          <w:lang w:eastAsia="de-DE"/>
        </w:rPr>
        <w:t>U</w:t>
      </w:r>
      <w:r w:rsidR="007224A6">
        <w:rPr>
          <w:rFonts w:ascii="TimesNewRomanPSMT" w:hAnsi="TimesNewRomanPSMT" w:cs="TimesNewRomanPSMT"/>
          <w:lang w:eastAsia="de-DE"/>
        </w:rPr>
        <w:t>cp</w:t>
      </w:r>
      <w:r w:rsidR="007224A6" w:rsidRPr="00472A31">
        <w:rPr>
          <w:rFonts w:ascii="TimesNewRomanPSMT" w:hAnsi="TimesNewRomanPSMT" w:cs="TimesNewRomanPSMT"/>
          <w:lang w:eastAsia="de-DE"/>
        </w:rPr>
        <w:t>1</w:t>
      </w:r>
      <w:r w:rsidRPr="00472A31">
        <w:rPr>
          <w:rFonts w:ascii="TimesNewRomanPSMT" w:hAnsi="TimesNewRomanPSMT" w:cs="TimesNewRomanPSMT"/>
          <w:lang w:eastAsia="de-DE"/>
        </w:rPr>
        <w:t>.</w:t>
      </w:r>
      <w:r w:rsidRPr="00D43622">
        <w:rPr>
          <w:rFonts w:ascii="TimesNewRomanPSMT" w:hAnsi="TimesNewRomanPSMT" w:cs="TimesNewRomanPSMT"/>
          <w:b/>
          <w:lang w:eastAsia="de-DE"/>
        </w:rPr>
        <w:t xml:space="preserve"> </w:t>
      </w:r>
      <w:r w:rsidR="00BF2DC9" w:rsidRPr="001E3F6F">
        <w:rPr>
          <w:rFonts w:ascii="TimesNewRomanPSMT" w:hAnsi="TimesNewRomanPSMT" w:cs="TimesNewRomanPSMT"/>
          <w:lang w:eastAsia="de-DE"/>
        </w:rPr>
        <w:t>(</w:t>
      </w:r>
      <w:r w:rsidR="001E3F6F">
        <w:rPr>
          <w:rFonts w:ascii="TimesNewRomanPSMT" w:hAnsi="TimesNewRomanPSMT" w:cs="TimesNewRomanPSMT"/>
          <w:b/>
          <w:lang w:eastAsia="de-DE"/>
        </w:rPr>
        <w:t>a</w:t>
      </w:r>
      <w:r w:rsidRPr="001E3F6F">
        <w:rPr>
          <w:rFonts w:ascii="TimesNewRomanPSMT" w:hAnsi="TimesNewRomanPSMT" w:cs="TimesNewRomanPSMT"/>
          <w:lang w:eastAsia="de-DE"/>
        </w:rPr>
        <w:t>)</w:t>
      </w:r>
      <w:r w:rsidR="001F1376" w:rsidRPr="00D43622">
        <w:rPr>
          <w:rFonts w:ascii="TimesNewRomanPSMT" w:hAnsi="TimesNewRomanPSMT" w:cs="TimesNewRomanPSMT"/>
          <w:lang w:eastAsia="de-DE"/>
        </w:rPr>
        <w:t xml:space="preserve"> </w:t>
      </w:r>
      <w:r w:rsidR="001E3F6F">
        <w:rPr>
          <w:rFonts w:ascii="TimesNewRomanPSMT" w:hAnsi="TimesNewRomanPSMT" w:cs="TimesNewRomanPSMT"/>
          <w:lang w:eastAsia="de-DE"/>
        </w:rPr>
        <w:t>Immunohistochemical</w:t>
      </w:r>
      <w:r w:rsidR="00F55914" w:rsidRPr="00D43622">
        <w:rPr>
          <w:rFonts w:ascii="TimesNewRomanPSMT" w:hAnsi="TimesNewRomanPSMT" w:cs="TimesNewRomanPSMT"/>
          <w:lang w:eastAsia="de-DE"/>
        </w:rPr>
        <w:t xml:space="preserve"> staining of </w:t>
      </w:r>
      <w:r w:rsidR="001E3F6F">
        <w:rPr>
          <w:rFonts w:ascii="TimesNewRomanPSMT" w:hAnsi="TimesNewRomanPSMT" w:cs="TimesNewRomanPSMT"/>
          <w:lang w:eastAsia="de-DE"/>
        </w:rPr>
        <w:t>Ucp1</w:t>
      </w:r>
      <w:r w:rsidR="00F55914" w:rsidRPr="00D43622">
        <w:rPr>
          <w:rFonts w:ascii="TimesNewRomanPSMT" w:hAnsi="TimesNewRomanPSMT" w:cs="TimesNewRomanPSMT"/>
          <w:lang w:eastAsia="de-DE"/>
        </w:rPr>
        <w:t xml:space="preserve"> in iWAT of </w:t>
      </w:r>
      <w:r w:rsidR="001E3F6F" w:rsidRPr="001E3F6F">
        <w:rPr>
          <w:rFonts w:ascii="TimesNewRomanPSMT" w:hAnsi="TimesNewRomanPSMT" w:cs="TimesNewRomanPSMT"/>
          <w:i/>
          <w:lang w:eastAsia="de-DE"/>
        </w:rPr>
        <w:t>Ucp1</w:t>
      </w:r>
      <w:r w:rsidR="00F55914" w:rsidRPr="00D43622">
        <w:rPr>
          <w:rFonts w:ascii="TimesNewRomanPSMT" w:hAnsi="TimesNewRomanPSMT" w:cs="TimesNewRomanPSMT"/>
          <w:lang w:eastAsia="de-DE"/>
        </w:rPr>
        <w:t xml:space="preserve"> knockout (KO) and wild</w:t>
      </w:r>
      <w:r w:rsidR="00B364F1">
        <w:rPr>
          <w:rFonts w:ascii="TimesNewRomanPSMT" w:hAnsi="TimesNewRomanPSMT" w:cs="TimesNewRomanPSMT"/>
          <w:lang w:eastAsia="de-DE"/>
        </w:rPr>
        <w:t>-</w:t>
      </w:r>
      <w:r w:rsidR="00F55914" w:rsidRPr="00D43622">
        <w:rPr>
          <w:rFonts w:ascii="TimesNewRomanPSMT" w:hAnsi="TimesNewRomanPSMT" w:cs="TimesNewRomanPSMT"/>
          <w:lang w:eastAsia="de-DE"/>
        </w:rPr>
        <w:t>type (wt) mice injected with LLC tumor</w:t>
      </w:r>
      <w:r w:rsidR="004B58E5">
        <w:rPr>
          <w:rFonts w:ascii="TimesNewRomanPSMT" w:hAnsi="TimesNewRomanPSMT" w:cs="TimesNewRomanPSMT"/>
          <w:lang w:eastAsia="de-DE"/>
        </w:rPr>
        <w:t xml:space="preserve"> cells</w:t>
      </w:r>
      <w:r w:rsidR="00472A31">
        <w:rPr>
          <w:rFonts w:ascii="TimesNewRomanPSMT" w:hAnsi="TimesNewRomanPSMT" w:cs="TimesNewRomanPSMT"/>
          <w:lang w:eastAsia="de-DE"/>
        </w:rPr>
        <w:t xml:space="preserve"> or PBS, sacrificed 21 d</w:t>
      </w:r>
      <w:r w:rsidR="00F55914" w:rsidRPr="00D43622">
        <w:rPr>
          <w:rFonts w:ascii="TimesNewRomanPSMT" w:hAnsi="TimesNewRomanPSMT" w:cs="TimesNewRomanPSMT"/>
          <w:lang w:eastAsia="de-DE"/>
        </w:rPr>
        <w:t xml:space="preserve"> afte</w:t>
      </w:r>
      <w:r w:rsidR="001E3F6F">
        <w:rPr>
          <w:rFonts w:ascii="TimesNewRomanPSMT" w:hAnsi="TimesNewRomanPSMT" w:cs="TimesNewRomanPSMT"/>
          <w:lang w:eastAsia="de-DE"/>
        </w:rPr>
        <w:t>r tumor cell injection, and C26-</w:t>
      </w:r>
      <w:r w:rsidR="00F55914" w:rsidRPr="00D43622">
        <w:rPr>
          <w:rFonts w:ascii="TimesNewRomanPSMT" w:hAnsi="TimesNewRomanPSMT" w:cs="TimesNewRomanPSMT"/>
          <w:lang w:eastAsia="de-DE"/>
        </w:rPr>
        <w:t xml:space="preserve">injected wt animals. </w:t>
      </w:r>
      <w:r w:rsidR="001E3F6F">
        <w:rPr>
          <w:rFonts w:ascii="TimesNewRomanPSMT" w:hAnsi="TimesNewRomanPSMT" w:cs="TimesNewRomanPSMT"/>
          <w:lang w:eastAsia="de-DE"/>
        </w:rPr>
        <w:t>Ucp1</w:t>
      </w:r>
      <w:r w:rsidR="00F55914" w:rsidRPr="00D43622">
        <w:rPr>
          <w:rFonts w:ascii="TimesNewRomanPSMT" w:hAnsi="TimesNewRomanPSMT" w:cs="TimesNewRomanPSMT"/>
          <w:lang w:eastAsia="de-DE"/>
        </w:rPr>
        <w:t xml:space="preserve"> in c</w:t>
      </w:r>
      <w:r w:rsidR="00472A31">
        <w:rPr>
          <w:rFonts w:ascii="TimesNewRomanPSMT" w:hAnsi="TimesNewRomanPSMT" w:cs="TimesNewRomanPSMT"/>
          <w:lang w:eastAsia="de-DE"/>
        </w:rPr>
        <w:t>old-induced brite fat shown as</w:t>
      </w:r>
      <w:r w:rsidR="00F55914" w:rsidRPr="00D43622">
        <w:rPr>
          <w:rFonts w:ascii="TimesNewRomanPSMT" w:hAnsi="TimesNewRomanPSMT" w:cs="TimesNewRomanPSMT"/>
          <w:lang w:eastAsia="de-DE"/>
        </w:rPr>
        <w:t xml:space="preserve"> comparison. </w:t>
      </w:r>
      <w:r w:rsidR="00DA737C" w:rsidRPr="000370D2">
        <w:rPr>
          <w:rFonts w:ascii="TimesNewRomanPSMT" w:hAnsi="TimesNewRomanPSMT" w:cs="TimesNewRomanPSMT"/>
          <w:lang w:eastAsia="de-DE"/>
        </w:rPr>
        <w:t>S</w:t>
      </w:r>
      <w:r w:rsidR="000370D2" w:rsidRPr="000370D2">
        <w:rPr>
          <w:rFonts w:ascii="TimesNewRomanPSMT" w:hAnsi="TimesNewRomanPSMT" w:cs="TimesNewRomanPSMT"/>
          <w:lang w:eastAsia="de-DE"/>
        </w:rPr>
        <w:t>cale bar</w:t>
      </w:r>
      <w:r w:rsidR="000A1CD9">
        <w:rPr>
          <w:rFonts w:ascii="TimesNewRomanPSMT" w:hAnsi="TimesNewRomanPSMT" w:cs="TimesNewRomanPSMT"/>
          <w:lang w:eastAsia="de-DE"/>
        </w:rPr>
        <w:t>s,</w:t>
      </w:r>
      <w:r w:rsidR="000370D2" w:rsidRPr="000370D2">
        <w:rPr>
          <w:rFonts w:ascii="TimesNewRomanPSMT" w:hAnsi="TimesNewRomanPSMT" w:cs="TimesNewRomanPSMT"/>
          <w:lang w:eastAsia="de-DE"/>
        </w:rPr>
        <w:t xml:space="preserve"> 10</w:t>
      </w:r>
      <w:r w:rsidR="00DA737C" w:rsidRPr="000370D2">
        <w:rPr>
          <w:rFonts w:ascii="TimesNewRomanPSMT" w:hAnsi="TimesNewRomanPSMT" w:cs="TimesNewRomanPSMT"/>
          <w:lang w:eastAsia="de-DE"/>
        </w:rPr>
        <w:t xml:space="preserve">0 </w:t>
      </w:r>
      <w:r w:rsidR="00601B02" w:rsidRPr="000370D2">
        <w:t>µ</w:t>
      </w:r>
      <w:r w:rsidR="00DA737C" w:rsidRPr="000370D2">
        <w:rPr>
          <w:rFonts w:ascii="TimesNewRomanPSMT" w:hAnsi="TimesNewRomanPSMT" w:cs="TimesNewRomanPSMT"/>
          <w:lang w:eastAsia="de-DE"/>
        </w:rPr>
        <w:t xml:space="preserve">m. </w:t>
      </w:r>
      <w:r w:rsidR="00BF2DC9" w:rsidRPr="000370D2">
        <w:rPr>
          <w:rFonts w:ascii="TimesNewRomanPSMT" w:hAnsi="TimesNewRomanPSMT" w:cs="TimesNewRomanPSMT"/>
          <w:lang w:eastAsia="de-DE"/>
        </w:rPr>
        <w:t>(</w:t>
      </w:r>
      <w:r w:rsidR="001E3F6F">
        <w:rPr>
          <w:rFonts w:ascii="TimesNewRomanPSMT" w:hAnsi="TimesNewRomanPSMT" w:cs="TimesNewRomanPSMT"/>
          <w:b/>
          <w:lang w:eastAsia="de-DE"/>
        </w:rPr>
        <w:t>b</w:t>
      </w:r>
      <w:r w:rsidR="001F1376" w:rsidRPr="001E3F6F">
        <w:rPr>
          <w:rFonts w:ascii="TimesNewRomanPSMT" w:hAnsi="TimesNewRomanPSMT" w:cs="TimesNewRomanPSMT"/>
          <w:lang w:eastAsia="de-DE"/>
        </w:rPr>
        <w:t>)</w:t>
      </w:r>
      <w:r w:rsidR="00F55914" w:rsidRPr="00D43622">
        <w:rPr>
          <w:rFonts w:ascii="TimesNewRomanPSMT" w:hAnsi="TimesNewRomanPSMT" w:cs="TimesNewRomanPSMT"/>
          <w:lang w:eastAsia="de-DE"/>
        </w:rPr>
        <w:t xml:space="preserve"> Change of body weight, body fat and lean mass in Ctrl, pair-fed (PF) and C26 mice housed at 30</w:t>
      </w:r>
      <w:r w:rsidR="003D2DE5">
        <w:rPr>
          <w:rFonts w:ascii="TimesNewRomanPSMT" w:hAnsi="TimesNewRomanPSMT" w:cs="TimesNewRomanPSMT"/>
          <w:lang w:eastAsia="de-DE"/>
        </w:rPr>
        <w:t xml:space="preserve"> </w:t>
      </w:r>
      <w:r w:rsidR="00F55914" w:rsidRPr="00D43622">
        <w:rPr>
          <w:rFonts w:ascii="TimesNewRomanPSMT" w:hAnsi="TimesNewRomanPSMT" w:cs="TimesNewRomanPSMT"/>
          <w:lang w:eastAsia="de-DE"/>
        </w:rPr>
        <w:t xml:space="preserve">°C measured by ECHO-MRI </w:t>
      </w:r>
      <w:r w:rsidR="004B58E5" w:rsidRPr="00D43622">
        <w:rPr>
          <w:rFonts w:ascii="TimesNewRomanPSMT" w:hAnsi="TimesNewRomanPSMT" w:cs="TimesNewRomanPSMT"/>
          <w:lang w:eastAsia="de-DE"/>
        </w:rPr>
        <w:t xml:space="preserve">(Ctrl, PF </w:t>
      </w:r>
      <w:r w:rsidR="004B58E5" w:rsidRPr="00DF6BA7">
        <w:rPr>
          <w:rFonts w:ascii="TimesNewRomanPSMT" w:hAnsi="TimesNewRomanPSMT" w:cs="TimesNewRomanPSMT"/>
          <w:i/>
          <w:lang w:eastAsia="de-DE"/>
        </w:rPr>
        <w:t>n</w:t>
      </w:r>
      <w:r w:rsidR="00AA5B66">
        <w:rPr>
          <w:rFonts w:ascii="TimesNewRomanPSMT" w:hAnsi="TimesNewRomanPSMT" w:cs="TimesNewRomanPSMT"/>
          <w:lang w:eastAsia="de-DE"/>
        </w:rPr>
        <w:t xml:space="preserve"> </w:t>
      </w:r>
      <w:r w:rsidR="004B58E5" w:rsidRPr="00D43622">
        <w:rPr>
          <w:rFonts w:ascii="TimesNewRomanPSMT" w:hAnsi="TimesNewRomanPSMT" w:cs="TimesNewRomanPSMT"/>
          <w:lang w:eastAsia="de-DE"/>
        </w:rPr>
        <w:t>=</w:t>
      </w:r>
      <w:r w:rsidR="00AA5B66">
        <w:rPr>
          <w:rFonts w:ascii="TimesNewRomanPSMT" w:hAnsi="TimesNewRomanPSMT" w:cs="TimesNewRomanPSMT"/>
          <w:lang w:eastAsia="de-DE"/>
        </w:rPr>
        <w:t xml:space="preserve"> </w:t>
      </w:r>
      <w:r w:rsidR="004B58E5" w:rsidRPr="00D43622">
        <w:rPr>
          <w:rFonts w:ascii="TimesNewRomanPSMT" w:hAnsi="TimesNewRomanPSMT" w:cs="TimesNewRomanPSMT"/>
          <w:lang w:eastAsia="de-DE"/>
        </w:rPr>
        <w:t xml:space="preserve">5, C26 </w:t>
      </w:r>
      <w:r w:rsidR="004B58E5" w:rsidRPr="00DF6BA7">
        <w:rPr>
          <w:rFonts w:ascii="TimesNewRomanPSMT" w:hAnsi="TimesNewRomanPSMT" w:cs="TimesNewRomanPSMT"/>
          <w:i/>
          <w:lang w:eastAsia="de-DE"/>
        </w:rPr>
        <w:t>n</w:t>
      </w:r>
      <w:r w:rsidR="00AA5B66">
        <w:rPr>
          <w:rFonts w:ascii="TimesNewRomanPSMT" w:hAnsi="TimesNewRomanPSMT" w:cs="TimesNewRomanPSMT"/>
          <w:lang w:eastAsia="de-DE"/>
        </w:rPr>
        <w:t xml:space="preserve"> </w:t>
      </w:r>
      <w:r w:rsidR="004B58E5" w:rsidRPr="00D43622">
        <w:rPr>
          <w:rFonts w:ascii="TimesNewRomanPSMT" w:hAnsi="TimesNewRomanPSMT" w:cs="TimesNewRomanPSMT"/>
          <w:lang w:eastAsia="de-DE"/>
        </w:rPr>
        <w:t>=</w:t>
      </w:r>
      <w:r w:rsidR="00AA5B66">
        <w:rPr>
          <w:rFonts w:ascii="TimesNewRomanPSMT" w:hAnsi="TimesNewRomanPSMT" w:cs="TimesNewRomanPSMT"/>
          <w:lang w:eastAsia="de-DE"/>
        </w:rPr>
        <w:t xml:space="preserve"> </w:t>
      </w:r>
      <w:r w:rsidR="004B58E5" w:rsidRPr="00D43622">
        <w:rPr>
          <w:rFonts w:ascii="TimesNewRomanPSMT" w:hAnsi="TimesNewRomanPSMT" w:cs="TimesNewRomanPSMT"/>
          <w:lang w:eastAsia="de-DE"/>
        </w:rPr>
        <w:t>10)</w:t>
      </w:r>
      <w:r w:rsidR="00F55914" w:rsidRPr="00D43622">
        <w:rPr>
          <w:rFonts w:ascii="TimesNewRomanPSMT" w:hAnsi="TimesNewRomanPSMT" w:cs="TimesNewRomanPSMT"/>
          <w:lang w:eastAsia="de-DE"/>
        </w:rPr>
        <w:t xml:space="preserve">. </w:t>
      </w:r>
      <w:r w:rsidR="001F1376" w:rsidRPr="001E3F6F">
        <w:rPr>
          <w:rFonts w:ascii="TimesNewRomanPSMT" w:hAnsi="TimesNewRomanPSMT" w:cs="TimesNewRomanPSMT"/>
          <w:lang w:eastAsia="de-DE"/>
        </w:rPr>
        <w:t>(</w:t>
      </w:r>
      <w:r w:rsidR="001E3F6F">
        <w:rPr>
          <w:rFonts w:ascii="TimesNewRomanPSMT" w:hAnsi="TimesNewRomanPSMT" w:cs="TimesNewRomanPSMT"/>
          <w:b/>
          <w:lang w:eastAsia="de-DE"/>
        </w:rPr>
        <w:t>c</w:t>
      </w:r>
      <w:r w:rsidR="001F1376" w:rsidRPr="001E3F6F">
        <w:rPr>
          <w:rFonts w:ascii="TimesNewRomanPSMT" w:hAnsi="TimesNewRomanPSMT" w:cs="TimesNewRomanPSMT"/>
          <w:lang w:eastAsia="de-DE"/>
        </w:rPr>
        <w:t>)</w:t>
      </w:r>
      <w:r w:rsidR="00F55914" w:rsidRPr="001E3F6F">
        <w:rPr>
          <w:rFonts w:ascii="TimesNewRomanPSMT" w:hAnsi="TimesNewRomanPSMT" w:cs="TimesNewRomanPSMT"/>
          <w:lang w:eastAsia="de-DE"/>
        </w:rPr>
        <w:t xml:space="preserve"> </w:t>
      </w:r>
      <w:r w:rsidR="00F55914" w:rsidRPr="00D43622">
        <w:rPr>
          <w:rFonts w:ascii="TimesNewRomanPSMT" w:hAnsi="TimesNewRomanPSMT" w:cs="TimesNewRomanPSMT"/>
          <w:lang w:eastAsia="de-DE"/>
        </w:rPr>
        <w:t xml:space="preserve">Average tissue weights of gastrocnemius skeletal muscle (GC), inguinal white (iWAT), abdominal white (aWAT) and interscapular brown (BAT) adipose tissue depots of the same animals. </w:t>
      </w:r>
      <w:r w:rsidR="00BF2DC9" w:rsidRPr="001E3F6F">
        <w:rPr>
          <w:rFonts w:ascii="TimesNewRomanPSMT" w:hAnsi="TimesNewRomanPSMT" w:cs="TimesNewRomanPSMT"/>
          <w:lang w:eastAsia="de-DE"/>
        </w:rPr>
        <w:t>(</w:t>
      </w:r>
      <w:r w:rsidR="001E3F6F">
        <w:rPr>
          <w:rFonts w:ascii="TimesNewRomanPSMT" w:hAnsi="TimesNewRomanPSMT" w:cs="TimesNewRomanPSMT"/>
          <w:b/>
          <w:lang w:eastAsia="de-DE"/>
        </w:rPr>
        <w:t>d</w:t>
      </w:r>
      <w:r w:rsidR="001F1376" w:rsidRPr="001E3F6F">
        <w:rPr>
          <w:rFonts w:ascii="TimesNewRomanPSMT" w:hAnsi="TimesNewRomanPSMT" w:cs="TimesNewRomanPSMT"/>
          <w:lang w:eastAsia="de-DE"/>
        </w:rPr>
        <w:t>)</w:t>
      </w:r>
      <w:r w:rsidR="00F55914" w:rsidRPr="00D43622">
        <w:rPr>
          <w:rFonts w:ascii="TimesNewRomanPSMT" w:hAnsi="TimesNewRomanPSMT" w:cs="TimesNewRomanPSMT"/>
          <w:lang w:eastAsia="de-DE"/>
        </w:rPr>
        <w:t xml:space="preserve"> Serum NEFA levels of the same animals. </w:t>
      </w:r>
      <w:r w:rsidR="00BF2DC9" w:rsidRPr="001E3F6F">
        <w:rPr>
          <w:rFonts w:ascii="TimesNewRomanPSMT" w:hAnsi="TimesNewRomanPSMT" w:cs="TimesNewRomanPSMT"/>
          <w:lang w:eastAsia="de-DE"/>
        </w:rPr>
        <w:t>(</w:t>
      </w:r>
      <w:r w:rsidR="001E3F6F">
        <w:rPr>
          <w:rFonts w:ascii="TimesNewRomanPSMT" w:hAnsi="TimesNewRomanPSMT" w:cs="TimesNewRomanPSMT"/>
          <w:b/>
          <w:lang w:eastAsia="de-DE"/>
        </w:rPr>
        <w:t>e</w:t>
      </w:r>
      <w:r w:rsidR="001F1376" w:rsidRPr="001E3F6F">
        <w:rPr>
          <w:rFonts w:ascii="TimesNewRomanPSMT" w:hAnsi="TimesNewRomanPSMT" w:cs="TimesNewRomanPSMT"/>
          <w:lang w:eastAsia="de-DE"/>
        </w:rPr>
        <w:t>)</w:t>
      </w:r>
      <w:r w:rsidR="00F55914" w:rsidRPr="00D43622">
        <w:rPr>
          <w:rFonts w:ascii="TimesNewRomanPSMT" w:hAnsi="TimesNewRomanPSMT" w:cs="TimesNewRomanPSMT"/>
          <w:lang w:eastAsia="de-DE"/>
        </w:rPr>
        <w:t xml:space="preserve"> H&amp;E staining of iWAT of the same animals.</w:t>
      </w:r>
      <w:r w:rsidR="001E3F6F">
        <w:rPr>
          <w:rFonts w:ascii="TimesNewRomanPSMT" w:hAnsi="TimesNewRomanPSMT" w:cs="TimesNewRomanPSMT"/>
          <w:lang w:eastAsia="de-DE"/>
        </w:rPr>
        <w:t xml:space="preserve"> </w:t>
      </w:r>
      <w:r w:rsidR="001E5BC5">
        <w:rPr>
          <w:rFonts w:ascii="TimesNewRomanPSMT" w:hAnsi="TimesNewRomanPSMT" w:cs="TimesNewRomanPSMT"/>
          <w:lang w:eastAsia="de-DE"/>
        </w:rPr>
        <w:t>Scale bar</w:t>
      </w:r>
      <w:r w:rsidR="007224A6">
        <w:rPr>
          <w:rFonts w:ascii="TimesNewRomanPSMT" w:hAnsi="TimesNewRomanPSMT" w:cs="TimesNewRomanPSMT"/>
          <w:lang w:eastAsia="de-DE"/>
        </w:rPr>
        <w:t>s,</w:t>
      </w:r>
      <w:r w:rsidR="001E5BC5">
        <w:rPr>
          <w:rFonts w:ascii="TimesNewRomanPSMT" w:hAnsi="TimesNewRomanPSMT" w:cs="TimesNewRomanPSMT"/>
          <w:lang w:eastAsia="de-DE"/>
        </w:rPr>
        <w:t xml:space="preserve"> 20 </w:t>
      </w:r>
      <w:r w:rsidR="00601B02">
        <w:t>µ</w:t>
      </w:r>
      <w:r w:rsidR="001E5BC5">
        <w:rPr>
          <w:rFonts w:ascii="TimesNewRomanPSMT" w:hAnsi="TimesNewRomanPSMT" w:cs="TimesNewRomanPSMT"/>
          <w:lang w:eastAsia="de-DE"/>
        </w:rPr>
        <w:t xml:space="preserve">m. </w:t>
      </w:r>
      <w:r w:rsidR="00BF2DC9" w:rsidRPr="001E3F6F">
        <w:rPr>
          <w:rFonts w:ascii="TimesNewRomanPSMT" w:hAnsi="TimesNewRomanPSMT" w:cs="TimesNewRomanPSMT"/>
          <w:lang w:eastAsia="de-DE"/>
        </w:rPr>
        <w:t>(</w:t>
      </w:r>
      <w:r w:rsidR="001E3F6F">
        <w:rPr>
          <w:rFonts w:ascii="TimesNewRomanPSMT" w:hAnsi="TimesNewRomanPSMT" w:cs="TimesNewRomanPSMT"/>
          <w:b/>
          <w:lang w:eastAsia="de-DE"/>
        </w:rPr>
        <w:t>f</w:t>
      </w:r>
      <w:r w:rsidR="001E3F6F" w:rsidRPr="00055329">
        <w:rPr>
          <w:rFonts w:ascii="TimesNewRomanPSMT" w:hAnsi="TimesNewRomanPSMT" w:cs="TimesNewRomanPSMT"/>
          <w:lang w:eastAsia="de-DE"/>
        </w:rPr>
        <w:t>-</w:t>
      </w:r>
      <w:r w:rsidR="00D32E2A">
        <w:rPr>
          <w:rFonts w:ascii="TimesNewRomanPSMT" w:hAnsi="TimesNewRomanPSMT" w:cs="TimesNewRomanPSMT"/>
          <w:b/>
          <w:lang w:eastAsia="de-DE"/>
        </w:rPr>
        <w:t>i</w:t>
      </w:r>
      <w:r w:rsidR="001F1376" w:rsidRPr="001E3F6F">
        <w:rPr>
          <w:rFonts w:ascii="TimesNewRomanPSMT" w:hAnsi="TimesNewRomanPSMT" w:cs="TimesNewRomanPSMT"/>
          <w:lang w:eastAsia="de-DE"/>
        </w:rPr>
        <w:t>)</w:t>
      </w:r>
      <w:r w:rsidR="00F55914" w:rsidRPr="00D43622">
        <w:rPr>
          <w:rFonts w:ascii="TimesNewRomanPSMT" w:hAnsi="TimesNewRomanPSMT" w:cs="TimesNewRomanPSMT"/>
          <w:lang w:eastAsia="de-DE"/>
        </w:rPr>
        <w:t xml:space="preserve"> </w:t>
      </w:r>
      <w:r w:rsidR="001F1376" w:rsidRPr="00D43622">
        <w:rPr>
          <w:rFonts w:ascii="TimesNewRomanPSMT" w:hAnsi="TimesNewRomanPSMT" w:cs="TimesNewRomanPSMT"/>
          <w:lang w:eastAsia="de-DE"/>
        </w:rPr>
        <w:t>Body weight</w:t>
      </w:r>
      <w:r w:rsidR="0041032E">
        <w:rPr>
          <w:rFonts w:ascii="TimesNewRomanPSMT" w:hAnsi="TimesNewRomanPSMT" w:cs="TimesNewRomanPSMT"/>
          <w:lang w:eastAsia="de-DE"/>
        </w:rPr>
        <w:t xml:space="preserve"> (tumor weight </w:t>
      </w:r>
      <w:r w:rsidR="000A1CD9">
        <w:rPr>
          <w:rFonts w:ascii="TimesNewRomanPSMT" w:hAnsi="TimesNewRomanPSMT" w:cs="TimesNewRomanPSMT"/>
          <w:lang w:eastAsia="de-DE"/>
        </w:rPr>
        <w:t>subtracted</w:t>
      </w:r>
      <w:r w:rsidR="0041032E">
        <w:rPr>
          <w:rFonts w:ascii="TimesNewRomanPSMT" w:hAnsi="TimesNewRomanPSMT" w:cs="TimesNewRomanPSMT"/>
          <w:lang w:eastAsia="de-DE"/>
        </w:rPr>
        <w:t>)</w:t>
      </w:r>
      <w:r w:rsidR="001F1376" w:rsidRPr="00D43622">
        <w:rPr>
          <w:rFonts w:ascii="TimesNewRomanPSMT" w:hAnsi="TimesNewRomanPSMT" w:cs="TimesNewRomanPSMT"/>
          <w:lang w:eastAsia="de-DE"/>
        </w:rPr>
        <w:t xml:space="preserve"> and tissue weights of</w:t>
      </w:r>
      <w:r w:rsidR="00F55914" w:rsidRPr="00D43622">
        <w:rPr>
          <w:rFonts w:ascii="TimesNewRomanPSMT" w:hAnsi="TimesNewRomanPSMT" w:cs="TimesNewRomanPSMT"/>
          <w:lang w:eastAsia="de-DE"/>
        </w:rPr>
        <w:t xml:space="preserve"> </w:t>
      </w:r>
      <w:r w:rsidR="001E3F6F" w:rsidRPr="001E3F6F">
        <w:rPr>
          <w:rFonts w:ascii="TimesNewRomanPSMT" w:hAnsi="TimesNewRomanPSMT" w:cs="TimesNewRomanPSMT"/>
          <w:i/>
          <w:lang w:eastAsia="de-DE"/>
        </w:rPr>
        <w:t>Ucp1</w:t>
      </w:r>
      <w:r w:rsidR="00F55914" w:rsidRPr="00D43622">
        <w:rPr>
          <w:rFonts w:ascii="TimesNewRomanPSMT" w:hAnsi="TimesNewRomanPSMT" w:cs="TimesNewRomanPSMT"/>
          <w:lang w:eastAsia="de-DE"/>
        </w:rPr>
        <w:t xml:space="preserve"> </w:t>
      </w:r>
      <w:r w:rsidR="00AA5B66">
        <w:rPr>
          <w:rFonts w:ascii="TimesNewRomanPSMT" w:hAnsi="TimesNewRomanPSMT" w:cs="TimesNewRomanPSMT"/>
          <w:lang w:eastAsia="de-DE"/>
        </w:rPr>
        <w:t>KO</w:t>
      </w:r>
      <w:r w:rsidR="00F55914" w:rsidRPr="00D43622">
        <w:rPr>
          <w:rFonts w:ascii="TimesNewRomanPSMT" w:hAnsi="TimesNewRomanPSMT" w:cs="TimesNewRomanPSMT"/>
          <w:lang w:eastAsia="de-DE"/>
        </w:rPr>
        <w:t xml:space="preserve"> and </w:t>
      </w:r>
      <w:r w:rsidR="00AA5B66">
        <w:rPr>
          <w:rFonts w:ascii="TimesNewRomanPSMT" w:hAnsi="TimesNewRomanPSMT" w:cs="TimesNewRomanPSMT"/>
          <w:lang w:eastAsia="de-DE"/>
        </w:rPr>
        <w:t>wt</w:t>
      </w:r>
      <w:r w:rsidR="00F55914" w:rsidRPr="00D43622">
        <w:rPr>
          <w:rFonts w:ascii="TimesNewRomanPSMT" w:hAnsi="TimesNewRomanPSMT" w:cs="TimesNewRomanPSMT"/>
          <w:lang w:eastAsia="de-DE"/>
        </w:rPr>
        <w:t xml:space="preserve"> mice injected with LLC tumors </w:t>
      </w:r>
      <w:r w:rsidR="00DF6BA7">
        <w:rPr>
          <w:rFonts w:ascii="TimesNewRomanPSMT" w:hAnsi="TimesNewRomanPSMT" w:cs="TimesNewRomanPSMT"/>
          <w:lang w:eastAsia="de-DE"/>
        </w:rPr>
        <w:t>or PBS, sacrificed 21 d</w:t>
      </w:r>
      <w:r w:rsidR="00F55914" w:rsidRPr="00D43622">
        <w:rPr>
          <w:rFonts w:ascii="TimesNewRomanPSMT" w:hAnsi="TimesNewRomanPSMT" w:cs="TimesNewRomanPSMT"/>
          <w:lang w:eastAsia="de-DE"/>
        </w:rPr>
        <w:t xml:space="preserve"> after tumor cell injection</w:t>
      </w:r>
      <w:r w:rsidR="00A26244">
        <w:rPr>
          <w:rFonts w:ascii="TimesNewRomanPSMT" w:hAnsi="TimesNewRomanPSMT" w:cs="TimesNewRomanPSMT"/>
          <w:lang w:eastAsia="de-DE"/>
        </w:rPr>
        <w:t xml:space="preserve"> </w:t>
      </w:r>
      <w:r w:rsidR="00A26244" w:rsidRPr="00D43622">
        <w:rPr>
          <w:rFonts w:ascii="TimesNewRomanPSMT" w:hAnsi="TimesNewRomanPSMT" w:cs="TimesNewRomanPSMT"/>
          <w:lang w:eastAsia="de-DE"/>
        </w:rPr>
        <w:t xml:space="preserve">(LLC </w:t>
      </w:r>
      <w:r w:rsidR="00A26244" w:rsidRPr="00DF6BA7">
        <w:rPr>
          <w:rFonts w:ascii="TimesNewRomanPSMT" w:hAnsi="TimesNewRomanPSMT" w:cs="TimesNewRomanPSMT"/>
          <w:i/>
          <w:lang w:eastAsia="de-DE"/>
        </w:rPr>
        <w:t>n</w:t>
      </w:r>
      <w:r w:rsidR="00AA5B66">
        <w:rPr>
          <w:rFonts w:ascii="TimesNewRomanPSMT" w:hAnsi="TimesNewRomanPSMT" w:cs="TimesNewRomanPSMT"/>
          <w:lang w:eastAsia="de-DE"/>
        </w:rPr>
        <w:t xml:space="preserve"> </w:t>
      </w:r>
      <w:r w:rsidR="00A26244" w:rsidRPr="00D43622">
        <w:rPr>
          <w:rFonts w:ascii="TimesNewRomanPSMT" w:hAnsi="TimesNewRomanPSMT" w:cs="TimesNewRomanPSMT"/>
          <w:lang w:eastAsia="de-DE"/>
        </w:rPr>
        <w:t>=</w:t>
      </w:r>
      <w:r w:rsidR="00AA5B66">
        <w:rPr>
          <w:rFonts w:ascii="TimesNewRomanPSMT" w:hAnsi="TimesNewRomanPSMT" w:cs="TimesNewRomanPSMT"/>
          <w:lang w:eastAsia="de-DE"/>
        </w:rPr>
        <w:t xml:space="preserve"> </w:t>
      </w:r>
      <w:r w:rsidR="00A26244" w:rsidRPr="00D43622">
        <w:rPr>
          <w:rFonts w:ascii="TimesNewRomanPSMT" w:hAnsi="TimesNewRomanPSMT" w:cs="TimesNewRomanPSMT"/>
          <w:lang w:eastAsia="de-DE"/>
        </w:rPr>
        <w:t xml:space="preserve">5, PBS </w:t>
      </w:r>
      <w:r w:rsidR="00A26244" w:rsidRPr="00DF6BA7">
        <w:rPr>
          <w:rFonts w:ascii="TimesNewRomanPSMT" w:hAnsi="TimesNewRomanPSMT" w:cs="TimesNewRomanPSMT"/>
          <w:i/>
          <w:lang w:eastAsia="de-DE"/>
        </w:rPr>
        <w:t>n</w:t>
      </w:r>
      <w:r w:rsidR="00AA5B66">
        <w:rPr>
          <w:rFonts w:ascii="TimesNewRomanPSMT" w:hAnsi="TimesNewRomanPSMT" w:cs="TimesNewRomanPSMT"/>
          <w:lang w:eastAsia="de-DE"/>
        </w:rPr>
        <w:t xml:space="preserve"> </w:t>
      </w:r>
      <w:r w:rsidR="00A26244" w:rsidRPr="00D43622">
        <w:rPr>
          <w:rFonts w:ascii="TimesNewRomanPSMT" w:hAnsi="TimesNewRomanPSMT" w:cs="TimesNewRomanPSMT"/>
          <w:lang w:eastAsia="de-DE"/>
        </w:rPr>
        <w:t>=</w:t>
      </w:r>
      <w:r w:rsidR="00AA5B66">
        <w:rPr>
          <w:rFonts w:ascii="TimesNewRomanPSMT" w:hAnsi="TimesNewRomanPSMT" w:cs="TimesNewRomanPSMT"/>
          <w:lang w:eastAsia="de-DE"/>
        </w:rPr>
        <w:t xml:space="preserve"> </w:t>
      </w:r>
      <w:r w:rsidR="00A26244" w:rsidRPr="00D43622">
        <w:rPr>
          <w:rFonts w:ascii="TimesNewRomanPSMT" w:hAnsi="TimesNewRomanPSMT" w:cs="TimesNewRomanPSMT"/>
          <w:lang w:eastAsia="de-DE"/>
        </w:rPr>
        <w:t>8)</w:t>
      </w:r>
      <w:r w:rsidR="00F55914" w:rsidRPr="00D43622">
        <w:rPr>
          <w:rFonts w:ascii="TimesNewRomanPSMT" w:hAnsi="TimesNewRomanPSMT" w:cs="TimesNewRomanPSMT"/>
          <w:lang w:eastAsia="de-DE"/>
        </w:rPr>
        <w:t xml:space="preserve">. </w:t>
      </w:r>
      <w:r w:rsidR="00814857">
        <w:t xml:space="preserve">All data in the figure are shown as the mean ± s.e.m. </w:t>
      </w:r>
      <w:r w:rsidR="00AA5B66" w:rsidRPr="00DF6BA7">
        <w:rPr>
          <w:i/>
        </w:rPr>
        <w:t>n</w:t>
      </w:r>
      <w:r w:rsidR="00AA5B66">
        <w:t xml:space="preserve"> numbers refer to biological replicates.</w:t>
      </w:r>
      <w:r w:rsidR="00AA5B66">
        <w:rPr>
          <w:rFonts w:ascii="TimesNewRomanPSMT" w:hAnsi="TimesNewRomanPSMT" w:cs="TimesNewRomanPSMT"/>
          <w:lang w:eastAsia="de-DE"/>
        </w:rPr>
        <w:t xml:space="preserve"> </w:t>
      </w:r>
      <w:r w:rsidR="00814857">
        <w:rPr>
          <w:rFonts w:ascii="TimesNewRomanPSMT" w:hAnsi="TimesNewRomanPSMT" w:cs="TimesNewRomanPSMT"/>
          <w:lang w:eastAsia="de-DE"/>
        </w:rPr>
        <w:t>(</w:t>
      </w:r>
      <w:r w:rsidR="00814857" w:rsidRPr="00814857">
        <w:rPr>
          <w:rFonts w:ascii="TimesNewRomanPSMT" w:hAnsi="TimesNewRomanPSMT" w:cs="TimesNewRomanPSMT"/>
          <w:b/>
          <w:lang w:eastAsia="de-DE"/>
        </w:rPr>
        <w:t>b</w:t>
      </w:r>
      <w:r w:rsidR="00814857" w:rsidRPr="00055329">
        <w:rPr>
          <w:rFonts w:ascii="TimesNewRomanPSMT" w:hAnsi="TimesNewRomanPSMT" w:cs="TimesNewRomanPSMT"/>
          <w:lang w:eastAsia="de-DE"/>
        </w:rPr>
        <w:t>-</w:t>
      </w:r>
      <w:r w:rsidR="00814857" w:rsidRPr="00814857">
        <w:rPr>
          <w:rFonts w:ascii="TimesNewRomanPSMT" w:hAnsi="TimesNewRomanPSMT" w:cs="TimesNewRomanPSMT"/>
          <w:b/>
          <w:lang w:eastAsia="de-DE"/>
        </w:rPr>
        <w:t>d</w:t>
      </w:r>
      <w:r w:rsidR="00CD5A51" w:rsidRPr="00055329">
        <w:rPr>
          <w:rFonts w:ascii="TimesNewRomanPSMT" w:hAnsi="TimesNewRomanPSMT" w:cs="TimesNewRomanPSMT"/>
          <w:lang w:eastAsia="de-DE"/>
        </w:rPr>
        <w:t>,</w:t>
      </w:r>
      <w:r w:rsidR="00CD5A51">
        <w:rPr>
          <w:rFonts w:ascii="TimesNewRomanPSMT" w:hAnsi="TimesNewRomanPSMT" w:cs="TimesNewRomanPSMT"/>
          <w:b/>
          <w:lang w:eastAsia="de-DE"/>
        </w:rPr>
        <w:t>f</w:t>
      </w:r>
      <w:r w:rsidR="00CD5A51" w:rsidRPr="00055329">
        <w:rPr>
          <w:rFonts w:ascii="TimesNewRomanPSMT" w:hAnsi="TimesNewRomanPSMT" w:cs="TimesNewRomanPSMT"/>
          <w:lang w:eastAsia="de-DE"/>
        </w:rPr>
        <w:t>-</w:t>
      </w:r>
      <w:r w:rsidR="00D32E2A">
        <w:rPr>
          <w:rFonts w:ascii="TimesNewRomanPSMT" w:hAnsi="TimesNewRomanPSMT" w:cs="TimesNewRomanPSMT"/>
          <w:b/>
          <w:lang w:eastAsia="de-DE"/>
        </w:rPr>
        <w:t>i</w:t>
      </w:r>
      <w:r w:rsidR="00A26244" w:rsidRPr="00814857">
        <w:rPr>
          <w:rFonts w:ascii="TimesNewRomanPSMT" w:hAnsi="TimesNewRomanPSMT" w:cs="TimesNewRomanPSMT"/>
          <w:lang w:eastAsia="de-DE"/>
        </w:rPr>
        <w:t>)</w:t>
      </w:r>
      <w:r w:rsidR="00A26244">
        <w:rPr>
          <w:rFonts w:ascii="TimesNewRomanPSMT" w:hAnsi="TimesNewRomanPSMT" w:cs="TimesNewRomanPSMT"/>
          <w:lang w:eastAsia="de-DE"/>
        </w:rPr>
        <w:t xml:space="preserve"> </w:t>
      </w:r>
      <w:r w:rsidR="00CD5A51">
        <w:rPr>
          <w:rFonts w:ascii="TimesNewRomanPSMT" w:hAnsi="TimesNewRomanPSMT" w:cs="TimesNewRomanPSMT"/>
          <w:lang w:eastAsia="de-DE"/>
        </w:rPr>
        <w:t>1-way ANOVA with Tukey’s</w:t>
      </w:r>
      <w:r w:rsidR="0041032E">
        <w:rPr>
          <w:rFonts w:ascii="TimesNewRomanPSMT" w:hAnsi="TimesNewRomanPSMT" w:cs="TimesNewRomanPSMT"/>
          <w:lang w:eastAsia="de-DE"/>
        </w:rPr>
        <w:t xml:space="preserve"> </w:t>
      </w:r>
      <w:r w:rsidR="004011E1">
        <w:t>Multiple Comparison Posttest.</w:t>
      </w:r>
      <w:r w:rsidR="0041032E">
        <w:rPr>
          <w:rFonts w:ascii="TimesNewRomanPSMT" w:hAnsi="TimesNewRomanPSMT" w:cs="TimesNewRomanPSMT"/>
          <w:lang w:eastAsia="de-DE"/>
        </w:rPr>
        <w:t xml:space="preserve"> </w:t>
      </w:r>
      <w:r w:rsidR="00A26244">
        <w:rPr>
          <w:rFonts w:ascii="TimesNewRomanPSMT" w:hAnsi="TimesNewRomanPSMT" w:cs="TimesNewRomanPSMT"/>
          <w:lang w:eastAsia="de-DE"/>
        </w:rPr>
        <w:t>*</w:t>
      </w:r>
      <w:r w:rsidR="00DF6BA7">
        <w:rPr>
          <w:rFonts w:ascii="TimesNewRomanPSMT" w:hAnsi="TimesNewRomanPSMT" w:cs="TimesNewRomanPSMT"/>
          <w:i/>
          <w:lang w:eastAsia="de-DE"/>
        </w:rPr>
        <w:t>P</w:t>
      </w:r>
      <w:r w:rsidR="008639D4">
        <w:rPr>
          <w:rFonts w:ascii="TimesNewRomanPSMT" w:hAnsi="TimesNewRomanPSMT" w:cs="TimesNewRomanPSMT"/>
          <w:lang w:eastAsia="de-DE"/>
        </w:rPr>
        <w:t xml:space="preserve"> </w:t>
      </w:r>
      <w:r w:rsidR="00A26244">
        <w:rPr>
          <w:rFonts w:ascii="TimesNewRomanPSMT" w:hAnsi="TimesNewRomanPSMT" w:cs="TimesNewRomanPSMT"/>
          <w:lang w:eastAsia="de-DE"/>
        </w:rPr>
        <w:t>&lt;</w:t>
      </w:r>
      <w:r w:rsidR="008639D4">
        <w:rPr>
          <w:rFonts w:ascii="TimesNewRomanPSMT" w:hAnsi="TimesNewRomanPSMT" w:cs="TimesNewRomanPSMT"/>
          <w:lang w:eastAsia="de-DE"/>
        </w:rPr>
        <w:t xml:space="preserve"> </w:t>
      </w:r>
      <w:r w:rsidR="00A26244">
        <w:rPr>
          <w:rFonts w:ascii="TimesNewRomanPSMT" w:hAnsi="TimesNewRomanPSMT" w:cs="TimesNewRomanPSMT"/>
          <w:lang w:eastAsia="de-DE"/>
        </w:rPr>
        <w:t>0.05,</w:t>
      </w:r>
      <w:r w:rsidR="0097591F">
        <w:rPr>
          <w:rFonts w:ascii="TimesNewRomanPSMT" w:hAnsi="TimesNewRomanPSMT" w:cs="TimesNewRomanPSMT"/>
          <w:lang w:eastAsia="de-DE"/>
        </w:rPr>
        <w:t xml:space="preserve"> </w:t>
      </w:r>
      <w:r w:rsidR="00A26244" w:rsidRPr="00D43622">
        <w:rPr>
          <w:rFonts w:ascii="TimesNewRomanPSMT" w:hAnsi="TimesNewRomanPSMT" w:cs="TimesNewRomanPSMT"/>
          <w:lang w:eastAsia="de-DE"/>
        </w:rPr>
        <w:t>**</w:t>
      </w:r>
      <w:r w:rsidR="00DF6BA7">
        <w:rPr>
          <w:rFonts w:ascii="TimesNewRomanPSMT" w:hAnsi="TimesNewRomanPSMT" w:cs="TimesNewRomanPSMT"/>
          <w:i/>
          <w:lang w:eastAsia="de-DE"/>
        </w:rPr>
        <w:t>P</w:t>
      </w:r>
      <w:r w:rsidR="008639D4">
        <w:rPr>
          <w:rFonts w:ascii="TimesNewRomanPSMT" w:hAnsi="TimesNewRomanPSMT" w:cs="TimesNewRomanPSMT"/>
          <w:lang w:eastAsia="de-DE"/>
        </w:rPr>
        <w:t xml:space="preserve"> </w:t>
      </w:r>
      <w:r w:rsidR="00A26244" w:rsidRPr="00D43622">
        <w:rPr>
          <w:rFonts w:ascii="TimesNewRomanPSMT" w:hAnsi="TimesNewRomanPSMT" w:cs="TimesNewRomanPSMT"/>
          <w:lang w:eastAsia="de-DE"/>
        </w:rPr>
        <w:t>&lt;</w:t>
      </w:r>
      <w:r w:rsidR="008639D4">
        <w:rPr>
          <w:rFonts w:ascii="TimesNewRomanPSMT" w:hAnsi="TimesNewRomanPSMT" w:cs="TimesNewRomanPSMT"/>
          <w:lang w:eastAsia="de-DE"/>
        </w:rPr>
        <w:t xml:space="preserve"> </w:t>
      </w:r>
      <w:r w:rsidR="00A26244" w:rsidRPr="00D43622">
        <w:rPr>
          <w:rFonts w:ascii="TimesNewRomanPSMT" w:hAnsi="TimesNewRomanPSMT" w:cs="TimesNewRomanPSMT"/>
          <w:lang w:eastAsia="de-DE"/>
        </w:rPr>
        <w:t>0.01</w:t>
      </w:r>
      <w:r w:rsidR="0097591F">
        <w:rPr>
          <w:rFonts w:ascii="TimesNewRomanPSMT" w:hAnsi="TimesNewRomanPSMT" w:cs="TimesNewRomanPSMT"/>
          <w:lang w:eastAsia="de-DE"/>
        </w:rPr>
        <w:t>,</w:t>
      </w:r>
      <w:r w:rsidR="00A26244" w:rsidRPr="00D43622">
        <w:rPr>
          <w:rFonts w:ascii="TimesNewRomanPSMT" w:hAnsi="TimesNewRomanPSMT" w:cs="TimesNewRomanPSMT"/>
          <w:lang w:eastAsia="de-DE"/>
        </w:rPr>
        <w:t xml:space="preserve"> </w:t>
      </w:r>
      <w:r w:rsidR="00CD5A51" w:rsidRPr="00D43622">
        <w:rPr>
          <w:rFonts w:ascii="TimesNewRomanPSMT" w:hAnsi="TimesNewRomanPSMT" w:cs="TimesNewRomanPSMT"/>
          <w:lang w:eastAsia="de-DE"/>
        </w:rPr>
        <w:t>***</w:t>
      </w:r>
      <w:r w:rsidR="00DF6BA7">
        <w:rPr>
          <w:rFonts w:ascii="TimesNewRomanPSMT" w:hAnsi="TimesNewRomanPSMT" w:cs="TimesNewRomanPSMT"/>
          <w:i/>
          <w:lang w:eastAsia="de-DE"/>
        </w:rPr>
        <w:t>P</w:t>
      </w:r>
      <w:r w:rsidR="008639D4">
        <w:rPr>
          <w:rFonts w:ascii="TimesNewRomanPSMT" w:hAnsi="TimesNewRomanPSMT" w:cs="TimesNewRomanPSMT"/>
          <w:lang w:eastAsia="de-DE"/>
        </w:rPr>
        <w:t xml:space="preserve"> </w:t>
      </w:r>
      <w:r w:rsidR="00CD5A51" w:rsidRPr="00D43622">
        <w:rPr>
          <w:rFonts w:ascii="TimesNewRomanPSMT" w:hAnsi="TimesNewRomanPSMT" w:cs="TimesNewRomanPSMT"/>
          <w:lang w:eastAsia="de-DE"/>
        </w:rPr>
        <w:t>&lt;</w:t>
      </w:r>
      <w:r w:rsidR="008639D4">
        <w:rPr>
          <w:rFonts w:ascii="TimesNewRomanPSMT" w:hAnsi="TimesNewRomanPSMT" w:cs="TimesNewRomanPSMT"/>
          <w:lang w:eastAsia="de-DE"/>
        </w:rPr>
        <w:t xml:space="preserve"> </w:t>
      </w:r>
      <w:r w:rsidR="00CD5A51" w:rsidRPr="00D43622">
        <w:rPr>
          <w:rFonts w:ascii="TimesNewRomanPSMT" w:hAnsi="TimesNewRomanPSMT" w:cs="TimesNewRomanPSMT"/>
          <w:lang w:eastAsia="de-DE"/>
        </w:rPr>
        <w:t>0.001</w:t>
      </w:r>
      <w:r w:rsidR="0032218F">
        <w:rPr>
          <w:rFonts w:ascii="TimesNewRomanPSMT" w:hAnsi="TimesNewRomanPSMT" w:cs="TimesNewRomanPSMT"/>
          <w:lang w:eastAsia="de-DE"/>
        </w:rPr>
        <w:t>.</w:t>
      </w:r>
    </w:p>
    <w:p w14:paraId="5BE3B256" w14:textId="36FA4423" w:rsidR="00F206F7" w:rsidRDefault="00F206F7">
      <w:pPr>
        <w:rPr>
          <w:rFonts w:ascii="TimesNewRomanPSMT" w:hAnsi="TimesNewRomanPSMT" w:cs="TimesNewRomanPSMT"/>
          <w:b/>
          <w:sz w:val="23"/>
          <w:szCs w:val="23"/>
          <w:lang w:eastAsia="de-DE"/>
        </w:rPr>
      </w:pPr>
      <w:r>
        <w:rPr>
          <w:rFonts w:ascii="TimesNewRomanPSMT" w:hAnsi="TimesNewRomanPSMT" w:cs="TimesNewRomanPSMT"/>
          <w:b/>
          <w:sz w:val="23"/>
          <w:szCs w:val="23"/>
          <w:lang w:eastAsia="de-DE"/>
        </w:rPr>
        <w:br w:type="page"/>
      </w:r>
    </w:p>
    <w:p w14:paraId="2BB4FB4B" w14:textId="2344101D" w:rsidR="006F10EF" w:rsidRDefault="00335385" w:rsidP="006F10EF">
      <w:pPr>
        <w:spacing w:line="480" w:lineRule="auto"/>
        <w:jc w:val="both"/>
      </w:pPr>
      <w:r w:rsidRPr="00D43622">
        <w:rPr>
          <w:rFonts w:ascii="TimesNewRomanPSMT" w:hAnsi="TimesNewRomanPSMT" w:cs="TimesNewRomanPSMT"/>
          <w:b/>
          <w:lang w:eastAsia="de-DE"/>
        </w:rPr>
        <w:lastRenderedPageBreak/>
        <w:t>Figure 4</w:t>
      </w:r>
      <w:r w:rsidRPr="008B0547">
        <w:rPr>
          <w:rFonts w:ascii="TimesNewRomanPSMT" w:hAnsi="TimesNewRomanPSMT" w:cs="TimesNewRomanPSMT"/>
          <w:lang w:eastAsia="de-DE"/>
        </w:rPr>
        <w:t xml:space="preserve"> </w:t>
      </w:r>
      <w:r w:rsidR="00D20DBC" w:rsidRPr="008B0547">
        <w:rPr>
          <w:rFonts w:ascii="TimesNewRomanPSMT" w:hAnsi="TimesNewRomanPSMT" w:cs="TimesNewRomanPSMT"/>
          <w:lang w:eastAsia="de-DE"/>
        </w:rPr>
        <w:t>Cidea</w:t>
      </w:r>
      <w:r w:rsidRPr="008B0547">
        <w:rPr>
          <w:rFonts w:ascii="TimesNewRomanPSMT" w:hAnsi="TimesNewRomanPSMT" w:cs="TimesNewRomanPSMT"/>
          <w:lang w:eastAsia="de-DE"/>
        </w:rPr>
        <w:t xml:space="preserve"> </w:t>
      </w:r>
      <w:r w:rsidR="00D20DBC" w:rsidRPr="008B0547">
        <w:rPr>
          <w:rFonts w:ascii="TimesNewRomanPSMT" w:hAnsi="TimesNewRomanPSMT" w:cs="TimesNewRomanPSMT"/>
          <w:lang w:eastAsia="de-DE"/>
        </w:rPr>
        <w:t>mediates</w:t>
      </w:r>
      <w:r w:rsidRPr="008B0547">
        <w:rPr>
          <w:rFonts w:ascii="TimesNewRomanPSMT" w:hAnsi="TimesNewRomanPSMT" w:cs="TimesNewRomanPSMT"/>
          <w:lang w:eastAsia="de-DE"/>
        </w:rPr>
        <w:t xml:space="preserve"> disruption of </w:t>
      </w:r>
      <w:r w:rsidR="00D20DBC" w:rsidRPr="008B0547">
        <w:rPr>
          <w:rFonts w:ascii="TimesNewRomanPSMT" w:hAnsi="TimesNewRomanPSMT" w:cs="TimesNewRomanPSMT"/>
          <w:lang w:eastAsia="de-DE"/>
        </w:rPr>
        <w:t>Ampk</w:t>
      </w:r>
      <w:r w:rsidRPr="008B0547">
        <w:rPr>
          <w:rFonts w:ascii="TimesNewRomanPSMT" w:hAnsi="TimesNewRomanPSMT" w:cs="TimesNewRomanPSMT"/>
          <w:lang w:eastAsia="de-DE"/>
        </w:rPr>
        <w:t xml:space="preserve"> integrity.</w:t>
      </w:r>
      <w:r w:rsidRPr="00D43622">
        <w:rPr>
          <w:rFonts w:ascii="TimesNewRomanPSMT" w:hAnsi="TimesNewRomanPSMT" w:cs="TimesNewRomanPSMT"/>
          <w:b/>
          <w:lang w:eastAsia="de-DE"/>
        </w:rPr>
        <w:t xml:space="preserve"> </w:t>
      </w:r>
      <w:r w:rsidRPr="00D20DBC">
        <w:rPr>
          <w:rFonts w:ascii="TimesNewRomanPSMT" w:hAnsi="TimesNewRomanPSMT" w:cs="TimesNewRomanPSMT"/>
          <w:lang w:eastAsia="de-DE"/>
        </w:rPr>
        <w:t>(</w:t>
      </w:r>
      <w:r w:rsidR="00D20DBC">
        <w:rPr>
          <w:rFonts w:ascii="TimesNewRomanPSMT" w:hAnsi="TimesNewRomanPSMT" w:cs="TimesNewRomanPSMT"/>
          <w:b/>
          <w:lang w:eastAsia="de-DE"/>
        </w:rPr>
        <w:t>a</w:t>
      </w:r>
      <w:r w:rsidRPr="00D20DBC">
        <w:rPr>
          <w:rFonts w:ascii="TimesNewRomanPSMT" w:hAnsi="TimesNewRomanPSMT" w:cs="TimesNewRomanPSMT"/>
          <w:lang w:eastAsia="de-DE"/>
        </w:rPr>
        <w:t>)</w:t>
      </w:r>
      <w:r w:rsidRPr="00D43622">
        <w:rPr>
          <w:rFonts w:ascii="TimesNewRomanPSMT" w:hAnsi="TimesNewRomanPSMT" w:cs="TimesNewRomanPSMT"/>
          <w:lang w:eastAsia="de-DE"/>
        </w:rPr>
        <w:t xml:space="preserve"> mRNA levels of </w:t>
      </w:r>
      <w:r w:rsidRPr="008B0547">
        <w:rPr>
          <w:rFonts w:ascii="TimesNewRomanPSMT" w:hAnsi="TimesNewRomanPSMT" w:cs="TimesNewRomanPSMT"/>
          <w:i/>
          <w:lang w:eastAsia="de-DE"/>
        </w:rPr>
        <w:t>A</w:t>
      </w:r>
      <w:r w:rsidR="00D20DBC" w:rsidRPr="008B0547">
        <w:rPr>
          <w:rFonts w:ascii="TimesNewRomanPSMT" w:hAnsi="TimesNewRomanPSMT" w:cs="TimesNewRomanPSMT"/>
          <w:i/>
          <w:lang w:eastAsia="de-DE"/>
        </w:rPr>
        <w:t>mpk</w:t>
      </w:r>
      <w:r w:rsidR="00D20DBC">
        <w:rPr>
          <w:rFonts w:ascii="TimesNewRomanPSMT" w:hAnsi="TimesNewRomanPSMT" w:cs="TimesNewRomanPSMT"/>
          <w:lang w:eastAsia="de-DE"/>
        </w:rPr>
        <w:t xml:space="preserve"> alpha 1 and beta 1</w:t>
      </w:r>
      <w:r w:rsidRPr="00D43622">
        <w:rPr>
          <w:rFonts w:ascii="TimesNewRomanPSMT" w:hAnsi="TimesNewRomanPSMT" w:cs="TimesNewRomanPSMT"/>
          <w:lang w:eastAsia="de-DE"/>
        </w:rPr>
        <w:t xml:space="preserve"> in iWAT of C26</w:t>
      </w:r>
      <w:r w:rsidR="00AC4EF2">
        <w:rPr>
          <w:rFonts w:ascii="TimesNewRomanPSMT" w:hAnsi="TimesNewRomanPSMT" w:cs="TimesNewRomanPSMT"/>
          <w:lang w:eastAsia="de-DE"/>
        </w:rPr>
        <w:t xml:space="preserve"> (left)</w:t>
      </w:r>
      <w:r w:rsidRPr="00D43622">
        <w:rPr>
          <w:rFonts w:ascii="TimesNewRomanPSMT" w:hAnsi="TimesNewRomanPSMT" w:cs="TimesNewRomanPSMT"/>
          <w:lang w:eastAsia="de-DE"/>
        </w:rPr>
        <w:t xml:space="preserve"> and LLC</w:t>
      </w:r>
      <w:r w:rsidR="00AC4EF2">
        <w:rPr>
          <w:rFonts w:ascii="TimesNewRomanPSMT" w:hAnsi="TimesNewRomanPSMT" w:cs="TimesNewRomanPSMT"/>
          <w:lang w:eastAsia="de-DE"/>
        </w:rPr>
        <w:t xml:space="preserve"> (middle)</w:t>
      </w:r>
      <w:r w:rsidRPr="00D43622">
        <w:rPr>
          <w:rFonts w:ascii="TimesNewRomanPSMT" w:hAnsi="TimesNewRomanPSMT" w:cs="TimesNewRomanPSMT"/>
          <w:lang w:eastAsia="de-DE"/>
        </w:rPr>
        <w:t xml:space="preserve"> cachectic animals (</w:t>
      </w:r>
      <w:r w:rsidRPr="008B0547">
        <w:rPr>
          <w:rFonts w:ascii="TimesNewRomanPSMT" w:hAnsi="TimesNewRomanPSMT" w:cs="TimesNewRomanPSMT"/>
          <w:i/>
          <w:lang w:eastAsia="de-DE"/>
        </w:rPr>
        <w:t>n</w:t>
      </w:r>
      <w:r w:rsidR="00A846FB">
        <w:rPr>
          <w:rFonts w:ascii="TimesNewRomanPSMT" w:hAnsi="TimesNewRomanPSMT" w:cs="TimesNewRomanPSMT"/>
          <w:lang w:eastAsia="de-DE"/>
        </w:rPr>
        <w:t xml:space="preserve"> </w:t>
      </w:r>
      <w:r w:rsidRPr="00D43622">
        <w:rPr>
          <w:rFonts w:ascii="TimesNewRomanPSMT" w:hAnsi="TimesNewRomanPSMT" w:cs="TimesNewRomanPSMT"/>
          <w:lang w:eastAsia="de-DE"/>
        </w:rPr>
        <w:t>=</w:t>
      </w:r>
      <w:r w:rsidR="00A846FB">
        <w:rPr>
          <w:rFonts w:ascii="TimesNewRomanPSMT" w:hAnsi="TimesNewRomanPSMT" w:cs="TimesNewRomanPSMT"/>
          <w:lang w:eastAsia="de-DE"/>
        </w:rPr>
        <w:t xml:space="preserve"> </w:t>
      </w:r>
      <w:r w:rsidRPr="00D43622">
        <w:rPr>
          <w:rFonts w:ascii="TimesNewRomanPSMT" w:hAnsi="TimesNewRomanPSMT" w:cs="TimesNewRomanPSMT"/>
          <w:lang w:eastAsia="de-DE"/>
        </w:rPr>
        <w:t xml:space="preserve">6) and in 3T3-L1 adipocytes </w:t>
      </w:r>
      <w:r w:rsidR="00AC4EF2">
        <w:rPr>
          <w:rFonts w:ascii="TimesNewRomanPSMT" w:hAnsi="TimesNewRomanPSMT" w:cs="TimesNewRomanPSMT"/>
          <w:lang w:eastAsia="de-DE"/>
        </w:rPr>
        <w:t xml:space="preserve">(right) </w:t>
      </w:r>
      <w:r w:rsidRPr="00D43622">
        <w:rPr>
          <w:rFonts w:ascii="TimesNewRomanPSMT" w:hAnsi="TimesNewRomanPSMT" w:cs="TimesNewRomanPSMT"/>
          <w:lang w:eastAsia="de-DE"/>
        </w:rPr>
        <w:t xml:space="preserve">treated with C26 </w:t>
      </w:r>
      <w:r w:rsidR="008B0547">
        <w:rPr>
          <w:rFonts w:ascii="TimesNewRomanPSMT" w:hAnsi="TimesNewRomanPSMT" w:cs="TimesNewRomanPSMT"/>
          <w:lang w:eastAsia="de-DE"/>
        </w:rPr>
        <w:t>conditioned medium (CM)</w:t>
      </w:r>
      <w:r w:rsidRPr="00D43622">
        <w:rPr>
          <w:rFonts w:ascii="TimesNewRomanPSMT" w:hAnsi="TimesNewRomanPSMT" w:cs="TimesNewRomanPSMT"/>
          <w:lang w:eastAsia="de-DE"/>
        </w:rPr>
        <w:t xml:space="preserve"> (</w:t>
      </w:r>
      <w:r w:rsidRPr="008B0547">
        <w:rPr>
          <w:rFonts w:ascii="TimesNewRomanPSMT" w:hAnsi="TimesNewRomanPSMT" w:cs="TimesNewRomanPSMT"/>
          <w:i/>
          <w:lang w:eastAsia="de-DE"/>
        </w:rPr>
        <w:t>n</w:t>
      </w:r>
      <w:r w:rsidR="00A846FB">
        <w:rPr>
          <w:rFonts w:ascii="TimesNewRomanPSMT" w:hAnsi="TimesNewRomanPSMT" w:cs="TimesNewRomanPSMT"/>
          <w:lang w:eastAsia="de-DE"/>
        </w:rPr>
        <w:t xml:space="preserve"> </w:t>
      </w:r>
      <w:r w:rsidRPr="00D43622">
        <w:rPr>
          <w:rFonts w:ascii="TimesNewRomanPSMT" w:hAnsi="TimesNewRomanPSMT" w:cs="TimesNewRomanPSMT"/>
          <w:lang w:eastAsia="de-DE"/>
        </w:rPr>
        <w:t>=</w:t>
      </w:r>
      <w:r w:rsidR="00A846FB">
        <w:rPr>
          <w:rFonts w:ascii="TimesNewRomanPSMT" w:hAnsi="TimesNewRomanPSMT" w:cs="TimesNewRomanPSMT"/>
          <w:lang w:eastAsia="de-DE"/>
        </w:rPr>
        <w:t xml:space="preserve"> </w:t>
      </w:r>
      <w:r w:rsidRPr="00D43622">
        <w:rPr>
          <w:rFonts w:ascii="TimesNewRomanPSMT" w:hAnsi="TimesNewRomanPSMT" w:cs="TimesNewRomanPSMT"/>
          <w:lang w:eastAsia="de-DE"/>
        </w:rPr>
        <w:t>4).</w:t>
      </w:r>
      <w:r w:rsidR="00D20DBC">
        <w:rPr>
          <w:rFonts w:ascii="TimesNewRomanPSMT" w:hAnsi="TimesNewRomanPSMT" w:cs="TimesNewRomanPSMT"/>
          <w:lang w:eastAsia="de-DE"/>
        </w:rPr>
        <w:t xml:space="preserve"> </w:t>
      </w:r>
      <w:r w:rsidRPr="00D20DBC">
        <w:rPr>
          <w:rFonts w:ascii="TimesNewRomanPSMT" w:hAnsi="TimesNewRomanPSMT" w:cs="TimesNewRomanPSMT"/>
          <w:lang w:eastAsia="de-DE"/>
        </w:rPr>
        <w:t>(</w:t>
      </w:r>
      <w:r w:rsidR="00BA7FB0">
        <w:rPr>
          <w:rFonts w:ascii="TimesNewRomanPSMT" w:hAnsi="TimesNewRomanPSMT" w:cs="TimesNewRomanPSMT"/>
          <w:b/>
          <w:lang w:eastAsia="de-DE"/>
        </w:rPr>
        <w:t>b</w:t>
      </w:r>
      <w:r w:rsidRPr="00D20DBC">
        <w:rPr>
          <w:rFonts w:ascii="TimesNewRomanPSMT" w:hAnsi="TimesNewRomanPSMT" w:cs="TimesNewRomanPSMT"/>
          <w:lang w:eastAsia="de-DE"/>
        </w:rPr>
        <w:t>)</w:t>
      </w:r>
      <w:r w:rsidRPr="00D43622">
        <w:rPr>
          <w:rFonts w:ascii="TimesNewRomanPSMT" w:hAnsi="TimesNewRomanPSMT" w:cs="TimesNewRomanPSMT"/>
          <w:lang w:eastAsia="de-DE"/>
        </w:rPr>
        <w:t xml:space="preserve"> </w:t>
      </w:r>
      <w:r w:rsidRPr="00D43622">
        <w:t>NEFA levels in 3T3-L1 super</w:t>
      </w:r>
      <w:r w:rsidR="00BE7C89">
        <w:t xml:space="preserve">natants of cells treated with </w:t>
      </w:r>
      <w:r w:rsidRPr="00D43622">
        <w:t xml:space="preserve">control </w:t>
      </w:r>
      <w:r w:rsidR="00A846FB">
        <w:t xml:space="preserve">or </w:t>
      </w:r>
      <w:r w:rsidR="00A846FB" w:rsidRPr="00BA7FB0">
        <w:rPr>
          <w:i/>
        </w:rPr>
        <w:t>Cidea</w:t>
      </w:r>
      <w:r w:rsidR="00A846FB">
        <w:t xml:space="preserve">-specific </w:t>
      </w:r>
      <w:r w:rsidRPr="00D43622">
        <w:t xml:space="preserve">siRNA </w:t>
      </w:r>
      <w:r>
        <w:t>(</w:t>
      </w:r>
      <w:r w:rsidRPr="008B0547">
        <w:rPr>
          <w:i/>
        </w:rPr>
        <w:t>n</w:t>
      </w:r>
      <w:r w:rsidR="00A846FB">
        <w:t xml:space="preserve"> </w:t>
      </w:r>
      <w:r w:rsidRPr="00D43622">
        <w:t>=</w:t>
      </w:r>
      <w:r w:rsidR="00A846FB">
        <w:t xml:space="preserve"> </w:t>
      </w:r>
      <w:r w:rsidRPr="00D43622">
        <w:t>4</w:t>
      </w:r>
      <w:r>
        <w:t>).</w:t>
      </w:r>
      <w:r w:rsidR="00BA7FB0">
        <w:t xml:space="preserve"> </w:t>
      </w:r>
      <w:r w:rsidRPr="00BA7FB0">
        <w:t>(</w:t>
      </w:r>
      <w:r w:rsidR="00BA7FB0">
        <w:rPr>
          <w:b/>
        </w:rPr>
        <w:t>c</w:t>
      </w:r>
      <w:r w:rsidRPr="00BA7FB0">
        <w:t>)</w:t>
      </w:r>
      <w:r w:rsidRPr="00D43622">
        <w:t xml:space="preserve"> Immunoblot </w:t>
      </w:r>
      <w:r w:rsidR="0032218F">
        <w:t xml:space="preserve">(n=4-6) </w:t>
      </w:r>
      <w:r w:rsidRPr="00D43622">
        <w:t>of iWAT from LLC-transplanted wild-type</w:t>
      </w:r>
      <w:r>
        <w:t xml:space="preserve"> (wt)</w:t>
      </w:r>
      <w:r w:rsidRPr="00D43622">
        <w:t xml:space="preserve"> and </w:t>
      </w:r>
      <w:r w:rsidR="00BA7FB0" w:rsidRPr="00BA7FB0">
        <w:rPr>
          <w:i/>
        </w:rPr>
        <w:t>Cidea</w:t>
      </w:r>
      <w:r w:rsidRPr="00D43622">
        <w:t xml:space="preserve"> knockout </w:t>
      </w:r>
      <w:r>
        <w:t xml:space="preserve">(KO) </w:t>
      </w:r>
      <w:r w:rsidRPr="00D43622">
        <w:t>an</w:t>
      </w:r>
      <w:r w:rsidR="00BA7FB0">
        <w:t xml:space="preserve">imals and quantification of </w:t>
      </w:r>
      <w:r w:rsidR="000A1CD9">
        <w:t>Hsl-</w:t>
      </w:r>
      <w:r w:rsidR="00BA7FB0">
        <w:t xml:space="preserve">S565 versus </w:t>
      </w:r>
      <w:r w:rsidRPr="00D43622">
        <w:t xml:space="preserve">total </w:t>
      </w:r>
      <w:r w:rsidR="00BA7FB0">
        <w:t>Hsl</w:t>
      </w:r>
      <w:r w:rsidRPr="00D43622">
        <w:t xml:space="preserve"> protein.</w:t>
      </w:r>
      <w:r w:rsidR="00BA7FB0">
        <w:t xml:space="preserve"> </w:t>
      </w:r>
      <w:r w:rsidRPr="00BA7FB0">
        <w:t>(</w:t>
      </w:r>
      <w:r w:rsidR="00BA7FB0" w:rsidRPr="00BA7FB0">
        <w:rPr>
          <w:b/>
        </w:rPr>
        <w:t>d</w:t>
      </w:r>
      <w:r w:rsidRPr="00BA7FB0">
        <w:t>)</w:t>
      </w:r>
      <w:r>
        <w:rPr>
          <w:b/>
        </w:rPr>
        <w:t xml:space="preserve"> </w:t>
      </w:r>
      <w:r>
        <w:t>Relative NEFA levels in supernatants of iWAT</w:t>
      </w:r>
      <w:r w:rsidR="00BF1A9C">
        <w:t xml:space="preserve"> (left)</w:t>
      </w:r>
      <w:r>
        <w:t xml:space="preserve"> a</w:t>
      </w:r>
      <w:r w:rsidR="00BE7C89">
        <w:t>nd aWAT</w:t>
      </w:r>
      <w:r w:rsidR="00BF1A9C">
        <w:t xml:space="preserve"> (right) </w:t>
      </w:r>
      <w:r w:rsidR="00BE7C89">
        <w:t>explants from wt</w:t>
      </w:r>
      <w:r>
        <w:t xml:space="preserve"> and </w:t>
      </w:r>
      <w:r w:rsidR="00BA7FB0" w:rsidRPr="00BA7FB0">
        <w:rPr>
          <w:i/>
        </w:rPr>
        <w:t>Cidea</w:t>
      </w:r>
      <w:r w:rsidR="00BA7FB0">
        <w:t xml:space="preserve"> KO</w:t>
      </w:r>
      <w:r>
        <w:t xml:space="preserve"> animals treated with control or C26 mouse serum (</w:t>
      </w:r>
      <w:r w:rsidRPr="008B0547">
        <w:rPr>
          <w:i/>
        </w:rPr>
        <w:t>n</w:t>
      </w:r>
      <w:r w:rsidR="00BA7FB0">
        <w:t xml:space="preserve"> </w:t>
      </w:r>
      <w:r w:rsidR="00A846FB">
        <w:t>=</w:t>
      </w:r>
      <w:r w:rsidR="00BA7FB0">
        <w:t xml:space="preserve"> </w:t>
      </w:r>
      <w:r>
        <w:t>3).</w:t>
      </w:r>
      <w:r w:rsidR="00BA7FB0">
        <w:t xml:space="preserve"> </w:t>
      </w:r>
      <w:r w:rsidR="00A45D82">
        <w:t>All data in the figure are shown as the mean ± s.e.m.</w:t>
      </w:r>
      <w:r w:rsidR="0041032E" w:rsidRPr="00D43622">
        <w:t xml:space="preserve"> </w:t>
      </w:r>
      <w:r w:rsidR="00A846FB" w:rsidRPr="008B0547">
        <w:rPr>
          <w:i/>
        </w:rPr>
        <w:t>n</w:t>
      </w:r>
      <w:r w:rsidR="00A846FB">
        <w:t xml:space="preserve"> numbers refer to biological replicates.</w:t>
      </w:r>
      <w:r w:rsidR="00A846FB" w:rsidRPr="00A45D82">
        <w:t xml:space="preserve"> </w:t>
      </w:r>
      <w:r w:rsidR="00A31174">
        <w:t xml:space="preserve">n.s., non-significant. </w:t>
      </w:r>
      <w:r w:rsidR="004C5981" w:rsidRPr="00A45D82">
        <w:t>(</w:t>
      </w:r>
      <w:r w:rsidR="00A45D82">
        <w:rPr>
          <w:b/>
        </w:rPr>
        <w:t>b</w:t>
      </w:r>
      <w:r w:rsidR="00776786" w:rsidRPr="00055329">
        <w:rPr>
          <w:b/>
        </w:rPr>
        <w:t>,</w:t>
      </w:r>
      <w:r w:rsidR="00A45D82" w:rsidRPr="00A45D82">
        <w:rPr>
          <w:b/>
        </w:rPr>
        <w:t>d</w:t>
      </w:r>
      <w:r w:rsidR="009F6FA0" w:rsidRPr="00A45D82">
        <w:t>)</w:t>
      </w:r>
      <w:r w:rsidR="0010732F">
        <w:t xml:space="preserve"> 2-way ANOVA with Bonferroni’s Multiple Comparison Posttest</w:t>
      </w:r>
      <w:r w:rsidR="004C5981">
        <w:t>.</w:t>
      </w:r>
      <w:r w:rsidR="004C5981" w:rsidRPr="004C5981">
        <w:rPr>
          <w:b/>
        </w:rPr>
        <w:t xml:space="preserve"> </w:t>
      </w:r>
      <w:r w:rsidR="004C5981" w:rsidRPr="00A45D82">
        <w:t>(</w:t>
      </w:r>
      <w:r w:rsidR="00A45D82">
        <w:rPr>
          <w:b/>
        </w:rPr>
        <w:t>c</w:t>
      </w:r>
      <w:r w:rsidR="004C5981" w:rsidRPr="00A45D82">
        <w:t>)</w:t>
      </w:r>
      <w:r w:rsidR="004C5981">
        <w:rPr>
          <w:b/>
        </w:rPr>
        <w:t xml:space="preserve"> </w:t>
      </w:r>
      <w:r w:rsidR="003E663E">
        <w:t>Student’s t-test.</w:t>
      </w:r>
      <w:r w:rsidR="004C5981">
        <w:t xml:space="preserve"> </w:t>
      </w:r>
      <w:r w:rsidR="00921C67">
        <w:t>*</w:t>
      </w:r>
      <w:r w:rsidR="00921C67">
        <w:rPr>
          <w:i/>
        </w:rPr>
        <w:t>P</w:t>
      </w:r>
      <w:r w:rsidR="00921C67">
        <w:t xml:space="preserve"> &lt; 0.05, **</w:t>
      </w:r>
      <w:r w:rsidR="00921C67">
        <w:rPr>
          <w:i/>
        </w:rPr>
        <w:t>P</w:t>
      </w:r>
      <w:r w:rsidR="00921C67">
        <w:t xml:space="preserve"> &lt; 0.01, ***</w:t>
      </w:r>
      <w:r w:rsidR="00921C67">
        <w:rPr>
          <w:i/>
        </w:rPr>
        <w:t>P</w:t>
      </w:r>
      <w:r w:rsidR="00921C67">
        <w:t xml:space="preserve"> &lt; 0.001</w:t>
      </w:r>
      <w:r w:rsidR="004C5981">
        <w:t>.</w:t>
      </w:r>
      <w:r w:rsidR="006F10EF">
        <w:br w:type="page"/>
      </w:r>
    </w:p>
    <w:p w14:paraId="258FB2AF" w14:textId="5388100E" w:rsidR="00D028BC" w:rsidRDefault="00FC1509" w:rsidP="00307968">
      <w:pPr>
        <w:spacing w:line="480" w:lineRule="auto"/>
        <w:jc w:val="both"/>
      </w:pPr>
      <w:r w:rsidRPr="00FC1509">
        <w:rPr>
          <w:b/>
        </w:rPr>
        <w:lastRenderedPageBreak/>
        <w:t>Figure 5</w:t>
      </w:r>
      <w:r w:rsidRPr="00FC1509">
        <w:t xml:space="preserve"> </w:t>
      </w:r>
      <w:r w:rsidRPr="00BB2285">
        <w:t>CIDEA level</w:t>
      </w:r>
      <w:r w:rsidR="000409BF" w:rsidRPr="00BB2285">
        <w:t>s are elevated</w:t>
      </w:r>
      <w:r w:rsidRPr="00BB2285">
        <w:t xml:space="preserve"> in human WAT under conditions of substantial weight loss.</w:t>
      </w:r>
      <w:r w:rsidRPr="00FC1509">
        <w:t xml:space="preserve"> </w:t>
      </w:r>
      <w:r w:rsidRPr="000133BE">
        <w:t>(</w:t>
      </w:r>
      <w:r w:rsidR="000133BE">
        <w:rPr>
          <w:b/>
        </w:rPr>
        <w:t>a</w:t>
      </w:r>
      <w:r w:rsidRPr="000133BE">
        <w:t>)</w:t>
      </w:r>
      <w:r w:rsidRPr="00FC1509">
        <w:t xml:space="preserve"> Association between self-reported weight loss and </w:t>
      </w:r>
      <w:r w:rsidRPr="000133BE">
        <w:rPr>
          <w:i/>
        </w:rPr>
        <w:t>CIDEA</w:t>
      </w:r>
      <w:r w:rsidRPr="00FC1509">
        <w:rPr>
          <w:i/>
        </w:rPr>
        <w:t xml:space="preserve"> </w:t>
      </w:r>
      <w:r w:rsidR="000133BE">
        <w:t>gene expression as</w:t>
      </w:r>
      <w:r w:rsidRPr="00FC1509">
        <w:t xml:space="preserve"> obtained by microarray (</w:t>
      </w:r>
      <w:r w:rsidRPr="00BB2285">
        <w:rPr>
          <w:i/>
        </w:rPr>
        <w:t>n</w:t>
      </w:r>
      <w:r w:rsidR="00A846FB">
        <w:t xml:space="preserve"> </w:t>
      </w:r>
      <w:r w:rsidRPr="00FC1509">
        <w:t>=</w:t>
      </w:r>
      <w:r w:rsidR="00A846FB">
        <w:t xml:space="preserve"> </w:t>
      </w:r>
      <w:r w:rsidRPr="00FC1509">
        <w:t>27).</w:t>
      </w:r>
      <w:r w:rsidR="000133BE">
        <w:t xml:space="preserve"> </w:t>
      </w:r>
      <w:r w:rsidRPr="000133BE">
        <w:t>(</w:t>
      </w:r>
      <w:r w:rsidR="000133BE">
        <w:rPr>
          <w:b/>
        </w:rPr>
        <w:t>b</w:t>
      </w:r>
      <w:r w:rsidRPr="000133BE">
        <w:t>)</w:t>
      </w:r>
      <w:r w:rsidRPr="00FC1509">
        <w:t xml:space="preserve"> Association between </w:t>
      </w:r>
      <w:r w:rsidRPr="000133BE">
        <w:rPr>
          <w:i/>
        </w:rPr>
        <w:t>CIDEA</w:t>
      </w:r>
      <w:r w:rsidRPr="00FC1509">
        <w:t xml:space="preserve"> gene expression and protein levels. Protein levels wer</w:t>
      </w:r>
      <w:r w:rsidR="000133BE">
        <w:t>e quantified and normalized to ACTIN</w:t>
      </w:r>
      <w:r w:rsidRPr="00FC1509">
        <w:t xml:space="preserve"> in samples from 22 individuals. </w:t>
      </w:r>
      <w:r w:rsidR="00AC22DF" w:rsidRPr="000133BE">
        <w:t>(</w:t>
      </w:r>
      <w:r w:rsidR="000133BE">
        <w:rPr>
          <w:b/>
        </w:rPr>
        <w:t>c</w:t>
      </w:r>
      <w:r w:rsidR="00AC22DF" w:rsidRPr="000133BE">
        <w:t>)</w:t>
      </w:r>
      <w:r w:rsidR="00AC22DF" w:rsidRPr="00AC22DF">
        <w:t xml:space="preserve"> Relative </w:t>
      </w:r>
      <w:r w:rsidR="00AC22DF" w:rsidRPr="000133BE">
        <w:rPr>
          <w:i/>
        </w:rPr>
        <w:t>CIDEA</w:t>
      </w:r>
      <w:r w:rsidR="00AC22DF" w:rsidRPr="00AC22DF">
        <w:t xml:space="preserve"> mRNA levels </w:t>
      </w:r>
      <w:r w:rsidR="00C95551">
        <w:t xml:space="preserve">in subcutaneous (left) and omental (right) adipose tissue </w:t>
      </w:r>
      <w:r w:rsidR="00AC22DF" w:rsidRPr="00AC22DF">
        <w:t xml:space="preserve">in weight stable (lean, </w:t>
      </w:r>
      <w:r w:rsidR="00AC22DF" w:rsidRPr="00BB2285">
        <w:rPr>
          <w:i/>
        </w:rPr>
        <w:t>n</w:t>
      </w:r>
      <w:r w:rsidR="00A846FB">
        <w:t xml:space="preserve"> </w:t>
      </w:r>
      <w:r w:rsidR="00AC22DF" w:rsidRPr="00AC22DF">
        <w:t>=</w:t>
      </w:r>
      <w:r w:rsidR="00A846FB">
        <w:t xml:space="preserve"> </w:t>
      </w:r>
      <w:r w:rsidR="00AC22DF" w:rsidRPr="00AC22DF">
        <w:t>30) tumor</w:t>
      </w:r>
      <w:r w:rsidR="00351E9D">
        <w:t>-bearing</w:t>
      </w:r>
      <w:r w:rsidR="00AC22DF" w:rsidRPr="00AC22DF">
        <w:t xml:space="preserve"> patients and tumor</w:t>
      </w:r>
      <w:r w:rsidR="00351E9D">
        <w:t>-bearing</w:t>
      </w:r>
      <w:r w:rsidR="00AC22DF" w:rsidRPr="00AC22DF">
        <w:t xml:space="preserve"> patients with a pre-operative body weight loss of &gt;</w:t>
      </w:r>
      <w:r w:rsidR="00BB2285">
        <w:t xml:space="preserve"> 5</w:t>
      </w:r>
      <w:r w:rsidR="00AC22DF" w:rsidRPr="00AC22DF">
        <w:t>% within a 3 month</w:t>
      </w:r>
      <w:r w:rsidR="00BB2285">
        <w:t>s</w:t>
      </w:r>
      <w:r w:rsidR="00AC22DF" w:rsidRPr="00AC22DF">
        <w:t xml:space="preserve"> period (</w:t>
      </w:r>
      <w:r w:rsidR="00AC22DF" w:rsidRPr="00BB2285">
        <w:rPr>
          <w:i/>
        </w:rPr>
        <w:t>n</w:t>
      </w:r>
      <w:r w:rsidR="00A846FB">
        <w:t xml:space="preserve"> </w:t>
      </w:r>
      <w:r w:rsidR="00AC22DF" w:rsidRPr="00AC22DF">
        <w:t>=</w:t>
      </w:r>
      <w:r w:rsidR="00A846FB">
        <w:t xml:space="preserve"> </w:t>
      </w:r>
      <w:r w:rsidR="00AC22DF" w:rsidRPr="00AC22DF">
        <w:t>33).</w:t>
      </w:r>
      <w:r w:rsidR="000133BE">
        <w:t xml:space="preserve"> </w:t>
      </w:r>
      <w:r w:rsidR="00FF3B24" w:rsidRPr="000133BE">
        <w:t>(</w:t>
      </w:r>
      <w:r w:rsidR="000133BE">
        <w:rPr>
          <w:b/>
        </w:rPr>
        <w:t>d</w:t>
      </w:r>
      <w:r w:rsidRPr="000133BE">
        <w:t>)</w:t>
      </w:r>
      <w:r w:rsidRPr="00FC1509">
        <w:rPr>
          <w:b/>
        </w:rPr>
        <w:t xml:space="preserve"> </w:t>
      </w:r>
      <w:r w:rsidRPr="00FC1509">
        <w:t xml:space="preserve">Relative </w:t>
      </w:r>
      <w:r w:rsidRPr="000133BE">
        <w:rPr>
          <w:i/>
        </w:rPr>
        <w:t>CIDEA</w:t>
      </w:r>
      <w:r w:rsidRPr="00FC1509">
        <w:t xml:space="preserve"> mRNA level</w:t>
      </w:r>
      <w:r w:rsidR="000133BE">
        <w:t>s</w:t>
      </w:r>
      <w:r w:rsidRPr="00FC1509">
        <w:t xml:space="preserve"> </w:t>
      </w:r>
      <w:r w:rsidR="000133BE">
        <w:t>in</w:t>
      </w:r>
      <w:r w:rsidRPr="00FC1509">
        <w:t xml:space="preserve"> intraabdominal omental fat depots from </w:t>
      </w:r>
      <w:r w:rsidRPr="00FC1509">
        <w:rPr>
          <w:lang w:val="en-GB"/>
        </w:rPr>
        <w:t xml:space="preserve">patients </w:t>
      </w:r>
      <w:r w:rsidR="00351E9D">
        <w:rPr>
          <w:lang w:val="en-GB"/>
        </w:rPr>
        <w:t xml:space="preserve">with obesity </w:t>
      </w:r>
      <w:r w:rsidRPr="00FC1509">
        <w:rPr>
          <w:lang w:val="en-GB"/>
        </w:rPr>
        <w:t>(14 women, 9 men) who underwent a two-step bariatric surgery strategy with gastric sleeve resectio</w:t>
      </w:r>
      <w:r>
        <w:rPr>
          <w:lang w:val="en-GB"/>
        </w:rPr>
        <w:t>n as the first step and a Roux-E</w:t>
      </w:r>
      <w:r w:rsidRPr="00FC1509">
        <w:rPr>
          <w:lang w:val="en-GB"/>
        </w:rPr>
        <w:t>n-Y- gastric bypass as second step 12 ± 2 months later.</w:t>
      </w:r>
      <w:r>
        <w:rPr>
          <w:lang w:val="en-GB"/>
        </w:rPr>
        <w:t xml:space="preserve"> </w:t>
      </w:r>
      <w:r w:rsidR="00FF3B24" w:rsidRPr="000133BE">
        <w:rPr>
          <w:lang w:val="en-GB"/>
        </w:rPr>
        <w:t>(</w:t>
      </w:r>
      <w:r w:rsidR="000133BE">
        <w:rPr>
          <w:b/>
          <w:lang w:val="en-GB"/>
        </w:rPr>
        <w:t>e</w:t>
      </w:r>
      <w:r w:rsidRPr="000133BE">
        <w:rPr>
          <w:lang w:val="en-GB"/>
        </w:rPr>
        <w:t>)</w:t>
      </w:r>
      <w:r w:rsidRPr="00FC1509">
        <w:rPr>
          <w:lang w:val="en-GB"/>
        </w:rPr>
        <w:t xml:space="preserve"> Association of </w:t>
      </w:r>
      <w:r w:rsidRPr="000133BE">
        <w:rPr>
          <w:i/>
          <w:lang w:val="en-GB"/>
        </w:rPr>
        <w:t>CIDEA</w:t>
      </w:r>
      <w:r w:rsidRPr="00FC1509">
        <w:rPr>
          <w:lang w:val="en-GB"/>
        </w:rPr>
        <w:t xml:space="preserve"> expression fold change and change in serum free fatty acids (FFA</w:t>
      </w:r>
      <w:r w:rsidR="00D25893">
        <w:rPr>
          <w:lang w:val="en-GB"/>
        </w:rPr>
        <w:t>s</w:t>
      </w:r>
      <w:r w:rsidRPr="00FC1509">
        <w:rPr>
          <w:lang w:val="en-GB"/>
        </w:rPr>
        <w:t xml:space="preserve">) of the patients that underwent bariatric surgery. </w:t>
      </w:r>
      <w:r w:rsidR="00EE2002" w:rsidRPr="00BA7FB0">
        <w:t>(</w:t>
      </w:r>
      <w:r w:rsidR="00EE2002">
        <w:rPr>
          <w:b/>
        </w:rPr>
        <w:t>f</w:t>
      </w:r>
      <w:r w:rsidR="00EE2002" w:rsidRPr="00BA7FB0">
        <w:t>)</w:t>
      </w:r>
      <w:r w:rsidR="00EE2002" w:rsidRPr="00D43622">
        <w:t xml:space="preserve"> Flag IP and blot for </w:t>
      </w:r>
      <w:r w:rsidR="00EE2002">
        <w:t>Cidea</w:t>
      </w:r>
      <w:r w:rsidR="00EE2002" w:rsidRPr="00D43622">
        <w:t xml:space="preserve"> in primary adipocytes differentiated in</w:t>
      </w:r>
      <w:r w:rsidR="00EE2002">
        <w:t xml:space="preserve"> control or</w:t>
      </w:r>
      <w:r w:rsidR="00EE2002" w:rsidRPr="00D43622">
        <w:t xml:space="preserve"> C26 </w:t>
      </w:r>
      <w:r w:rsidR="00EE2002">
        <w:t xml:space="preserve">mouse </w:t>
      </w:r>
      <w:r w:rsidR="00EE2002" w:rsidRPr="00D43622">
        <w:t xml:space="preserve">serum. </w:t>
      </w:r>
      <w:r w:rsidR="00EE2002" w:rsidRPr="00BA7FB0">
        <w:t>(</w:t>
      </w:r>
      <w:r w:rsidR="00EE2002">
        <w:rPr>
          <w:b/>
        </w:rPr>
        <w:t>g</w:t>
      </w:r>
      <w:r w:rsidR="00EE2002" w:rsidRPr="00BA7FB0">
        <w:t>)</w:t>
      </w:r>
      <w:r w:rsidR="00EE2002">
        <w:t xml:space="preserve"> V5 </w:t>
      </w:r>
      <w:r w:rsidR="00EE2002" w:rsidRPr="00D43622">
        <w:t xml:space="preserve">IP and blot for </w:t>
      </w:r>
      <w:r w:rsidR="00EE2002">
        <w:t>Ampk beta 1</w:t>
      </w:r>
      <w:r w:rsidR="00EE2002" w:rsidRPr="00D43622">
        <w:t xml:space="preserve"> in </w:t>
      </w:r>
      <w:r w:rsidR="00EE2002">
        <w:t>wt or Ampk beta KO</w:t>
      </w:r>
      <w:r w:rsidR="00EE2002" w:rsidRPr="00D43622">
        <w:t xml:space="preserve"> MEFs transfected with V5-</w:t>
      </w:r>
      <w:r w:rsidR="00EE2002">
        <w:t>Cidea</w:t>
      </w:r>
      <w:r w:rsidR="00EE2002" w:rsidRPr="00D43622">
        <w:t xml:space="preserve"> </w:t>
      </w:r>
      <w:r w:rsidR="00EE2002">
        <w:t>and</w:t>
      </w:r>
      <w:r w:rsidR="00EE2002" w:rsidRPr="00D43622">
        <w:t xml:space="preserve"> control peptide (CP) or </w:t>
      </w:r>
      <w:r w:rsidR="00EE2002">
        <w:t>Ampk</w:t>
      </w:r>
      <w:r w:rsidR="00EE2002" w:rsidRPr="00D43622">
        <w:t>-</w:t>
      </w:r>
      <w:r w:rsidR="00EE2002">
        <w:t>Cidea</w:t>
      </w:r>
      <w:r w:rsidR="00EE2002" w:rsidRPr="00D43622">
        <w:t xml:space="preserve"> interfering peptide (ACIP). </w:t>
      </w:r>
      <w:r w:rsidR="00EE2002" w:rsidRPr="00BA7FB0">
        <w:t>(</w:t>
      </w:r>
      <w:r w:rsidR="00EE2002">
        <w:rPr>
          <w:b/>
        </w:rPr>
        <w:t>h</w:t>
      </w:r>
      <w:r w:rsidR="00EE2002" w:rsidRPr="00BA7FB0">
        <w:t>)</w:t>
      </w:r>
      <w:r w:rsidR="00EE2002">
        <w:t xml:space="preserve"> IP</w:t>
      </w:r>
      <w:r w:rsidR="00EE2002" w:rsidRPr="00D43622">
        <w:t xml:space="preserve"> </w:t>
      </w:r>
      <w:r w:rsidR="00EE2002">
        <w:t>of Ampk alpha 1 and blot for Ampk beta 1</w:t>
      </w:r>
      <w:r w:rsidR="00EE2002" w:rsidRPr="00D43622">
        <w:t xml:space="preserve"> in primary adipocytes differentiated in control or C26 </w:t>
      </w:r>
      <w:r w:rsidR="00EE2002">
        <w:t xml:space="preserve">mouse </w:t>
      </w:r>
      <w:r w:rsidR="00EE2002" w:rsidRPr="00D43622">
        <w:t>serum and transfected with CP or ACI</w:t>
      </w:r>
      <w:r w:rsidR="00EE2002">
        <w:t xml:space="preserve">P. </w:t>
      </w:r>
      <w:r w:rsidR="00EE2002" w:rsidRPr="00BA7FB0">
        <w:t>(</w:t>
      </w:r>
      <w:r w:rsidR="00EE2002">
        <w:rPr>
          <w:b/>
        </w:rPr>
        <w:t>i</w:t>
      </w:r>
      <w:r w:rsidR="00EE2002" w:rsidRPr="00BA7FB0">
        <w:t>)</w:t>
      </w:r>
      <w:r w:rsidR="00EE2002" w:rsidRPr="00D43622">
        <w:t xml:space="preserve"> </w:t>
      </w:r>
      <w:r w:rsidR="00EE2002" w:rsidRPr="0032218F">
        <w:t>Immunoblots</w:t>
      </w:r>
      <w:r w:rsidR="00EE2002" w:rsidRPr="00FC6015">
        <w:t xml:space="preserve"> (representative of </w:t>
      </w:r>
      <w:r w:rsidR="00EE2002" w:rsidRPr="00BF11A7">
        <w:rPr>
          <w:i/>
        </w:rPr>
        <w:t>n</w:t>
      </w:r>
      <w:r w:rsidR="00EE2002" w:rsidRPr="0032218F">
        <w:t xml:space="preserve"> = </w:t>
      </w:r>
      <w:r w:rsidR="00EE2002" w:rsidRPr="00FC6015">
        <w:t xml:space="preserve">4) </w:t>
      </w:r>
      <w:r w:rsidR="00EE2002" w:rsidRPr="0032218F">
        <w:t>from</w:t>
      </w:r>
      <w:r w:rsidR="00EE2002" w:rsidRPr="00D43622">
        <w:t xml:space="preserve"> primary adipocytes differentiated in </w:t>
      </w:r>
      <w:r w:rsidR="00EE2002">
        <w:t xml:space="preserve">control and </w:t>
      </w:r>
      <w:r w:rsidR="00EE2002" w:rsidRPr="00D43622">
        <w:t xml:space="preserve">C26 </w:t>
      </w:r>
      <w:r w:rsidR="00EE2002">
        <w:t xml:space="preserve">mouse </w:t>
      </w:r>
      <w:r w:rsidR="00EE2002" w:rsidRPr="00D43622">
        <w:t>serum, transfected with control peptide (CP) or inhibitory peptide (ACIP).</w:t>
      </w:r>
      <w:r w:rsidR="00EE2002" w:rsidRPr="00D43622">
        <w:rPr>
          <w:b/>
        </w:rPr>
        <w:t xml:space="preserve"> </w:t>
      </w:r>
      <w:r w:rsidR="00EE2002" w:rsidRPr="00BE7C89">
        <w:t>(</w:t>
      </w:r>
      <w:r w:rsidR="00EE2002" w:rsidRPr="00BE7C89">
        <w:rPr>
          <w:b/>
        </w:rPr>
        <w:t>j</w:t>
      </w:r>
      <w:r w:rsidR="00EE2002" w:rsidRPr="00BE7C89">
        <w:t>)</w:t>
      </w:r>
      <w:r w:rsidR="00EE2002" w:rsidRPr="00D43622">
        <w:rPr>
          <w:b/>
        </w:rPr>
        <w:t xml:space="preserve"> </w:t>
      </w:r>
      <w:r w:rsidR="00EE2002" w:rsidRPr="00D43622">
        <w:t xml:space="preserve">NEFA and glycerol levels in supernatants of primary adipocytes differentiated in either control or C26 </w:t>
      </w:r>
      <w:r w:rsidR="00EE2002">
        <w:t xml:space="preserve">mouse </w:t>
      </w:r>
      <w:r w:rsidR="00EE2002" w:rsidRPr="00D43622">
        <w:t xml:space="preserve">serum, </w:t>
      </w:r>
      <w:r w:rsidR="00EE2002">
        <w:t>with CP or ACIP (</w:t>
      </w:r>
      <w:r w:rsidR="00EE2002" w:rsidRPr="008B0547">
        <w:rPr>
          <w:i/>
        </w:rPr>
        <w:t>n</w:t>
      </w:r>
      <w:r w:rsidR="00EE2002">
        <w:t xml:space="preserve"> = 4). </w:t>
      </w:r>
      <w:r w:rsidR="00211B67">
        <w:t xml:space="preserve">All data in the figure are shown as the mean ± s.e.m. </w:t>
      </w:r>
      <w:r w:rsidR="00A846FB" w:rsidRPr="00BB2285">
        <w:rPr>
          <w:i/>
        </w:rPr>
        <w:t>n</w:t>
      </w:r>
      <w:r w:rsidR="00A846FB">
        <w:t xml:space="preserve"> numbers refer to biological replicates.</w:t>
      </w:r>
      <w:r w:rsidR="00211B67">
        <w:t xml:space="preserve"> </w:t>
      </w:r>
      <w:r w:rsidRPr="000133BE">
        <w:t>(</w:t>
      </w:r>
      <w:r w:rsidR="000133BE">
        <w:rPr>
          <w:b/>
        </w:rPr>
        <w:t>a</w:t>
      </w:r>
      <w:r w:rsidR="000133BE" w:rsidRPr="00055329">
        <w:rPr>
          <w:b/>
        </w:rPr>
        <w:t>,</w:t>
      </w:r>
      <w:r w:rsidR="000133BE" w:rsidRPr="00BF6D83">
        <w:rPr>
          <w:b/>
        </w:rPr>
        <w:t>b</w:t>
      </w:r>
      <w:r w:rsidR="00BF6D83" w:rsidRPr="00055329">
        <w:rPr>
          <w:b/>
        </w:rPr>
        <w:t>,</w:t>
      </w:r>
      <w:r w:rsidR="000133BE">
        <w:rPr>
          <w:b/>
        </w:rPr>
        <w:t>e</w:t>
      </w:r>
      <w:r w:rsidRPr="000133BE">
        <w:t>)</w:t>
      </w:r>
      <w:r w:rsidRPr="00FC1509">
        <w:rPr>
          <w:b/>
        </w:rPr>
        <w:t xml:space="preserve"> </w:t>
      </w:r>
      <w:r w:rsidR="000133BE">
        <w:t>Pearson correlation.</w:t>
      </w:r>
      <w:r w:rsidR="00211B67">
        <w:t xml:space="preserve"> </w:t>
      </w:r>
      <w:r w:rsidR="000133BE">
        <w:t>A</w:t>
      </w:r>
      <w:r w:rsidRPr="00FC1509">
        <w:t>ssociations were ev</w:t>
      </w:r>
      <w:r w:rsidR="00BF6D83">
        <w:t>aluated using linear regression.</w:t>
      </w:r>
      <w:r w:rsidRPr="00FC1509">
        <w:t xml:space="preserve"> </w:t>
      </w:r>
      <w:r w:rsidRPr="00BB2285">
        <w:rPr>
          <w:i/>
        </w:rPr>
        <w:t>R</w:t>
      </w:r>
      <w:r w:rsidRPr="00FC1509">
        <w:t xml:space="preserve">- and </w:t>
      </w:r>
      <w:r w:rsidR="00BB2285">
        <w:rPr>
          <w:i/>
        </w:rPr>
        <w:t>P</w:t>
      </w:r>
      <w:r w:rsidRPr="00FC1509">
        <w:t xml:space="preserve">-values are indicated. </w:t>
      </w:r>
      <w:r w:rsidR="00AC22DF" w:rsidRPr="000133BE">
        <w:t>(</w:t>
      </w:r>
      <w:r w:rsidR="000133BE">
        <w:rPr>
          <w:b/>
        </w:rPr>
        <w:t>c</w:t>
      </w:r>
      <w:r w:rsidR="000133BE" w:rsidRPr="00055329">
        <w:t>,</w:t>
      </w:r>
      <w:r w:rsidR="000133BE">
        <w:rPr>
          <w:b/>
        </w:rPr>
        <w:t>d</w:t>
      </w:r>
      <w:r w:rsidRPr="000133BE">
        <w:t>)</w:t>
      </w:r>
      <w:r w:rsidR="007A7EB8">
        <w:t xml:space="preserve"> Student’s t-test.</w:t>
      </w:r>
      <w:r w:rsidRPr="00FC1509">
        <w:t xml:space="preserve"> </w:t>
      </w:r>
      <w:r w:rsidR="00EE2002">
        <w:t>(</w:t>
      </w:r>
      <w:r w:rsidR="00EE2002" w:rsidRPr="00055329">
        <w:rPr>
          <w:b/>
        </w:rPr>
        <w:t>j</w:t>
      </w:r>
      <w:r w:rsidR="00EE2002">
        <w:t>) 2-way ANOVA with Bonferroni’s Multiple Comparison Posttest. *</w:t>
      </w:r>
      <w:r w:rsidR="00EE2002">
        <w:rPr>
          <w:i/>
        </w:rPr>
        <w:t>P</w:t>
      </w:r>
      <w:r w:rsidR="00EE2002">
        <w:t xml:space="preserve"> </w:t>
      </w:r>
      <w:r w:rsidR="00EE2002" w:rsidRPr="00AC22DF">
        <w:t>&lt;</w:t>
      </w:r>
      <w:r w:rsidR="00EE2002">
        <w:t xml:space="preserve"> </w:t>
      </w:r>
      <w:r w:rsidR="00EE2002" w:rsidRPr="00AC22DF">
        <w:t>0.05</w:t>
      </w:r>
      <w:r w:rsidR="00EE2002">
        <w:t xml:space="preserve">, </w:t>
      </w:r>
      <w:r w:rsidR="00EE2002" w:rsidRPr="00FC1509">
        <w:t>***</w:t>
      </w:r>
      <w:r w:rsidR="00EE2002">
        <w:rPr>
          <w:i/>
        </w:rPr>
        <w:t>P</w:t>
      </w:r>
      <w:r w:rsidR="00EE2002">
        <w:t xml:space="preserve"> </w:t>
      </w:r>
      <w:r w:rsidR="00EE2002" w:rsidRPr="00FC1509">
        <w:t>&lt;</w:t>
      </w:r>
      <w:r w:rsidR="00EE2002">
        <w:t xml:space="preserve"> </w:t>
      </w:r>
      <w:r w:rsidR="00EE2002" w:rsidRPr="00FC1509">
        <w:t>0.001.</w:t>
      </w:r>
      <w:r w:rsidR="00D028BC">
        <w:br w:type="page"/>
      </w:r>
    </w:p>
    <w:p w14:paraId="51779145" w14:textId="34AA6141" w:rsidR="00DD684F" w:rsidRPr="00C90BED" w:rsidRDefault="00EC3DE2" w:rsidP="008B22DC">
      <w:pPr>
        <w:spacing w:line="480" w:lineRule="auto"/>
        <w:jc w:val="both"/>
      </w:pPr>
      <w:r w:rsidRPr="002F0B07">
        <w:rPr>
          <w:b/>
        </w:rPr>
        <w:lastRenderedPageBreak/>
        <w:t xml:space="preserve">Figure </w:t>
      </w:r>
      <w:r w:rsidR="00E2327D">
        <w:rPr>
          <w:b/>
        </w:rPr>
        <w:t>6</w:t>
      </w:r>
      <w:r w:rsidRPr="002F0B07">
        <w:rPr>
          <w:b/>
        </w:rPr>
        <w:t xml:space="preserve"> </w:t>
      </w:r>
      <w:r w:rsidRPr="004F234B">
        <w:t>ACIP</w:t>
      </w:r>
      <w:r w:rsidR="00D028BC" w:rsidRPr="004F234B">
        <w:t xml:space="preserve"> reduces</w:t>
      </w:r>
      <w:r w:rsidRPr="004F234B">
        <w:t xml:space="preserve"> WAT was</w:t>
      </w:r>
      <w:r w:rsidR="00D028BC" w:rsidRPr="004F234B">
        <w:t>ting in cachexia</w:t>
      </w:r>
      <w:r w:rsidRPr="004F234B">
        <w:t xml:space="preserve">. </w:t>
      </w:r>
      <w:r w:rsidR="00BF2DC9" w:rsidRPr="005F2888">
        <w:t>(</w:t>
      </w:r>
      <w:r w:rsidR="005F2888" w:rsidRPr="005F2888">
        <w:rPr>
          <w:b/>
        </w:rPr>
        <w:t>a</w:t>
      </w:r>
      <w:r w:rsidRPr="005F2888">
        <w:t>)</w:t>
      </w:r>
      <w:r>
        <w:rPr>
          <w:b/>
        </w:rPr>
        <w:t xml:space="preserve"> </w:t>
      </w:r>
      <w:r w:rsidR="005F2888">
        <w:t>F</w:t>
      </w:r>
      <w:r>
        <w:t xml:space="preserve">lag-ACIP expressing adeno-associated virus. ITR (inverted terminal repeats), </w:t>
      </w:r>
      <w:r w:rsidR="004F30A0" w:rsidRPr="0093524C">
        <w:rPr>
          <w:i/>
        </w:rPr>
        <w:t>pAdipoq</w:t>
      </w:r>
      <w:r w:rsidR="004F30A0">
        <w:t xml:space="preserve"> (Adiponectin promoter), </w:t>
      </w:r>
      <w:r w:rsidRPr="0093524C">
        <w:rPr>
          <w:i/>
        </w:rPr>
        <w:t>miR122</w:t>
      </w:r>
      <w:r w:rsidR="0093524C">
        <w:t xml:space="preserve"> </w:t>
      </w:r>
      <w:r>
        <w:t xml:space="preserve">binding site), </w:t>
      </w:r>
      <w:r w:rsidRPr="0093524C">
        <w:rPr>
          <w:i/>
        </w:rPr>
        <w:t>SV40pA</w:t>
      </w:r>
      <w:r>
        <w:t xml:space="preserve"> (simian virus poly A). </w:t>
      </w:r>
      <w:r w:rsidR="00BF2DC9" w:rsidRPr="005F2888">
        <w:t>(</w:t>
      </w:r>
      <w:r w:rsidR="005F2888">
        <w:rPr>
          <w:b/>
        </w:rPr>
        <w:t>b</w:t>
      </w:r>
      <w:r w:rsidRPr="005F2888">
        <w:t>)</w:t>
      </w:r>
      <w:r>
        <w:t xml:space="preserve"> iWAT weights of PBS </w:t>
      </w:r>
      <w:r w:rsidR="00C00185">
        <w:t>(</w:t>
      </w:r>
      <w:r w:rsidR="00C00185" w:rsidRPr="004F234B">
        <w:rPr>
          <w:i/>
        </w:rPr>
        <w:t>n</w:t>
      </w:r>
      <w:r w:rsidR="009F1B3B">
        <w:t xml:space="preserve"> </w:t>
      </w:r>
      <w:r w:rsidR="00C00185">
        <w:t>=</w:t>
      </w:r>
      <w:r w:rsidR="009F1B3B">
        <w:t xml:space="preserve"> </w:t>
      </w:r>
      <w:r w:rsidR="00C00185">
        <w:t>6</w:t>
      </w:r>
      <w:r w:rsidR="0041209A">
        <w:t xml:space="preserve">) </w:t>
      </w:r>
      <w:r>
        <w:t xml:space="preserve">or C26 cell injected </w:t>
      </w:r>
      <w:r w:rsidR="0041209A">
        <w:t>(</w:t>
      </w:r>
      <w:r w:rsidR="0041209A" w:rsidRPr="004F234B">
        <w:rPr>
          <w:i/>
        </w:rPr>
        <w:t>n</w:t>
      </w:r>
      <w:r w:rsidR="009F1B3B">
        <w:t xml:space="preserve"> </w:t>
      </w:r>
      <w:r w:rsidR="0041209A">
        <w:t>=</w:t>
      </w:r>
      <w:r w:rsidR="009F1B3B">
        <w:t xml:space="preserve"> </w:t>
      </w:r>
      <w:r w:rsidR="0041209A">
        <w:t xml:space="preserve">10) </w:t>
      </w:r>
      <w:r>
        <w:t>mice, injected with Ctrl</w:t>
      </w:r>
      <w:r w:rsidR="00A07B0A">
        <w:t xml:space="preserve"> (C)</w:t>
      </w:r>
      <w:r>
        <w:t xml:space="preserve"> or flag-ACIP AAV into the left </w:t>
      </w:r>
      <w:r w:rsidR="00B41E1B">
        <w:t>or</w:t>
      </w:r>
      <w:r>
        <w:t xml:space="preserve"> right</w:t>
      </w:r>
      <w:r w:rsidR="00B41E1B">
        <w:t xml:space="preserve"> inguinal fat pad.</w:t>
      </w:r>
      <w:r w:rsidR="005B6786">
        <w:t xml:space="preserve"> </w:t>
      </w:r>
      <w:r w:rsidR="00BF2DC9" w:rsidRPr="005F2888">
        <w:t>(</w:t>
      </w:r>
      <w:r w:rsidR="005F2888">
        <w:rPr>
          <w:b/>
        </w:rPr>
        <w:t>c</w:t>
      </w:r>
      <w:r w:rsidRPr="005F2888">
        <w:t>)</w:t>
      </w:r>
      <w:r>
        <w:t xml:space="preserve"> H&amp;E stai</w:t>
      </w:r>
      <w:r w:rsidR="009F1B3B">
        <w:t>ning</w:t>
      </w:r>
      <w:r>
        <w:t xml:space="preserve"> of iWAT of the same C26 animals</w:t>
      </w:r>
      <w:r w:rsidR="00DD684F">
        <w:t>.</w:t>
      </w:r>
      <w:r w:rsidR="00A07B0A">
        <w:t xml:space="preserve"> </w:t>
      </w:r>
      <w:r w:rsidR="00770347">
        <w:t xml:space="preserve">Representative of 3 different mice. </w:t>
      </w:r>
      <w:r w:rsidR="00DD684F">
        <w:t>S</w:t>
      </w:r>
      <w:r>
        <w:t>cale bar</w:t>
      </w:r>
      <w:r w:rsidR="00807626">
        <w:t>s,</w:t>
      </w:r>
      <w:r>
        <w:t xml:space="preserve"> 20 µm. </w:t>
      </w:r>
      <w:r w:rsidR="00BF2DC9" w:rsidRPr="005F2888">
        <w:t>(</w:t>
      </w:r>
      <w:r w:rsidR="005F2888">
        <w:rPr>
          <w:b/>
        </w:rPr>
        <w:t>d</w:t>
      </w:r>
      <w:r w:rsidRPr="005F2888">
        <w:t>)</w:t>
      </w:r>
      <w:r>
        <w:t xml:space="preserve"> Immunoblots </w:t>
      </w:r>
      <w:r w:rsidR="00510B78">
        <w:t>(</w:t>
      </w:r>
      <w:r w:rsidR="00510B78" w:rsidRPr="004F234B">
        <w:rPr>
          <w:i/>
        </w:rPr>
        <w:t>n</w:t>
      </w:r>
      <w:r w:rsidR="00510B78">
        <w:t xml:space="preserve"> = 3) </w:t>
      </w:r>
      <w:r w:rsidR="00DD684F">
        <w:t xml:space="preserve">of </w:t>
      </w:r>
      <w:r w:rsidR="005F2888">
        <w:t>the Ampk</w:t>
      </w:r>
      <w:r w:rsidR="00DD684F">
        <w:t xml:space="preserve"> </w:t>
      </w:r>
      <w:r w:rsidR="005F2888">
        <w:t>signaling pathway</w:t>
      </w:r>
      <w:r w:rsidR="00DD684F">
        <w:t xml:space="preserve"> </w:t>
      </w:r>
      <w:r>
        <w:t xml:space="preserve">from iWAT of the same animals. </w:t>
      </w:r>
      <w:r w:rsidR="00BF2DC9" w:rsidRPr="005F2888">
        <w:t>(</w:t>
      </w:r>
      <w:r w:rsidR="005F2888">
        <w:rPr>
          <w:b/>
        </w:rPr>
        <w:t>e</w:t>
      </w:r>
      <w:r w:rsidRPr="005F2888">
        <w:t>)</w:t>
      </w:r>
      <w:r>
        <w:t xml:space="preserve"> </w:t>
      </w:r>
      <w:r w:rsidRPr="00CC7799">
        <w:t xml:space="preserve">Body weight, fat mass and lean mass change </w:t>
      </w:r>
      <w:r>
        <w:t>of control (PBS</w:t>
      </w:r>
      <w:r w:rsidR="0041209A">
        <w:t xml:space="preserve"> </w:t>
      </w:r>
      <w:r w:rsidR="0041209A" w:rsidRPr="004F234B">
        <w:rPr>
          <w:i/>
        </w:rPr>
        <w:t>n</w:t>
      </w:r>
      <w:r w:rsidR="009F1B3B">
        <w:t xml:space="preserve"> </w:t>
      </w:r>
      <w:r w:rsidR="0041209A">
        <w:t>=</w:t>
      </w:r>
      <w:r w:rsidR="009F1B3B">
        <w:t xml:space="preserve"> </w:t>
      </w:r>
      <w:r w:rsidR="0041209A">
        <w:t>4</w:t>
      </w:r>
      <w:r>
        <w:t>) or cachectic (C26</w:t>
      </w:r>
      <w:r w:rsidR="0041209A">
        <w:t xml:space="preserve"> </w:t>
      </w:r>
      <w:r w:rsidR="0041209A" w:rsidRPr="004F234B">
        <w:rPr>
          <w:i/>
        </w:rPr>
        <w:t>n</w:t>
      </w:r>
      <w:r w:rsidR="009F1B3B">
        <w:t xml:space="preserve"> </w:t>
      </w:r>
      <w:r w:rsidR="0041209A">
        <w:t>=</w:t>
      </w:r>
      <w:r w:rsidR="009F1B3B">
        <w:t xml:space="preserve"> </w:t>
      </w:r>
      <w:r w:rsidR="0041209A">
        <w:t>12</w:t>
      </w:r>
      <w:r>
        <w:t xml:space="preserve">) animals injected with AAV without or with flag-ACIP (C, ACIP) or with </w:t>
      </w:r>
      <w:r w:rsidR="009F1B3B">
        <w:t xml:space="preserve">NaCl (Ctrl). </w:t>
      </w:r>
      <w:r w:rsidRPr="005F2888">
        <w:t>(</w:t>
      </w:r>
      <w:r w:rsidR="005F2888">
        <w:rPr>
          <w:b/>
        </w:rPr>
        <w:t>f</w:t>
      </w:r>
      <w:r w:rsidRPr="005F2888">
        <w:t>)</w:t>
      </w:r>
      <w:r w:rsidR="0076707A">
        <w:t xml:space="preserve"> W</w:t>
      </w:r>
      <w:r>
        <w:t xml:space="preserve">eights of </w:t>
      </w:r>
      <w:r w:rsidR="0076707A">
        <w:t xml:space="preserve">iWAT (left) and aWAT (right) of </w:t>
      </w:r>
      <w:r>
        <w:t xml:space="preserve">the same animals. </w:t>
      </w:r>
      <w:r w:rsidRPr="005F2888">
        <w:t>(</w:t>
      </w:r>
      <w:r w:rsidR="005F2888">
        <w:rPr>
          <w:b/>
        </w:rPr>
        <w:t>g</w:t>
      </w:r>
      <w:r w:rsidRPr="005F2888">
        <w:t>)</w:t>
      </w:r>
      <w:r>
        <w:t xml:space="preserve"> IP </w:t>
      </w:r>
      <w:r w:rsidR="005F2888">
        <w:t>of Ampk alpha 1 and blot for Ampk beta 1</w:t>
      </w:r>
      <w:r>
        <w:t xml:space="preserve"> in iWAT of PBS or C26 cell injected animals </w:t>
      </w:r>
      <w:r w:rsidR="00BE7C89">
        <w:t>and</w:t>
      </w:r>
      <w:r>
        <w:t xml:space="preserve"> C or ACIP AAV. </w:t>
      </w:r>
      <w:r w:rsidRPr="005F2888">
        <w:t>(</w:t>
      </w:r>
      <w:r w:rsidR="005F2888">
        <w:rPr>
          <w:b/>
        </w:rPr>
        <w:t>h</w:t>
      </w:r>
      <w:r w:rsidRPr="005F2888">
        <w:t>)</w:t>
      </w:r>
      <w:r>
        <w:t xml:space="preserve"> Immunoblot</w:t>
      </w:r>
      <w:r w:rsidR="00510B78">
        <w:t xml:space="preserve"> (</w:t>
      </w:r>
      <w:r w:rsidR="00510B78" w:rsidRPr="004F234B">
        <w:rPr>
          <w:i/>
        </w:rPr>
        <w:t>n</w:t>
      </w:r>
      <w:r w:rsidR="00510B78">
        <w:t xml:space="preserve"> = 3) </w:t>
      </w:r>
      <w:r w:rsidR="00DE317E">
        <w:t xml:space="preserve">of </w:t>
      </w:r>
      <w:r w:rsidR="005F2888">
        <w:t>Ampk</w:t>
      </w:r>
      <w:r w:rsidR="00DE317E">
        <w:t xml:space="preserve"> phosphorylation targets</w:t>
      </w:r>
      <w:r>
        <w:t xml:space="preserve"> from iWAT of the same animals. </w:t>
      </w:r>
      <w:r w:rsidRPr="005F2888">
        <w:t>(</w:t>
      </w:r>
      <w:r w:rsidR="005F2888">
        <w:rPr>
          <w:b/>
        </w:rPr>
        <w:t>i</w:t>
      </w:r>
      <w:r w:rsidRPr="005F2888">
        <w:t xml:space="preserve">) </w:t>
      </w:r>
      <w:r w:rsidR="00BE7C89">
        <w:t>P</w:t>
      </w:r>
      <w:r w:rsidR="0067158D">
        <w:t>ercentage of cachexia-free mice</w:t>
      </w:r>
      <w:r>
        <w:t xml:space="preserve"> in</w:t>
      </w:r>
      <w:r w:rsidR="0041209A">
        <w:t xml:space="preserve"> </w:t>
      </w:r>
      <w:r>
        <w:t>C or ACIP AAV injected animals with C26 tumors</w:t>
      </w:r>
      <w:r w:rsidR="0041209A">
        <w:t xml:space="preserve"> as in </w:t>
      </w:r>
      <w:r w:rsidR="005F2888" w:rsidRPr="005F2888">
        <w:rPr>
          <w:b/>
        </w:rPr>
        <w:t>e</w:t>
      </w:r>
      <w:r w:rsidR="005F2888" w:rsidRPr="00055329">
        <w:t>-</w:t>
      </w:r>
      <w:r w:rsidR="005F2888" w:rsidRPr="005F2888">
        <w:rPr>
          <w:b/>
        </w:rPr>
        <w:t>h</w:t>
      </w:r>
      <w:r>
        <w:t xml:space="preserve">. </w:t>
      </w:r>
      <w:r w:rsidR="00BF2DC9" w:rsidRPr="005F2888">
        <w:t>(</w:t>
      </w:r>
      <w:r w:rsidR="005F2888">
        <w:rPr>
          <w:b/>
        </w:rPr>
        <w:t>j</w:t>
      </w:r>
      <w:r w:rsidR="00B24564" w:rsidRPr="005F2888">
        <w:t>)</w:t>
      </w:r>
      <w:r w:rsidR="00B24564">
        <w:t xml:space="preserve"> Percent b</w:t>
      </w:r>
      <w:r w:rsidR="00B24564" w:rsidRPr="00CC7799">
        <w:t>ody weight</w:t>
      </w:r>
      <w:r w:rsidR="00B24564">
        <w:t xml:space="preserve"> change and inguinal and abdominal fat pad weights of control (PBS </w:t>
      </w:r>
      <w:r w:rsidR="00B24564" w:rsidRPr="004F234B">
        <w:rPr>
          <w:i/>
        </w:rPr>
        <w:t>n</w:t>
      </w:r>
      <w:r w:rsidR="009F1B3B">
        <w:t xml:space="preserve"> </w:t>
      </w:r>
      <w:r w:rsidR="00B24564">
        <w:t>=</w:t>
      </w:r>
      <w:r w:rsidR="009F1B3B">
        <w:t xml:space="preserve"> </w:t>
      </w:r>
      <w:r w:rsidR="00B24564">
        <w:t xml:space="preserve">4) or cachectic (SW480 </w:t>
      </w:r>
      <w:r w:rsidR="00B24564" w:rsidRPr="004F234B">
        <w:rPr>
          <w:i/>
        </w:rPr>
        <w:t>n</w:t>
      </w:r>
      <w:r w:rsidR="009F1B3B">
        <w:t xml:space="preserve"> </w:t>
      </w:r>
      <w:r w:rsidR="00B24564">
        <w:t>=</w:t>
      </w:r>
      <w:r w:rsidR="009F1B3B">
        <w:t xml:space="preserve"> </w:t>
      </w:r>
      <w:r w:rsidR="00E82043">
        <w:t>8</w:t>
      </w:r>
      <w:r w:rsidR="00B24564">
        <w:t xml:space="preserve">) </w:t>
      </w:r>
      <w:r w:rsidR="0085238F">
        <w:t xml:space="preserve">SCID mice injected </w:t>
      </w:r>
      <w:r w:rsidR="00E82043">
        <w:t xml:space="preserve">intravenously </w:t>
      </w:r>
      <w:r w:rsidR="0085238F">
        <w:t xml:space="preserve">with ACIP </w:t>
      </w:r>
      <w:r w:rsidR="00E82043">
        <w:t xml:space="preserve">or Control (C) </w:t>
      </w:r>
      <w:r w:rsidR="0085238F">
        <w:t>AAV prior to SW480 tumor ce</w:t>
      </w:r>
      <w:r w:rsidR="004F234B">
        <w:t>ll injection, sacrificed 16 d</w:t>
      </w:r>
      <w:r w:rsidR="0085238F">
        <w:t xml:space="preserve"> later. </w:t>
      </w:r>
      <w:r w:rsidR="0087797D">
        <w:t>All data in the figure are shown as the mean ± s.e.m.</w:t>
      </w:r>
      <w:r w:rsidR="0085238F">
        <w:t xml:space="preserve"> </w:t>
      </w:r>
      <w:r w:rsidR="00305E52" w:rsidRPr="004F234B">
        <w:rPr>
          <w:i/>
        </w:rPr>
        <w:t>n</w:t>
      </w:r>
      <w:r w:rsidR="00305E52">
        <w:t xml:space="preserve"> numbers refer to biological replicates. </w:t>
      </w:r>
      <w:r w:rsidR="00DD684F" w:rsidRPr="0087797D">
        <w:t>(</w:t>
      </w:r>
      <w:r w:rsidR="0087797D">
        <w:rPr>
          <w:b/>
        </w:rPr>
        <w:t>b</w:t>
      </w:r>
      <w:r w:rsidR="00E754C6" w:rsidRPr="00055329">
        <w:rPr>
          <w:b/>
        </w:rPr>
        <w:t>,</w:t>
      </w:r>
      <w:r w:rsidR="0087797D">
        <w:rPr>
          <w:b/>
        </w:rPr>
        <w:t>j</w:t>
      </w:r>
      <w:r w:rsidR="00AC40D4" w:rsidRPr="0087797D">
        <w:t>)</w:t>
      </w:r>
      <w:r w:rsidR="00DD684F">
        <w:t xml:space="preserve"> Student’s t-test</w:t>
      </w:r>
      <w:r w:rsidR="004432C2">
        <w:t>.</w:t>
      </w:r>
      <w:r w:rsidR="00DD684F">
        <w:t xml:space="preserve"> </w:t>
      </w:r>
      <w:r w:rsidR="00DD684F" w:rsidRPr="0087797D">
        <w:t>(</w:t>
      </w:r>
      <w:r w:rsidR="0087797D">
        <w:rPr>
          <w:b/>
        </w:rPr>
        <w:t>e</w:t>
      </w:r>
      <w:r w:rsidR="00E754C6" w:rsidRPr="00055329">
        <w:rPr>
          <w:b/>
        </w:rPr>
        <w:t>-</w:t>
      </w:r>
      <w:r w:rsidR="0087797D" w:rsidRPr="0087797D">
        <w:rPr>
          <w:b/>
        </w:rPr>
        <w:t>f</w:t>
      </w:r>
      <w:r w:rsidR="00DD684F" w:rsidRPr="0087797D">
        <w:t>)</w:t>
      </w:r>
      <w:r w:rsidR="00C669EF">
        <w:t xml:space="preserve"> 2-way ANOVA with Bonferroni’s</w:t>
      </w:r>
      <w:r w:rsidR="004432C2">
        <w:t xml:space="preserve"> Multiple Comparison Posttest.</w:t>
      </w:r>
      <w:r w:rsidR="00DD684F">
        <w:t xml:space="preserve"> </w:t>
      </w:r>
      <w:r w:rsidR="00510B78" w:rsidRPr="00055329">
        <w:t>*</w:t>
      </w:r>
      <w:r w:rsidR="00510B78" w:rsidRPr="00055329">
        <w:rPr>
          <w:i/>
        </w:rPr>
        <w:t>P</w:t>
      </w:r>
      <w:r w:rsidR="00510B78" w:rsidRPr="00055329">
        <w:t xml:space="preserve"> &lt; 0.05.</w:t>
      </w:r>
    </w:p>
    <w:p w14:paraId="54FBF7F8" w14:textId="3244D832" w:rsidR="00476F98" w:rsidRDefault="00476F98">
      <w:r>
        <w:br w:type="page"/>
      </w:r>
    </w:p>
    <w:p w14:paraId="3B0668EB" w14:textId="7CE955A6" w:rsidR="00476F98" w:rsidRDefault="00476F98" w:rsidP="00476F98">
      <w:pPr>
        <w:spacing w:line="480" w:lineRule="auto"/>
        <w:jc w:val="both"/>
        <w:rPr>
          <w:b/>
        </w:rPr>
      </w:pPr>
      <w:r>
        <w:rPr>
          <w:b/>
        </w:rPr>
        <w:lastRenderedPageBreak/>
        <w:t>ON</w:t>
      </w:r>
      <w:r w:rsidR="00584C38">
        <w:rPr>
          <w:b/>
        </w:rPr>
        <w:t>-</w:t>
      </w:r>
      <w:r>
        <w:rPr>
          <w:b/>
        </w:rPr>
        <w:t>LINE METHODS</w:t>
      </w:r>
    </w:p>
    <w:p w14:paraId="4A1A1031" w14:textId="77777777" w:rsidR="00476F98" w:rsidRDefault="00476F98" w:rsidP="00476F98">
      <w:pPr>
        <w:spacing w:line="480" w:lineRule="auto"/>
        <w:jc w:val="both"/>
        <w:rPr>
          <w:b/>
        </w:rPr>
      </w:pPr>
    </w:p>
    <w:p w14:paraId="77D50FBF" w14:textId="0A6D5495" w:rsidR="00476F98" w:rsidRPr="00050804" w:rsidRDefault="00476F98" w:rsidP="00476F98">
      <w:pPr>
        <w:spacing w:line="480" w:lineRule="auto"/>
        <w:jc w:val="both"/>
      </w:pPr>
      <w:r w:rsidRPr="00050804">
        <w:rPr>
          <w:b/>
        </w:rPr>
        <w:t xml:space="preserve">Animal experiments. </w:t>
      </w:r>
      <w:r>
        <w:t xml:space="preserve">Eight to ten </w:t>
      </w:r>
      <w:r w:rsidRPr="00050804">
        <w:t xml:space="preserve">week-old male BALB/c, C57Bl6/N, Fox Chase SCID and nude BALB/c mice were obtained from Charles River Laboratories (CRL, Brussels). All </w:t>
      </w:r>
      <w:r w:rsidR="00B23554">
        <w:t>mice were maintained on a 12 h</w:t>
      </w:r>
      <w:r w:rsidRPr="00050804">
        <w:t xml:space="preserve"> light-dark cycle at 22</w:t>
      </w:r>
      <w:r>
        <w:t xml:space="preserve"> </w:t>
      </w:r>
      <w:r w:rsidRPr="00050804">
        <w:t>°C with regular unrestricted diet (Kliba Nafag #3437, Provimi Kliba AG, Kaiseraugust) unless stated otherwise. Mice were injected with 1.5*10</w:t>
      </w:r>
      <w:r w:rsidRPr="00050804">
        <w:rPr>
          <w:position w:val="6"/>
          <w:sz w:val="20"/>
          <w:szCs w:val="20"/>
        </w:rPr>
        <w:t>6</w:t>
      </w:r>
      <w:r w:rsidRPr="00050804">
        <w:t xml:space="preserve"> C26 colon carcinoma cells, 2*10</w:t>
      </w:r>
      <w:r w:rsidRPr="00050804">
        <w:rPr>
          <w:vertAlign w:val="superscript"/>
        </w:rPr>
        <w:t>6</w:t>
      </w:r>
      <w:r w:rsidRPr="00050804">
        <w:t xml:space="preserve"> LLC cells, and 5*10</w:t>
      </w:r>
      <w:r w:rsidRPr="00050804">
        <w:rPr>
          <w:vertAlign w:val="superscript"/>
        </w:rPr>
        <w:t>6</w:t>
      </w:r>
      <w:r>
        <w:t xml:space="preserve"> SW480 cells, respectively, subcutaneously</w:t>
      </w:r>
      <w:r w:rsidRPr="00050804">
        <w:t xml:space="preserve"> into the right flank. Tumor growth, body weight and body compos</w:t>
      </w:r>
      <w:r w:rsidR="00B23554">
        <w:t>ition were measured for ~20 d</w:t>
      </w:r>
      <w:r w:rsidRPr="00050804">
        <w:t xml:space="preserve"> post tumor cell injection. For thermoneutrality experiment, mice were housed at 30</w:t>
      </w:r>
      <w:r w:rsidR="003D2DE5">
        <w:t xml:space="preserve"> </w:t>
      </w:r>
      <w:r w:rsidRPr="00050804">
        <w:t xml:space="preserve">°C </w:t>
      </w:r>
      <w:r>
        <w:t>two</w:t>
      </w:r>
      <w:r w:rsidRPr="00050804">
        <w:t xml:space="preserve"> weeks prior to injection and kept at 30</w:t>
      </w:r>
      <w:r w:rsidR="003D2DE5">
        <w:t xml:space="preserve"> </w:t>
      </w:r>
      <w:r w:rsidRPr="00050804">
        <w:t xml:space="preserve">°C during the whole experiment. Food was weighed daily and a pair-feeding group was established where indicated when C26 mice displayed symptoms </w:t>
      </w:r>
      <w:r w:rsidR="00B23554">
        <w:t>of anorexia (at about 13-18 d</w:t>
      </w:r>
      <w:r w:rsidRPr="00050804">
        <w:t xml:space="preserve"> after the C26 cell injection). The pair-fed mice were then paired to a cachectic mouse such that the pair-fed mouse was given the same amount of food, by weight, as was consumed by the tumor bearing mouse on the previous day. </w:t>
      </w:r>
    </w:p>
    <w:p w14:paraId="43C9FE82" w14:textId="1F529F3D" w:rsidR="00476F98" w:rsidRPr="00050804" w:rsidRDefault="00476F98" w:rsidP="00055329">
      <w:pPr>
        <w:spacing w:line="480" w:lineRule="auto"/>
        <w:ind w:firstLine="720"/>
        <w:jc w:val="both"/>
      </w:pPr>
      <w:r>
        <w:t>Mice were killed at 9-11</w:t>
      </w:r>
      <w:r w:rsidRPr="00050804">
        <w:t xml:space="preserve"> a.m. by cervical dislocation when they had lost 10-15% body</w:t>
      </w:r>
      <w:r w:rsidR="00B23554">
        <w:t xml:space="preserve"> weight or at the latest 24 d</w:t>
      </w:r>
      <w:r w:rsidRPr="00050804">
        <w:t xml:space="preserve"> after the tumor cell injection. Organs including tumor, liver, fat pads (inguinal WAT, iWAT; epididymal/abdominal WAT, aWAT; and interscapular BAT), and gastrocnemius muscles (GC) were collected, snap frozen and used for further analysis. Total body fat content was determined by an Echo magnetic resonance imaging (ECHO-MRI) body composition analyzer (Echo Medical Systems, Houston). Indirect calorimetry was performed in PhenoMaster cages (TSE Systems, Bad Homburg) with individually housed mice at 22</w:t>
      </w:r>
      <w:r w:rsidR="003D2DE5">
        <w:t xml:space="preserve"> </w:t>
      </w:r>
      <w:r w:rsidRPr="00050804">
        <w:t>°C; measurements were performed and statistically analyzed as described</w:t>
      </w:r>
      <w:hyperlink w:anchor="_ENREF_39" w:tooltip="Tschop, 2011 #1878" w:history="1">
        <w:r w:rsidR="00E25A96">
          <w:fldChar w:fldCharType="begin">
            <w:fldData xml:space="preserve">PEVuZE5vdGU+PENpdGU+PEF1dGhvcj5Uc2Nob3A8L0F1dGhvcj48WWVhcj4yMDExPC9ZZWFyPjxS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==
</w:fldData>
          </w:fldChar>
        </w:r>
        <w:r w:rsidR="00E25A96">
          <w:instrText xml:space="preserve"> ADDIN EN.CITE </w:instrText>
        </w:r>
        <w:r w:rsidR="00E25A96">
          <w:fldChar w:fldCharType="begin">
            <w:fldData xml:space="preserve">PEVuZE5vdGU+PENpdGU+PEF1dGhvcj5Uc2Nob3A8L0F1dGhvcj48WWVhcj4yMDExPC9ZZWFyPjxS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9</w:t>
        </w:r>
        <w:r w:rsidR="00E25A96">
          <w:fldChar w:fldCharType="end"/>
        </w:r>
      </w:hyperlink>
      <w:r w:rsidRPr="00050804">
        <w:t xml:space="preserve">. For the pair-fed group, food access was blocked when the control mice had consumed the amount of food that the C26 mice had </w:t>
      </w:r>
      <w:r w:rsidRPr="00050804">
        <w:lastRenderedPageBreak/>
        <w:t>consumed the hour before. C26 injected animals were sacrificed when they had lost &gt;</w:t>
      </w:r>
      <w:r>
        <w:t xml:space="preserve"> </w:t>
      </w:r>
      <w:r w:rsidRPr="00050804">
        <w:t xml:space="preserve">10% body weight; the respective pair-fed control was sacrificed on the same day. </w:t>
      </w:r>
    </w:p>
    <w:p w14:paraId="37359F43" w14:textId="24B622C1" w:rsidR="00476F98" w:rsidRPr="00050804" w:rsidRDefault="001129FC" w:rsidP="00476F98">
      <w:pPr>
        <w:spacing w:line="480" w:lineRule="auto"/>
        <w:jc w:val="both"/>
      </w:pPr>
      <w:r>
        <w:tab/>
        <w:t>6</w:t>
      </w:r>
      <w:r w:rsidR="00476F98" w:rsidRPr="00050804">
        <w:t>-hydroxydopamine (6</w:t>
      </w:r>
      <w:r>
        <w:t>-</w:t>
      </w:r>
      <w:r w:rsidR="00476F98" w:rsidRPr="00050804">
        <w:t>OHDA, Sigma, Munich) was dissolved in saline solution (Braun, Melsungen) with 1% ascorbic acid (Sigma, Munich). While under anesthesia of isofluorane, mice underwent surgery where each iWAT depot was injected 14 times at different sites (2</w:t>
      </w:r>
      <w:r w:rsidR="00476F98">
        <w:t xml:space="preserve"> </w:t>
      </w:r>
      <w:r w:rsidR="00476F98" w:rsidRPr="00050804">
        <w:t>µl per injection) with 10</w:t>
      </w:r>
      <w:r w:rsidR="00476F98">
        <w:t xml:space="preserve"> </w:t>
      </w:r>
      <w:r w:rsidR="00476F98" w:rsidRPr="00050804">
        <w:t>mg/ml 6</w:t>
      </w:r>
      <w:r>
        <w:t>-</w:t>
      </w:r>
      <w:r w:rsidR="00476F98" w:rsidRPr="00050804">
        <w:t xml:space="preserve">OHDA or saline solution. The mice were allowed to </w:t>
      </w:r>
      <w:r w:rsidR="00F77A03">
        <w:t>recover for a minimum of 10 d</w:t>
      </w:r>
      <w:r w:rsidR="00476F98" w:rsidRPr="00050804">
        <w:t xml:space="preserve"> prior to C26 or PBS injection. For the cold exposure experiment, mice </w:t>
      </w:r>
      <w:r w:rsidR="00F77A03">
        <w:t>were left to recover for 10 d</w:t>
      </w:r>
      <w:r w:rsidR="00476F98" w:rsidRPr="00050804">
        <w:t xml:space="preserve"> before being placed i</w:t>
      </w:r>
      <w:r w:rsidR="00F77A03">
        <w:t>n the TSE Phenomaster for 24 h</w:t>
      </w:r>
      <w:r w:rsidR="00476F98" w:rsidRPr="00050804">
        <w:t xml:space="preserve"> at 22</w:t>
      </w:r>
      <w:r w:rsidR="003D2DE5">
        <w:t xml:space="preserve"> </w:t>
      </w:r>
      <w:r w:rsidR="00F77A03">
        <w:t>°C followed by 24 h</w:t>
      </w:r>
      <w:r w:rsidR="00476F98" w:rsidRPr="00050804">
        <w:t xml:space="preserve"> at 4</w:t>
      </w:r>
      <w:r w:rsidR="003D2DE5">
        <w:t xml:space="preserve"> </w:t>
      </w:r>
      <w:r w:rsidR="00476F98" w:rsidRPr="00050804">
        <w:t xml:space="preserve">°C. Tissue norepinephrine levels were determined using commercially available ELISA kits (Abnova, Heidelberg). </w:t>
      </w:r>
    </w:p>
    <w:p w14:paraId="1F2BA59C" w14:textId="17DBBE0D" w:rsidR="00476F98" w:rsidRPr="00050804" w:rsidRDefault="00476F98" w:rsidP="00476F98">
      <w:pPr>
        <w:spacing w:line="480" w:lineRule="auto"/>
        <w:jc w:val="both"/>
      </w:pPr>
      <w:r w:rsidRPr="00925071">
        <w:rPr>
          <w:i/>
        </w:rPr>
        <w:t>Apc</w:t>
      </w:r>
      <w:r w:rsidRPr="00050804">
        <w:t xml:space="preserve"> delta580 mice were obtained from NCI Frederick and housed until heterozygous animals developed multiple intestin</w:t>
      </w:r>
      <w:r>
        <w:t>al neoplasia and cachexia at five to six months of age</w:t>
      </w:r>
      <w:hyperlink w:anchor="_ENREF_38" w:tooltip="Kuraguchi, 2006 #1969" w:history="1">
        <w:r w:rsidR="00E25A96">
          <w:fldChar w:fldCharType="begin">
            <w:fldData xml:space="preserve">PEVuZE5vdGU+PENpdGU+PEF1dGhvcj5LdXJhZ3VjaGk8L0F1dGhvcj48WWVhcj4yMDA2PC9ZZWFy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</w:fldData>
          </w:fldChar>
        </w:r>
        <w:r w:rsidR="00E25A96">
          <w:instrText xml:space="preserve"> ADDIN EN.CITE </w:instrText>
        </w:r>
        <w:r w:rsidR="00E25A96">
          <w:fldChar w:fldCharType="begin">
            <w:fldData xml:space="preserve">PEVuZE5vdGU+PENpdGU+PEF1dGhvcj5LdXJhZ3VjaGk8L0F1dGhvcj48WWVhcj4yMDA2PC9ZZWFy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38</w:t>
        </w:r>
        <w:r w:rsidR="00E25A96">
          <w:fldChar w:fldCharType="end"/>
        </w:r>
      </w:hyperlink>
      <w:r w:rsidRPr="00050804">
        <w:t xml:space="preserve">. </w:t>
      </w:r>
      <w:r w:rsidRPr="00A852D5">
        <w:rPr>
          <w:i/>
        </w:rPr>
        <w:t>Ucp1</w:t>
      </w:r>
      <w:r w:rsidRPr="00050804">
        <w:t xml:space="preserve"> and </w:t>
      </w:r>
      <w:r w:rsidRPr="00A852D5">
        <w:rPr>
          <w:i/>
        </w:rPr>
        <w:t>Cidea</w:t>
      </w:r>
      <w:r w:rsidRPr="00050804">
        <w:t xml:space="preserve"> knockout mice have been described before </w:t>
      </w:r>
      <w:r w:rsidR="00E25A96">
        <w:fldChar w:fldCharType="begin">
          <w:fldData xml:space="preserve">PEVuZE5vdGU+PENpdGU+PEF1dGhvcj5aaG91PC9BdXRob3I+PFllYXI+MjAwMzwvWWVhcj48UmVj
TnVtPjE0MDY8L1JlY051bT48RGlzcGxheVRleHQ+PHN0eWxlIGZhY2U9InN1cGVyc2NyaXB0Ij4x
NSw0MTwvc3R5bGU+PC9EaXNwbGF5VGV4dD48cmVjb3JkPjxyZWMtbnVtYmVyPjE0MDY8L3JlYy1u
dW1iZXI+PGZvcmVpZ24ta2V5cz48a2V5IGFwcD0iRU4iIGRiLWlkPSIydzVlcHJhMGUydzJwdWVh
ZDljcHJyc3Q5enI5MjVydzJlcnMiIHRpbWVzdGFtcD0iMCI+MTQwNj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FnZXM+NDktNTY8L3BhZ2VzPjx2b2x1bWU+MzU8L3ZvbHVtZT48bnVtYmVyPjE8L251bWJlcj48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MC00PC9wYWdlcz48dm9sdW1lPjM4Nzwvdm9sdW1lPjxudW1iZXI+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</w:fldData>
        </w:fldChar>
      </w:r>
      <w:r w:rsidR="00E25A96">
        <w:instrText xml:space="preserve"> ADDIN EN.CITE </w:instrText>
      </w:r>
      <w:r w:rsidR="00E25A96">
        <w:fldChar w:fldCharType="begin">
          <w:fldData xml:space="preserve">PEVuZE5vdGU+PENpdGU+PEF1dGhvcj5aaG91PC9BdXRob3I+PFllYXI+MjAwMzwvWWVhcj48UmVj
TnVtPjE0MDY8L1JlY051bT48RGlzcGxheVRleHQ+PHN0eWxlIGZhY2U9InN1cGVyc2NyaXB0Ij4x
NSw0MTwvc3R5bGU+PC9EaXNwbGF5VGV4dD48cmVjb3JkPjxyZWMtbnVtYmVyPjE0MDY8L3JlYy1u
dW1iZXI+PGZvcmVpZ24ta2V5cz48a2V5IGFwcD0iRU4iIGRiLWlkPSIydzVlcHJhMGUydzJwdWVh
ZDljcHJyc3Q5enI5MjVydzJlcnMiIHRpbWVzdGFtcD0iMCI+MTQwNj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FnZXM+NDktNTY8L3BhZ2VzPjx2b2x1bWU+MzU8L3ZvbHVtZT48bnVtYmVyPjE8L251bWJlcj48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MC00PC9wYWdlcz48dm9sdW1lPjM4Nzwvdm9sdW1lPjxudW1iZXI+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</w:fldData>
        </w:fldChar>
      </w:r>
      <w:r w:rsidR="00E25A96">
        <w:instrText xml:space="preserve"> ADDIN EN.CITE.DATA </w:instrText>
      </w:r>
      <w:r w:rsidR="00E25A96">
        <w:fldChar w:fldCharType="end"/>
      </w:r>
      <w:r w:rsidR="00E25A96">
        <w:fldChar w:fldCharType="separate"/>
      </w:r>
      <w:hyperlink w:anchor="_ENREF_15" w:tooltip="Zhou, 2003 #1406" w:history="1">
        <w:r w:rsidR="00E25A96" w:rsidRPr="00E25A96">
          <w:rPr>
            <w:noProof/>
            <w:vertAlign w:val="superscript"/>
          </w:rPr>
          <w:t>15</w:t>
        </w:r>
      </w:hyperlink>
      <w:r w:rsidR="00E25A96" w:rsidRPr="00E25A96">
        <w:rPr>
          <w:noProof/>
          <w:vertAlign w:val="superscript"/>
        </w:rPr>
        <w:t>,</w:t>
      </w:r>
      <w:hyperlink w:anchor="_ENREF_41" w:tooltip="Enerback, 1997 #2198" w:history="1">
        <w:r w:rsidR="00E25A96" w:rsidRPr="00E25A96">
          <w:rPr>
            <w:noProof/>
            <w:vertAlign w:val="superscript"/>
          </w:rPr>
          <w:t>41</w:t>
        </w:r>
      </w:hyperlink>
      <w:r w:rsidR="00E25A96">
        <w:fldChar w:fldCharType="end"/>
      </w:r>
      <w:r w:rsidRPr="00050804">
        <w:t>.</w:t>
      </w:r>
    </w:p>
    <w:p w14:paraId="687D0419" w14:textId="324963AB" w:rsidR="00476F98" w:rsidRPr="00050804" w:rsidRDefault="00476F98" w:rsidP="00055329">
      <w:pPr>
        <w:spacing w:line="480" w:lineRule="auto"/>
        <w:ind w:firstLine="720"/>
        <w:jc w:val="both"/>
      </w:pPr>
      <w:r w:rsidRPr="00050804">
        <w:t>In each animal experiment, mice were randomly assigned to each group.</w:t>
      </w:r>
      <w:r w:rsidR="000E35A3">
        <w:t xml:space="preserve"> </w:t>
      </w:r>
      <w:r w:rsidRPr="00050804">
        <w:t>Animal handling and experimentation was performed in accordance with the European Union directives and the German animal</w:t>
      </w:r>
      <w:r>
        <w:t xml:space="preserve"> welfare act </w:t>
      </w:r>
      <w:r w:rsidRPr="00050804">
        <w:t>and</w:t>
      </w:r>
      <w:r>
        <w:t xml:space="preserve"> approved by the </w:t>
      </w:r>
      <w:r w:rsidRPr="00050804">
        <w:t>Regierungspräsidium Karlsruhe</w:t>
      </w:r>
      <w:r>
        <w:t>, Germany.</w:t>
      </w:r>
    </w:p>
    <w:p w14:paraId="1F13164A" w14:textId="77777777" w:rsidR="00476F98" w:rsidRPr="00050804" w:rsidRDefault="00476F98" w:rsidP="00476F98">
      <w:pPr>
        <w:spacing w:line="480" w:lineRule="auto"/>
        <w:jc w:val="both"/>
        <w:rPr>
          <w:b/>
        </w:rPr>
      </w:pPr>
    </w:p>
    <w:p w14:paraId="3A4ADB3E" w14:textId="2EE19626" w:rsidR="00476F98" w:rsidRPr="00050804" w:rsidRDefault="00476F98" w:rsidP="00476F98">
      <w:pPr>
        <w:spacing w:line="480" w:lineRule="auto"/>
        <w:jc w:val="both"/>
      </w:pPr>
      <w:r w:rsidRPr="00050804">
        <w:rPr>
          <w:b/>
        </w:rPr>
        <w:t xml:space="preserve">Recombinant viruses. </w:t>
      </w:r>
      <w:r>
        <w:t>Ampk beta 1</w:t>
      </w:r>
      <w:r w:rsidRPr="00050804">
        <w:t xml:space="preserve"> amin</w:t>
      </w:r>
      <w:r w:rsidR="00F77A03">
        <w:t>o acids 232-248 and n-terminal F</w:t>
      </w:r>
      <w:r w:rsidRPr="00050804">
        <w:t>lag tag were cloned into puc57-pAdiponectin-miR122. Recombinant adeno-associated viruses (AAV) were produced by co-transfection of HEK 293 cells with puc57 and pDP8.ape plasmids (Plasmid factory, Bielefeld) and purified by VectorBiolabs (Philadelphia</w:t>
      </w:r>
      <w:r>
        <w:t>, PA</w:t>
      </w:r>
      <w:r w:rsidRPr="00050804">
        <w:t>). Control AAV represents an empty virus without peptide. Mice were injected at 3*10</w:t>
      </w:r>
      <w:r w:rsidRPr="00050804">
        <w:rPr>
          <w:vertAlign w:val="superscript"/>
        </w:rPr>
        <w:t>9</w:t>
      </w:r>
      <w:r>
        <w:t xml:space="preserve"> ifu per </w:t>
      </w:r>
      <w:r w:rsidRPr="00050804">
        <w:t>fat pad by microinjection into the inguinal fat pad (12 injections at different sites with 4</w:t>
      </w:r>
      <w:r>
        <w:t xml:space="preserve"> </w:t>
      </w:r>
      <w:r w:rsidRPr="00050804">
        <w:t>µl each) as described above. In a separate experiment, mice were injected with 5*10</w:t>
      </w:r>
      <w:r w:rsidRPr="00050804">
        <w:rPr>
          <w:vertAlign w:val="superscript"/>
        </w:rPr>
        <w:t>11</w:t>
      </w:r>
      <w:r w:rsidRPr="00050804">
        <w:t xml:space="preserve"> ifu </w:t>
      </w:r>
      <w:r w:rsidRPr="00050804">
        <w:lastRenderedPageBreak/>
        <w:t>into the tail vein</w:t>
      </w:r>
      <w:r>
        <w:t>. Experiments were initiated two to three</w:t>
      </w:r>
      <w:r w:rsidRPr="00050804">
        <w:t xml:space="preserve"> weeks following virus infection.</w:t>
      </w:r>
    </w:p>
    <w:p w14:paraId="64C9A280" w14:textId="194C855A" w:rsidR="00476F98" w:rsidRPr="00050804" w:rsidRDefault="00476F98" w:rsidP="00055329">
      <w:pPr>
        <w:spacing w:line="480" w:lineRule="auto"/>
        <w:ind w:firstLine="720"/>
        <w:jc w:val="both"/>
        <w:rPr>
          <w:lang w:val="en-GB"/>
        </w:rPr>
      </w:pPr>
      <w:r w:rsidRPr="00050804">
        <w:t xml:space="preserve">Mature 3T3-L1 adipocytes were transduced with a constitutively active </w:t>
      </w:r>
      <w:r>
        <w:t>Ampk</w:t>
      </w:r>
      <w:r w:rsidRPr="00050804">
        <w:t xml:space="preserve"> alpha adenovirus</w:t>
      </w:r>
      <w:hyperlink w:anchor="_ENREF_56" w:tooltip="Steinberg, 2006 #2273" w:history="1">
        <w:r w:rsidR="00E25A96">
          <w:rPr>
            <w:lang w:val="en-GB"/>
          </w:rPr>
          <w:fldChar w:fldCharType="begin">
            <w:fldData xml:space="preserve">PEVuZE5vdGU+PENpdGU+PEF1dGhvcj5TdGVpbmJlcmc8L0F1dGhvcj48WWVhcj4yMDA2PC9ZZWFy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DY1LTc0PC9wYWdl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</w:fldData>
          </w:fldChar>
        </w:r>
        <w:r w:rsidR="00E25A96">
          <w:rPr>
            <w:lang w:val="en-GB"/>
          </w:rPr>
          <w:instrText xml:space="preserve"> ADDIN EN.CITE </w:instrText>
        </w:r>
        <w:r w:rsidR="00E25A96">
          <w:rPr>
            <w:lang w:val="en-GB"/>
          </w:rPr>
          <w:fldChar w:fldCharType="begin">
            <w:fldData xml:space="preserve">PEVuZE5vdGU+PENpdGU+PEF1dGhvcj5TdGVpbmJlcmc8L0F1dGhvcj48WWVhcj4yMDA2PC9ZZWFy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DY1LTc0PC9wYWdl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</w:fldData>
          </w:fldChar>
        </w:r>
        <w:r w:rsidR="00E25A96">
          <w:rPr>
            <w:lang w:val="en-GB"/>
          </w:rPr>
          <w:instrText xml:space="preserve"> ADDIN EN.CITE.DATA </w:instrText>
        </w:r>
        <w:r w:rsidR="00E25A96">
          <w:rPr>
            <w:lang w:val="en-GB"/>
          </w:rPr>
        </w:r>
        <w:r w:rsidR="00E25A96">
          <w:rPr>
            <w:lang w:val="en-GB"/>
          </w:rPr>
          <w:fldChar w:fldCharType="end"/>
        </w:r>
        <w:r w:rsidR="00E25A96">
          <w:rPr>
            <w:lang w:val="en-GB"/>
          </w:rPr>
        </w:r>
        <w:r w:rsidR="00E25A96">
          <w:rPr>
            <w:lang w:val="en-GB"/>
          </w:rPr>
          <w:fldChar w:fldCharType="separate"/>
        </w:r>
        <w:r w:rsidR="00E25A96" w:rsidRPr="00E25A96">
          <w:rPr>
            <w:noProof/>
            <w:vertAlign w:val="superscript"/>
            <w:lang w:val="en-GB"/>
          </w:rPr>
          <w:t>56</w:t>
        </w:r>
        <w:r w:rsidR="00E25A96">
          <w:rPr>
            <w:lang w:val="en-GB"/>
          </w:rPr>
          <w:fldChar w:fldCharType="end"/>
        </w:r>
      </w:hyperlink>
      <w:r w:rsidRPr="00050804">
        <w:rPr>
          <w:lang w:val="en-GB"/>
        </w:rPr>
        <w:t xml:space="preserve"> and a GFP adenovirus as control at a</w:t>
      </w:r>
      <w:r>
        <w:rPr>
          <w:lang w:val="en-GB"/>
        </w:rPr>
        <w:t>n MOI 500, respectively. After three</w:t>
      </w:r>
      <w:r w:rsidRPr="00050804">
        <w:rPr>
          <w:lang w:val="en-GB"/>
        </w:rPr>
        <w:t xml:space="preserve"> days, cells were treated with C26 CM for 24 hrs and lipolysis was measured.  </w:t>
      </w:r>
    </w:p>
    <w:p w14:paraId="266C058F" w14:textId="77777777" w:rsidR="00476F98" w:rsidRPr="00050804" w:rsidRDefault="00476F98" w:rsidP="00476F98">
      <w:pPr>
        <w:spacing w:line="480" w:lineRule="auto"/>
        <w:jc w:val="both"/>
        <w:rPr>
          <w:lang w:val="en-GB"/>
        </w:rPr>
      </w:pPr>
    </w:p>
    <w:p w14:paraId="191DF87F" w14:textId="6F776B4B" w:rsidR="00476F98" w:rsidRPr="00050804" w:rsidRDefault="00476F98" w:rsidP="00476F98">
      <w:pPr>
        <w:spacing w:line="480" w:lineRule="auto"/>
        <w:jc w:val="both"/>
        <w:rPr>
          <w:b/>
        </w:rPr>
      </w:pPr>
      <w:r w:rsidRPr="00050804">
        <w:rPr>
          <w:b/>
        </w:rPr>
        <w:t>Histology.</w:t>
      </w:r>
      <w:r w:rsidRPr="00050804">
        <w:t xml:space="preserve"> Tissues were collected and immediately stored in </w:t>
      </w:r>
      <w:r w:rsidR="00F77A03">
        <w:rPr>
          <w:bCs/>
        </w:rPr>
        <w:t>4% paraformaldehyde for 24 h</w:t>
      </w:r>
      <w:r w:rsidRPr="00050804">
        <w:rPr>
          <w:bCs/>
        </w:rPr>
        <w:t xml:space="preserve"> at 4</w:t>
      </w:r>
      <w:r>
        <w:rPr>
          <w:bCs/>
        </w:rPr>
        <w:t xml:space="preserve"> </w:t>
      </w:r>
      <w:r w:rsidRPr="00050804">
        <w:rPr>
          <w:bCs/>
        </w:rPr>
        <w:t>°C. Paraffin embedded tissues were cut in 4</w:t>
      </w:r>
      <w:r>
        <w:rPr>
          <w:bCs/>
        </w:rPr>
        <w:t xml:space="preserve"> </w:t>
      </w:r>
      <w:r w:rsidRPr="00050804">
        <w:rPr>
          <w:bCs/>
        </w:rPr>
        <w:t>μm sections and mounted. Sections were stained with hematoxylin and eosin by standard procedures. Immunohistochemi</w:t>
      </w:r>
      <w:r>
        <w:rPr>
          <w:bCs/>
        </w:rPr>
        <w:t>stry was performed using the α-F</w:t>
      </w:r>
      <w:r w:rsidRPr="00050804">
        <w:rPr>
          <w:bCs/>
        </w:rPr>
        <w:t>lag antibody (</w:t>
      </w:r>
      <w:r>
        <w:rPr>
          <w:bCs/>
        </w:rPr>
        <w:t xml:space="preserve">F1804, </w:t>
      </w:r>
      <w:r w:rsidR="00CA1145">
        <w:rPr>
          <w:bCs/>
        </w:rPr>
        <w:t xml:space="preserve">1:1,000, </w:t>
      </w:r>
      <w:r w:rsidRPr="00050804">
        <w:rPr>
          <w:bCs/>
        </w:rPr>
        <w:t xml:space="preserve">Sigma, Munich) and </w:t>
      </w:r>
      <w:r>
        <w:rPr>
          <w:bCs/>
        </w:rPr>
        <w:t>Ucp1</w:t>
      </w:r>
      <w:r w:rsidRPr="00050804">
        <w:rPr>
          <w:bCs/>
        </w:rPr>
        <w:t xml:space="preserve"> antibody (ab23841,</w:t>
      </w:r>
      <w:r w:rsidR="00CA1145">
        <w:rPr>
          <w:bCs/>
        </w:rPr>
        <w:t xml:space="preserve"> 1:1,000,</w:t>
      </w:r>
      <w:r w:rsidRPr="00050804">
        <w:rPr>
          <w:bCs/>
        </w:rPr>
        <w:t xml:space="preserve"> Abcam, Cambridge). Stainings were imaged at 40x magnification (Zeiss, Jena).</w:t>
      </w:r>
    </w:p>
    <w:p w14:paraId="2DD2E6CC" w14:textId="77777777" w:rsidR="00476F98" w:rsidRPr="00050804" w:rsidRDefault="00476F98" w:rsidP="00476F98">
      <w:pPr>
        <w:spacing w:line="480" w:lineRule="auto"/>
        <w:jc w:val="both"/>
        <w:rPr>
          <w:bCs/>
        </w:rPr>
      </w:pPr>
    </w:p>
    <w:p w14:paraId="0EECDE9A" w14:textId="0E5209D3" w:rsidR="00476F98" w:rsidRPr="00050804" w:rsidRDefault="00476F98" w:rsidP="00476F98">
      <w:pPr>
        <w:spacing w:line="480" w:lineRule="auto"/>
        <w:jc w:val="both"/>
      </w:pPr>
      <w:r w:rsidRPr="00050804">
        <w:rPr>
          <w:b/>
        </w:rPr>
        <w:t>Quantitative Taqman RT-PCR</w:t>
      </w:r>
      <w:r w:rsidRPr="00050804">
        <w:t>. Total RNA was extracted from frozen organ samples or cultured adipocytes using QIAzol and the RNeasy kit (Qiagen, Hilden). cDNA was prepared by reverse transcription using M-MuLV enzyme and Oligo dT primer (Fermentas, St. Leon-Rot). cDNAs were amplified using assay-on-demand kits and a StepOne Real-time PCR system (Life Technologies, Darmstadt). RNA expression data were quantified according to the delta Ct method as described</w:t>
      </w:r>
      <w:hyperlink w:anchor="_ENREF_57" w:tooltip="Livak, 2001 #1660" w:history="1">
        <w:r w:rsidR="00E25A96">
          <w:fldChar w:fldCharType="begin"/>
        </w:r>
        <w:r w:rsidR="00E25A96">
          <w:instrText xml:space="preserve"> ADDIN EN.CITE &lt;EndNote&gt;&lt;Cite&gt;&lt;Author&gt;Livak&lt;/Author&gt;&lt;Year&gt;2001&lt;/Year&gt;&lt;RecNum&gt;1660&lt;/RecNum&gt;&lt;DisplayText&gt;&lt;style face="superscript"&gt;57&lt;/style&gt;&lt;/DisplayText&gt;&lt;record&gt;&lt;rec-number&gt;1660&lt;/rec-number&gt;&lt;foreign-keys&gt;&lt;key app="EN" db-id="2w5epra0e2w2puead9cprrst9zr925rw2ers" timestamp="0"&gt;1660&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entrez/query.fcgi?cmd=Retrieve&amp;amp;db=PubMed&amp;amp;dopt=Citation&amp;amp;list_uids=11846609&lt;/url&gt;&lt;/related-urls&gt;&lt;/urls&gt;&lt;electronic-resource-num&gt;10.1006/meth.2001.1262&amp;#xD;S1046-2023(01)91262-9 [pii]&lt;/electronic-resource-num&gt;&lt;language&gt;eng&lt;/language&gt;&lt;/record&gt;&lt;/Cite&gt;&lt;/EndNote&gt;</w:instrText>
        </w:r>
        <w:r w:rsidR="00E25A96">
          <w:fldChar w:fldCharType="separate"/>
        </w:r>
        <w:r w:rsidR="00E25A96" w:rsidRPr="00E25A96">
          <w:rPr>
            <w:noProof/>
            <w:vertAlign w:val="superscript"/>
          </w:rPr>
          <w:t>57</w:t>
        </w:r>
        <w:r w:rsidR="00E25A96">
          <w:fldChar w:fldCharType="end"/>
        </w:r>
      </w:hyperlink>
      <w:r w:rsidRPr="00050804">
        <w:t xml:space="preserve"> and normalized to levels of </w:t>
      </w:r>
      <w:r w:rsidRPr="00925071">
        <w:rPr>
          <w:i/>
        </w:rPr>
        <w:t>TATA-box binding protein</w:t>
      </w:r>
      <w:r w:rsidRPr="00050804">
        <w:t xml:space="preserve"> RNA (</w:t>
      </w:r>
      <w:r w:rsidRPr="00925071">
        <w:rPr>
          <w:i/>
        </w:rPr>
        <w:t>Tbp</w:t>
      </w:r>
      <w:r w:rsidRPr="00050804">
        <w:t>).</w:t>
      </w:r>
    </w:p>
    <w:p w14:paraId="30248028" w14:textId="77777777" w:rsidR="00476F98" w:rsidRPr="00050804" w:rsidRDefault="00476F98" w:rsidP="00476F98">
      <w:pPr>
        <w:spacing w:line="480" w:lineRule="auto"/>
        <w:jc w:val="both"/>
      </w:pPr>
    </w:p>
    <w:p w14:paraId="03553994" w14:textId="6C248D94" w:rsidR="00476F98" w:rsidRPr="00050804" w:rsidRDefault="00476F98" w:rsidP="00476F98">
      <w:pPr>
        <w:spacing w:line="480" w:lineRule="auto"/>
        <w:jc w:val="both"/>
      </w:pPr>
      <w:r w:rsidRPr="00050804">
        <w:rPr>
          <w:b/>
        </w:rPr>
        <w:t>Primary adipocytes isolation and differentiation.</w:t>
      </w:r>
      <w:r>
        <w:t xml:space="preserve"> Six to seven</w:t>
      </w:r>
      <w:r w:rsidRPr="00050804">
        <w:t xml:space="preserve"> week old male NMRI mice were obtained from Charles River (Brussels, Belgium). Inguinal WAT and interscapular BAT were dissected and stromal vascular fractions were isolated as previously described</w:t>
      </w:r>
      <w:hyperlink w:anchor="_ENREF_40" w:tooltip="Vegiopoulos, 2010 #1684" w:history="1">
        <w:r w:rsidR="00E25A96">
          <w:fldChar w:fldCharType="begin">
            <w:fldData xml:space="preserve">PEVuZE5vdGU+PENpdGU+PEF1dGhvcj5WZWdpb3BvdWxvczwvQXV0aG9yPjxZZWFyPjIwMTA8L1ll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</w:fldData>
          </w:fldChar>
        </w:r>
        <w:r w:rsidR="00E25A96">
          <w:instrText xml:space="preserve"> ADDIN EN.CITE </w:instrText>
        </w:r>
        <w:r w:rsidR="00E25A96">
          <w:fldChar w:fldCharType="begin">
            <w:fldData xml:space="preserve">PEVuZE5vdGU+PENpdGU+PEF1dGhvcj5WZWdpb3BvdWxvczwvQXV0aG9yPjxZZWFyPjIwMTA8L1ll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40</w:t>
        </w:r>
        <w:r w:rsidR="00E25A96">
          <w:fldChar w:fldCharType="end"/>
        </w:r>
      </w:hyperlink>
      <w:r w:rsidRPr="00050804">
        <w:t>. Primary adipocytes were differentiated in sta</w:t>
      </w:r>
      <w:r>
        <w:t xml:space="preserve">ndard differentiation </w:t>
      </w:r>
      <w:r>
        <w:lastRenderedPageBreak/>
        <w:t>cocktails</w:t>
      </w:r>
      <w:hyperlink w:anchor="_ENREF_58" w:tooltip="Rodeheffer, 2008 #1393" w:history="1">
        <w:r w:rsidR="00E25A96">
          <w:fldChar w:fldCharType="begin"/>
        </w:r>
        <w:r w:rsidR="00E25A96">
          <w:instrText xml:space="preserve"> ADDIN EN.CITE &lt;EndNote&gt;&lt;Cite&gt;&lt;Author&gt;Rodeheffer&lt;/Author&gt;&lt;Year&gt;2008&lt;/Year&gt;&lt;RecNum&gt;1393&lt;/RecNum&gt;&lt;DisplayText&gt;&lt;style face="superscript"&gt;58&lt;/style&gt;&lt;/DisplayText&gt;&lt;record&gt;&lt;rec-number&gt;1393&lt;/rec-number&gt;&lt;foreign-keys&gt;&lt;key app="EN" db-id="2w5epra0e2w2puead9cprrst9zr925rw2ers" timestamp="0"&gt;1393&lt;/key&gt;&lt;/foreign-keys&gt;&lt;ref-type name="Journal Article"&gt;17&lt;/ref-type&gt;&lt;contributors&gt;&lt;authors&gt;&lt;author&gt;Rodeheffer, M. S.&lt;/author&gt;&lt;author&gt;Birsoy, K.&lt;/author&gt;&lt;author&gt;Friedman, J. M.&lt;/author&gt;&lt;/authors&gt;&lt;/contributors&gt;&lt;auth-address&gt;Laboratory of Molecular Genetics, The Rockefeller University, 1230 York Avenue, New York, NY 10065, USA.&lt;/auth-address&gt;&lt;titles&gt;&lt;title&gt;Identification of white adipocyte progenitor cells in vivo&lt;/title&gt;&lt;secondary-title&gt;Cell&lt;/secondary-title&gt;&lt;/titles&gt;&lt;periodical&gt;&lt;full-title&gt;Cell&lt;/full-title&gt;&lt;abbr-1&gt;Cell&lt;/abbr-1&gt;&lt;/periodical&gt;&lt;pages&gt;240-9&lt;/pages&gt;&lt;volume&gt;135&lt;/volume&gt;&lt;number&gt;2&lt;/number&gt;&lt;edition&gt;2008/10/07&lt;/edition&gt;&lt;keywords&gt;&lt;keyword&gt;Adipocytes, White/*cytology&lt;/keyword&gt;&lt;keyword&gt;Adipogenesis&lt;/keyword&gt;&lt;keyword&gt;Animals&lt;/keyword&gt;&lt;keyword&gt;Cell Proliferation&lt;/keyword&gt;&lt;keyword&gt;Female&lt;/keyword&gt;&lt;keyword&gt;Flow Cytometry&lt;/keyword&gt;&lt;keyword&gt;Lipodystrophy/metabolism&lt;/keyword&gt;&lt;keyword&gt;Mice&lt;/keyword&gt;&lt;keyword&gt;Mice, Transgenic&lt;/keyword&gt;&lt;keyword&gt;Obesity/metabolism&lt;/keyword&gt;&lt;keyword&gt;Stem Cells/*cytology&lt;/keyword&gt;&lt;/keywords&gt;&lt;dates&gt;&lt;year&gt;2008&lt;/year&gt;&lt;pub-dates&gt;&lt;date&gt;Oct 17&lt;/date&gt;&lt;/pub-dates&gt;&lt;/dates&gt;&lt;isbn&gt;1097-4172 (Electronic)&lt;/isbn&gt;&lt;accession-num&gt;18835024&lt;/accession-num&gt;&lt;urls&gt;&lt;related-urls&gt;&lt;url&gt;http://www.ncbi.nlm.nih.gov/entrez/query.fcgi?cmd=Retrieve&amp;amp;db=PubMed&amp;amp;dopt=Citation&amp;amp;list_uids=18835024&lt;/url&gt;&lt;/related-urls&gt;&lt;/urls&gt;&lt;electronic-resource-num&gt;S0092-8674(08)01194-X [pii]&amp;#xD;10.1016/j.cell.2008.09.036&lt;/electronic-resource-num&gt;&lt;language&gt;eng&lt;/language&gt;&lt;/record&gt;&lt;/Cite&gt;&lt;/EndNote&gt;</w:instrText>
        </w:r>
        <w:r w:rsidR="00E25A96">
          <w:fldChar w:fldCharType="separate"/>
        </w:r>
        <w:r w:rsidR="00E25A96" w:rsidRPr="00E25A96">
          <w:rPr>
            <w:noProof/>
            <w:vertAlign w:val="superscript"/>
          </w:rPr>
          <w:t>58</w:t>
        </w:r>
        <w:r w:rsidR="00E25A96">
          <w:fldChar w:fldCharType="end"/>
        </w:r>
      </w:hyperlink>
      <w:r w:rsidRPr="00050804">
        <w:t xml:space="preserve"> unless otherwise stated. Serum of either control or cachectic mice from completed experiments was pooled and added to the differentiation cocktail at a concentration of 1% for both the differentiation induction and the differentiation maturation. Fetal Bovine Serum (FBS; Gibco, Darmstadt) was added at a concentration of 9% or 4% for induction and maturation, respectively. Media was replaced every other day. For indicated experiments, primary adipocytes were transfected with control </w:t>
      </w:r>
      <w:r w:rsidR="00CA1145">
        <w:t xml:space="preserve">Flag </w:t>
      </w:r>
      <w:r w:rsidRPr="00050804">
        <w:t xml:space="preserve">peptide (CP) or </w:t>
      </w:r>
      <w:r w:rsidR="00CA1145">
        <w:t>Flag-</w:t>
      </w:r>
      <w:r>
        <w:t>Ampk</w:t>
      </w:r>
      <w:r w:rsidRPr="00050804">
        <w:t>-</w:t>
      </w:r>
      <w:r>
        <w:t>Cidea</w:t>
      </w:r>
      <w:r w:rsidRPr="00050804">
        <w:t xml:space="preserve"> Interfering Peptide </w:t>
      </w:r>
      <w:r w:rsidR="00CA1145">
        <w:t>(ACIP), 48 h</w:t>
      </w:r>
      <w:r w:rsidRPr="00050804">
        <w:t xml:space="preserve"> post-isolation and </w:t>
      </w:r>
      <w:r w:rsidR="00CA1145">
        <w:t>48 h</w:t>
      </w:r>
      <w:r w:rsidRPr="00050804">
        <w:t xml:space="preserve"> prior to the induction of differentiation using Turbofect transfection reagent (Thermo Scientific, Schwerte) as per the manufacturer’s instructions. </w:t>
      </w:r>
    </w:p>
    <w:p w14:paraId="778E9B55" w14:textId="77777777" w:rsidR="00476F98" w:rsidRPr="00050804" w:rsidRDefault="00476F98" w:rsidP="00476F98">
      <w:pPr>
        <w:spacing w:line="480" w:lineRule="auto"/>
        <w:jc w:val="both"/>
      </w:pPr>
    </w:p>
    <w:p w14:paraId="34EA1168" w14:textId="5DD6C6EB" w:rsidR="00476F98" w:rsidRPr="00050804" w:rsidRDefault="00476F98" w:rsidP="00476F98">
      <w:pPr>
        <w:spacing w:line="480" w:lineRule="auto"/>
        <w:jc w:val="both"/>
      </w:pPr>
      <w:r w:rsidRPr="00050804">
        <w:rPr>
          <w:b/>
        </w:rPr>
        <w:t xml:space="preserve">Cell culture. </w:t>
      </w:r>
      <w:r>
        <w:t xml:space="preserve">Wild-type mouse embryonic fibroblasts (MEFs) or </w:t>
      </w:r>
      <w:r w:rsidRPr="00CA1145">
        <w:rPr>
          <w:i/>
        </w:rPr>
        <w:t>Ampk</w:t>
      </w:r>
      <w:r>
        <w:t xml:space="preserve"> beta</w:t>
      </w:r>
      <w:r w:rsidRPr="00050804">
        <w:t>1</w:t>
      </w:r>
      <w:r>
        <w:t>beta2 KO MEFs</w:t>
      </w:r>
      <w:hyperlink w:anchor="_ENREF_32" w:tooltip="Fullerton, 2013 #1971" w:history="1">
        <w:r w:rsidR="00E25A96">
          <w:fldChar w:fldCharType="begin"/>
        </w:r>
        <w:r w:rsidR="00E25A96">
          <w:instrText xml:space="preserve"> ADDIN EN.CITE &lt;EndNote&gt;&lt;Cite&gt;&lt;Author&gt;Fullerton&lt;/Author&gt;&lt;Year&gt;2013&lt;/Year&gt;&lt;RecNum&gt;1971&lt;/RecNum&gt;&lt;DisplayText&gt;&lt;style face="superscript"&gt;32&lt;/style&gt;&lt;/DisplayText&gt;&lt;record&gt;&lt;rec-number&gt;1971&lt;/rec-number&gt;&lt;foreign-keys&gt;&lt;key app="EN" db-id="2w5epra0e2w2puead9cprrst9zr925rw2ers" timestamp="0"&gt;1971&lt;/key&gt;&lt;/foreign-keys&gt;&lt;ref-type name="Journal Article"&gt;17&lt;/ref-type&gt;&lt;contributors&gt;&lt;authors&gt;&lt;author&gt;Fullerton, M. D.&lt;/author&gt;&lt;author&gt;Galic, S.&lt;/author&gt;&lt;author&gt;Marcinko, K.&lt;/author&gt;&lt;author&gt;Sikkema, S.&lt;/author&gt;&lt;author&gt;Pulinilkunnil, T.&lt;/author&gt;&lt;author&gt;Chen, Z. P.&lt;/author&gt;&lt;author&gt;O&amp;apos;Neill, H. M.&lt;/author&gt;&lt;author&gt;Ford, R. J.&lt;/author&gt;&lt;author&gt;Palanivel, R.&lt;/author&gt;&lt;author&gt;O&amp;apos;Brien, M.&lt;/author&gt;&lt;author&gt;Hardie, D. G.&lt;/author&gt;&lt;author&gt;Macaulay, S. L.&lt;/author&gt;&lt;author&gt;Schertzer, J. D.&lt;/author&gt;&lt;author&gt;Dyck, J. R.&lt;/author&gt;&lt;author&gt;van Denderen, B. J.&lt;/author&gt;&lt;author&gt;Kemp, B. E.&lt;/author&gt;&lt;author&gt;Steinberg, G. R.&lt;/author&gt;&lt;/authors&gt;&lt;/contributors&gt;&lt;auth-address&gt;1] Department of Medicine, Division of Endocrinology and Metabolism, McMaster University, Hamilton, Ontario, Canada. [2] Department of Biochemistry and Biomedical Sciences, McMaster University, Hamilton, Ontario, Canada. [3].&lt;/auth-address&gt;&lt;titles&gt;&lt;title&gt;Single phosphorylation sites in Acc1 and Acc2 regulate lipid homeostasis and the insulin-sensitizing effects of metformi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649-54&lt;/pages&gt;&lt;volume&gt;19&lt;/volume&gt;&lt;number&gt;12&lt;/number&gt;&lt;dates&gt;&lt;year&gt;2013&lt;/year&gt;&lt;pub-dates&gt;&lt;date&gt;Dec&lt;/date&gt;&lt;/pub-dates&gt;&lt;/dates&gt;&lt;isbn&gt;1546-170X (Electronic)&amp;#xD;1078-8956 (Linking)&lt;/isbn&gt;&lt;accession-num&gt;24185692&lt;/accession-num&gt;&lt;urls&gt;&lt;related-urls&gt;&lt;url&gt;http://www.ncbi.nlm.nih.gov/pubmed/24185692&lt;/url&gt;&lt;/related-urls&gt;&lt;/urls&gt;&lt;electronic-resource-num&gt;10.1038/nm.3372&lt;/electronic-resource-num&gt;&lt;/record&gt;&lt;/Cite&gt;&lt;/EndNote&gt;</w:instrText>
        </w:r>
        <w:r w:rsidR="00E25A96">
          <w:fldChar w:fldCharType="separate"/>
        </w:r>
        <w:r w:rsidR="00E25A96" w:rsidRPr="00E25A96">
          <w:rPr>
            <w:noProof/>
            <w:vertAlign w:val="superscript"/>
          </w:rPr>
          <w:t>32</w:t>
        </w:r>
        <w:r w:rsidR="00E25A96">
          <w:fldChar w:fldCharType="end"/>
        </w:r>
      </w:hyperlink>
      <w:r w:rsidRPr="00050804">
        <w:t xml:space="preserve"> were cultured in 5</w:t>
      </w:r>
      <w:r>
        <w:t xml:space="preserve"> </w:t>
      </w:r>
      <w:r w:rsidRPr="00050804">
        <w:t>g/l DMEM (Gibco, Darmstadt), 10% FCS and 1% Pen/Strep. Cells were transfected (Turbofect; Therm</w:t>
      </w:r>
      <w:r>
        <w:t>o Scientific, Schwerte) with V5-</w:t>
      </w:r>
      <w:r w:rsidRPr="00050804">
        <w:t xml:space="preserve">tagged </w:t>
      </w:r>
      <w:r>
        <w:t>Cidea</w:t>
      </w:r>
      <w:r w:rsidRPr="00050804">
        <w:t xml:space="preserve"> overexpression construc</w:t>
      </w:r>
      <w:r>
        <w:t>t with or without</w:t>
      </w:r>
      <w:r w:rsidR="00CA1145">
        <w:t xml:space="preserve"> CP or ACIP for 48 h</w:t>
      </w:r>
      <w:r w:rsidRPr="00050804">
        <w:t xml:space="preserve">. Cells were lysed and analyzed by co-immunoprecipitation for interaction between </w:t>
      </w:r>
      <w:r>
        <w:t>Cidea</w:t>
      </w:r>
      <w:r w:rsidRPr="00050804">
        <w:t xml:space="preserve"> and </w:t>
      </w:r>
      <w:r>
        <w:t>Ampk beta 1</w:t>
      </w:r>
      <w:r w:rsidRPr="00050804">
        <w:t>. 3T3-L1 cells (ATCC, Manassas, VA) were cultured and differentiated as described before</w:t>
      </w:r>
      <w:hyperlink w:anchor="_ENREF_59" w:tooltip="Rohm, 2013 #1927" w:history="1">
        <w:r w:rsidR="00E25A96">
          <w:fldChar w:fldCharType="begin"/>
        </w:r>
        <w:r w:rsidR="00E25A96">
          <w:instrText xml:space="preserve"> ADDIN EN.CITE &lt;EndNote&gt;&lt;Cite&gt;&lt;Author&gt;Rohm&lt;/Author&gt;&lt;Year&gt;2013&lt;/Year&gt;&lt;RecNum&gt;1927&lt;/RecNum&gt;&lt;DisplayText&gt;&lt;style face="superscript"&gt;59&lt;/style&gt;&lt;/DisplayText&gt;&lt;record&gt;&lt;rec-number&gt;1927&lt;/rec-number&gt;&lt;foreign-keys&gt;&lt;key app="EN" db-id="2w5epra0e2w2puead9cprrst9zr925rw2ers" timestamp="0"&gt;1927&lt;/key&gt;&lt;/foreign-keys&gt;&lt;ref-type name="Journal Article"&gt;17&lt;/ref-type&gt;&lt;contributors&gt;&lt;authors&gt;&lt;author&gt;Rohm, M.&lt;/author&gt;&lt;author&gt;Sommerfeld, A.&lt;/author&gt;&lt;author&gt;Strzoda, D.&lt;/author&gt;&lt;author&gt;Jones, A.&lt;/author&gt;&lt;author&gt;Sijmonsma, T. P.&lt;/author&gt;&lt;author&gt;Rudofsky, G.&lt;/author&gt;&lt;author&gt;Wolfrum, C.&lt;/author&gt;&lt;author&gt;Sticht, C.&lt;/author&gt;&lt;author&gt;Gretz, N.&lt;/author&gt;&lt;author&gt;Zeyda, M.&lt;/author&gt;&lt;author&gt;Leitner, L.&lt;/author&gt;&lt;author&gt;Nawroth, P. P.&lt;/author&gt;&lt;author&gt;Stulnig, T. M.&lt;/author&gt;&lt;author&gt;Diaz, M. B.&lt;/author&gt;&lt;author&gt;Vegiopoulos, A.&lt;/author&gt;&lt;author&gt;Herzig, S.&lt;/author&gt;&lt;/authors&gt;&lt;/contributors&gt;&lt;auth-address&gt;Joint Division Molecular Metabolic Control, DKFZ-ZMBH Alliance and Network Aging Research, German Cancer Research Center (DKFZ) Heidelberg, Center for Molecular Biology (ZMBH) and University Hospital, Heidelberg University, 69120 Heidelberg, Germany.&lt;/auth-address&gt;&lt;titles&gt;&lt;title&gt;Transcriptional cofactor TBLR1 controls lipid mobilization in white adipose tissue&lt;/title&gt;&lt;secondary-title&gt;Cell Metab&lt;/secondary-title&gt;&lt;/titles&gt;&lt;periodical&gt;&lt;full-title&gt;Cell Metab&lt;/full-title&gt;&lt;abbr-1&gt;Cell metabolism&lt;/abbr-1&gt;&lt;/periodical&gt;&lt;pages&gt;575-85&lt;/pages&gt;&lt;volume&gt;17&lt;/volume&gt;&lt;number&gt;4&lt;/number&gt;&lt;edition&gt;2013/03/19&lt;/edition&gt;&lt;dates&gt;&lt;year&gt;2013&lt;/year&gt;&lt;pub-dates&gt;&lt;date&gt;Apr 2&lt;/date&gt;&lt;/pub-dates&gt;&lt;/dates&gt;&lt;isbn&gt;1932-7420 (Electronic)&amp;#xD;1550-4131 (Linking)&lt;/isbn&gt;&lt;accession-num&gt;23499424&lt;/accession-num&gt;&lt;urls&gt;&lt;related-urls&gt;&lt;url&gt;http://www.ncbi.nlm.nih.gov/entrez/query.fcgi?cmd=Retrieve&amp;amp;db=PubMed&amp;amp;dopt=Citation&amp;amp;list_uids=23499424&lt;/url&gt;&lt;/related-urls&gt;&lt;/urls&gt;&lt;electronic-resource-num&gt;S1550-4131(13)00058-2 [pii]&amp;#xD;10.1016/j.cmet.2013.02.010&lt;/electronic-resource-num&gt;&lt;language&gt;eng&lt;/language&gt;&lt;/record&gt;&lt;/Cite&gt;&lt;/EndNote&gt;</w:instrText>
        </w:r>
        <w:r w:rsidR="00E25A96">
          <w:fldChar w:fldCharType="separate"/>
        </w:r>
        <w:r w:rsidR="00E25A96" w:rsidRPr="00E25A96">
          <w:rPr>
            <w:noProof/>
            <w:vertAlign w:val="superscript"/>
          </w:rPr>
          <w:t>59</w:t>
        </w:r>
        <w:r w:rsidR="00E25A96">
          <w:fldChar w:fldCharType="end"/>
        </w:r>
      </w:hyperlink>
      <w:r w:rsidRPr="00050804">
        <w:t>. Differentiated 3T3-L1 adipocytes were trypsinized, re-plated on 12 well plates and transfected with 60</w:t>
      </w:r>
      <w:r>
        <w:t xml:space="preserve"> </w:t>
      </w:r>
      <w:r w:rsidRPr="00050804">
        <w:t>nM siRNA (</w:t>
      </w:r>
      <w:r w:rsidRPr="00601B02">
        <w:t>si</w:t>
      </w:r>
      <w:r w:rsidRPr="00A852D5">
        <w:rPr>
          <w:i/>
        </w:rPr>
        <w:t>Cidea</w:t>
      </w:r>
      <w:r w:rsidRPr="00050804">
        <w:t xml:space="preserve"> #SI00168483 and negative control siNC #SI03650325; Qiagen, Hilden) using Lipofectamine2000 (Thermo Scientific, Schwerte) following manufacturer’s instructions. CP and ACIP: oligos coding for </w:t>
      </w:r>
      <w:r>
        <w:t>Ampk</w:t>
      </w:r>
      <w:r w:rsidRPr="00050804">
        <w:t xml:space="preserve"> beta 1 amino acids 232-248 (AA sequence: Asn His Val Met Leu Asn His Leu Tyr Ala Leu Ser Ile Lys Asp Gly Val) were cloned into </w:t>
      </w:r>
      <w:r w:rsidRPr="00050804">
        <w:rPr>
          <w:bCs/>
          <w:color w:val="222222"/>
        </w:rPr>
        <w:t xml:space="preserve">pLKO-puro FLAG (Addgene, Cambridge, MA). Control peptide was pLKO-puro HA-FLAG. </w:t>
      </w:r>
      <w:r w:rsidRPr="00050804">
        <w:t>For tumor cell con</w:t>
      </w:r>
      <w:r>
        <w:t>ditioned media experiments, C26</w:t>
      </w:r>
      <w:hyperlink w:anchor="_ENREF_26" w:tooltip="Tanaka, 1990 #1167" w:history="1">
        <w:r w:rsidR="00E25A96">
          <w:fldChar w:fldCharType="begin">
            <w:fldData xml:space="preserve">PEVuZE5vdGU+PENpdGU+PEF1dGhvcj5UYW5ha2E8L0F1dGhvcj48WWVhcj4xOTkwPC9ZZWFyPjxS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</w:fldData>
          </w:fldChar>
        </w:r>
        <w:r w:rsidR="00E25A96">
          <w:instrText xml:space="preserve"> ADDIN EN.CITE </w:instrText>
        </w:r>
        <w:r w:rsidR="00E25A96">
          <w:fldChar w:fldCharType="begin">
            <w:fldData xml:space="preserve">PEVuZE5vdGU+PENpdGU+PEF1dGhvcj5UYW5ha2E8L0F1dGhvcj48WWVhcj4xOTkwPC9ZZWFyPjxS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</w:fldData>
          </w:fldChar>
        </w:r>
        <w:r w:rsidR="00E25A96">
          <w:instrText xml:space="preserve"> ADDIN EN.CITE.DATA </w:instrText>
        </w:r>
        <w:r w:rsidR="00E25A96">
          <w:fldChar w:fldCharType="end"/>
        </w:r>
        <w:r w:rsidR="00E25A96">
          <w:fldChar w:fldCharType="separate"/>
        </w:r>
        <w:r w:rsidR="00E25A96" w:rsidRPr="00E25A96">
          <w:rPr>
            <w:noProof/>
            <w:vertAlign w:val="superscript"/>
          </w:rPr>
          <w:t>26</w:t>
        </w:r>
        <w:r w:rsidR="00E25A96">
          <w:fldChar w:fldCharType="end"/>
        </w:r>
      </w:hyperlink>
      <w:r w:rsidRPr="00050804">
        <w:t xml:space="preserve">, </w:t>
      </w:r>
      <w:r>
        <w:t>MC38</w:t>
      </w:r>
      <w:r w:rsidRPr="00050804">
        <w:t xml:space="preserve">, </w:t>
      </w:r>
      <w:r>
        <w:t>SW480</w:t>
      </w:r>
      <w:r w:rsidRPr="00050804">
        <w:t>, LLC and HT29 cells (ATCC, Manassas, VA) were plated in 15</w:t>
      </w:r>
      <w:r w:rsidR="00CA1145">
        <w:t xml:space="preserve"> </w:t>
      </w:r>
      <w:r w:rsidRPr="00050804">
        <w:t>cm plates, grown to 80% confluency, and</w:t>
      </w:r>
      <w:r w:rsidR="00CA1145">
        <w:t xml:space="preserve"> the media were collected 48 h</w:t>
      </w:r>
      <w:r w:rsidRPr="00050804">
        <w:t xml:space="preserve"> </w:t>
      </w:r>
      <w:r w:rsidRPr="00050804">
        <w:lastRenderedPageBreak/>
        <w:t>later. Media from 15</w:t>
      </w:r>
      <w:r>
        <w:t xml:space="preserve"> </w:t>
      </w:r>
      <w:r w:rsidRPr="00050804">
        <w:t>cm plates with no cells was used as control media. Media was filtered and was use</w:t>
      </w:r>
      <w:r w:rsidR="00CA1145">
        <w:t>d 3:1 with fresh media for 24 h</w:t>
      </w:r>
      <w:r w:rsidRPr="00050804">
        <w:t xml:space="preserve"> stimulation. Cell lines were regularly tested for mycoplasma contamination as required</w:t>
      </w:r>
      <w:r>
        <w:t xml:space="preserve"> by in-house policies</w:t>
      </w:r>
      <w:r w:rsidRPr="00050804">
        <w:t xml:space="preserve">. Every cell culture experiment was repeated at least 2-3 times with </w:t>
      </w:r>
      <w:r w:rsidRPr="00CA1145">
        <w:rPr>
          <w:i/>
        </w:rPr>
        <w:t>n</w:t>
      </w:r>
      <w:r>
        <w:t xml:space="preserve"> </w:t>
      </w:r>
      <w:r w:rsidRPr="00050804">
        <w:t>≥</w:t>
      </w:r>
      <w:r>
        <w:t xml:space="preserve"> </w:t>
      </w:r>
      <w:r w:rsidRPr="00050804">
        <w:t xml:space="preserve">3 technical replicates each time. </w:t>
      </w:r>
    </w:p>
    <w:p w14:paraId="12AA810D" w14:textId="77777777" w:rsidR="00476F98" w:rsidRPr="00050804" w:rsidRDefault="00476F98" w:rsidP="00476F98">
      <w:pPr>
        <w:spacing w:line="480" w:lineRule="auto"/>
        <w:jc w:val="both"/>
      </w:pPr>
    </w:p>
    <w:p w14:paraId="32258107" w14:textId="5AA87034" w:rsidR="00476F98" w:rsidRPr="00050804" w:rsidRDefault="00476F98" w:rsidP="00476F98">
      <w:pPr>
        <w:spacing w:line="480" w:lineRule="auto"/>
        <w:jc w:val="both"/>
      </w:pPr>
      <w:r w:rsidRPr="00050804">
        <w:rPr>
          <w:b/>
        </w:rPr>
        <w:t>Lipolysis and lipogenesis.</w:t>
      </w:r>
      <w:r w:rsidRPr="00050804">
        <w:t xml:space="preserve"> Serum was taken from animals immediately following sacrifice. Non-esterified free fatty acids</w:t>
      </w:r>
      <w:r>
        <w:t xml:space="preserve"> (NEFA)</w:t>
      </w:r>
      <w:r w:rsidRPr="00050804">
        <w:t xml:space="preserve"> and glycerol were quantified using 4</w:t>
      </w:r>
      <w:r>
        <w:t xml:space="preserve"> </w:t>
      </w:r>
      <w:r w:rsidRPr="00050804">
        <w:t>µl serum in commercial kits (Wako, Neuss; Sigma, Munich). For the lipolysis assay, 3T3-L1 and primary adipocyt</w:t>
      </w:r>
      <w:r>
        <w:t>es were stimulated as described</w:t>
      </w:r>
      <w:hyperlink w:anchor="_ENREF_59" w:tooltip="Rohm, 2013 #1927" w:history="1">
        <w:r w:rsidR="00E25A96">
          <w:fldChar w:fldCharType="begin"/>
        </w:r>
        <w:r w:rsidR="00E25A96">
          <w:instrText xml:space="preserve"> ADDIN EN.CITE &lt;EndNote&gt;&lt;Cite&gt;&lt;Author&gt;Rohm&lt;/Author&gt;&lt;Year&gt;2013&lt;/Year&gt;&lt;RecNum&gt;1927&lt;/RecNum&gt;&lt;DisplayText&gt;&lt;style face="superscript"&gt;59&lt;/style&gt;&lt;/DisplayText&gt;&lt;record&gt;&lt;rec-number&gt;1927&lt;/rec-number&gt;&lt;foreign-keys&gt;&lt;key app="EN" db-id="2w5epra0e2w2puead9cprrst9zr925rw2ers" timestamp="0"&gt;1927&lt;/key&gt;&lt;/foreign-keys&gt;&lt;ref-type name="Journal Article"&gt;17&lt;/ref-type&gt;&lt;contributors&gt;&lt;authors&gt;&lt;author&gt;Rohm, M.&lt;/author&gt;&lt;author&gt;Sommerfeld, A.&lt;/author&gt;&lt;author&gt;Strzoda, D.&lt;/author&gt;&lt;author&gt;Jones, A.&lt;/author&gt;&lt;author&gt;Sijmonsma, T. P.&lt;/author&gt;&lt;author&gt;Rudofsky, G.&lt;/author&gt;&lt;author&gt;Wolfrum, C.&lt;/author&gt;&lt;author&gt;Sticht, C.&lt;/author&gt;&lt;author&gt;Gretz, N.&lt;/author&gt;&lt;author&gt;Zeyda, M.&lt;/author&gt;&lt;author&gt;Leitner, L.&lt;/author&gt;&lt;author&gt;Nawroth, P. P.&lt;/author&gt;&lt;author&gt;Stulnig, T. M.&lt;/author&gt;&lt;author&gt;Diaz, M. B.&lt;/author&gt;&lt;author&gt;Vegiopoulos, A.&lt;/author&gt;&lt;author&gt;Herzig, S.&lt;/author&gt;&lt;/authors&gt;&lt;/contributors&gt;&lt;auth-address&gt;Joint Division Molecular Metabolic Control, DKFZ-ZMBH Alliance and Network Aging Research, German Cancer Research Center (DKFZ) Heidelberg, Center for Molecular Biology (ZMBH) and University Hospital, Heidelberg University, 69120 Heidelberg, Germany.&lt;/auth-address&gt;&lt;titles&gt;&lt;title&gt;Transcriptional cofactor TBLR1 controls lipid mobilization in white adipose tissue&lt;/title&gt;&lt;secondary-title&gt;Cell Metab&lt;/secondary-title&gt;&lt;/titles&gt;&lt;periodical&gt;&lt;full-title&gt;Cell Metab&lt;/full-title&gt;&lt;abbr-1&gt;Cell metabolism&lt;/abbr-1&gt;&lt;/periodical&gt;&lt;pages&gt;575-85&lt;/pages&gt;&lt;volume&gt;17&lt;/volume&gt;&lt;number&gt;4&lt;/number&gt;&lt;edition&gt;2013/03/19&lt;/edition&gt;&lt;dates&gt;&lt;year&gt;2013&lt;/year&gt;&lt;pub-dates&gt;&lt;date&gt;Apr 2&lt;/date&gt;&lt;/pub-dates&gt;&lt;/dates&gt;&lt;isbn&gt;1932-7420 (Electronic)&amp;#xD;1550-4131 (Linking)&lt;/isbn&gt;&lt;accession-num&gt;23499424&lt;/accession-num&gt;&lt;urls&gt;&lt;related-urls&gt;&lt;url&gt;http://www.ncbi.nlm.nih.gov/entrez/query.fcgi?cmd=Retrieve&amp;amp;db=PubMed&amp;amp;dopt=Citation&amp;amp;list_uids=23499424&lt;/url&gt;&lt;/related-urls&gt;&lt;/urls&gt;&lt;electronic-resource-num&gt;S1550-4131(13)00058-2 [pii]&amp;#xD;10.1016/j.cmet.2013.02.010&lt;/electronic-resource-num&gt;&lt;language&gt;eng&lt;/language&gt;&lt;/record&gt;&lt;/Cite&gt;&lt;/EndNote&gt;</w:instrText>
        </w:r>
        <w:r w:rsidR="00E25A96">
          <w:fldChar w:fldCharType="separate"/>
        </w:r>
        <w:r w:rsidR="00E25A96" w:rsidRPr="00E25A96">
          <w:rPr>
            <w:noProof/>
            <w:vertAlign w:val="superscript"/>
          </w:rPr>
          <w:t>59</w:t>
        </w:r>
        <w:r w:rsidR="00E25A96">
          <w:fldChar w:fldCharType="end"/>
        </w:r>
      </w:hyperlink>
      <w:r w:rsidRPr="00050804">
        <w:t xml:space="preserve"> and NEFA and glycerol</w:t>
      </w:r>
      <w:r w:rsidR="00CA1145">
        <w:t xml:space="preserve"> were quantified following 3 h</w:t>
      </w:r>
      <w:r w:rsidRPr="00050804">
        <w:t xml:space="preserve"> of incubation and normalized to protein concentration by BCA assay (Thermo Scientific, Schwerte) where indicated. AICAR (final conc. 100 µM; Sigma, Munich) or H89 dihydrochloride (final conc. 50</w:t>
      </w:r>
      <w:r>
        <w:t xml:space="preserve"> </w:t>
      </w:r>
      <w:r w:rsidRPr="00050804">
        <w:t>µM; Merck Millipore, Darmst</w:t>
      </w:r>
      <w:r w:rsidR="00CA1145">
        <w:t>adt) were added during the 3 h</w:t>
      </w:r>
      <w:r w:rsidRPr="00050804">
        <w:t xml:space="preserve"> incubation. For the lipogenesis assay, 3T3-L1 and primary adipocytes were stimulated with tumor c</w:t>
      </w:r>
      <w:r w:rsidR="00CA1145">
        <w:t>ell conditioned media for 24 h</w:t>
      </w:r>
      <w:r w:rsidRPr="00050804">
        <w:t>, then washed twice with 1</w:t>
      </w:r>
      <w:r w:rsidR="00CA1145">
        <w:t xml:space="preserve"> </w:t>
      </w:r>
      <w:r w:rsidRPr="00050804">
        <w:t>x PBS and incubated</w:t>
      </w:r>
      <w:r>
        <w:t xml:space="preserve"> with Krebs-Ringer buffer for 1 </w:t>
      </w:r>
      <w:r w:rsidR="00CA1145">
        <w:t>h</w:t>
      </w:r>
      <w:r w:rsidRPr="00050804">
        <w:t>. Lipogenesis was measured in cells stimulated with Krebs-Ringer buffer containing 0.5% BSA, 25</w:t>
      </w:r>
      <w:r>
        <w:t xml:space="preserve"> </w:t>
      </w:r>
      <w:r w:rsidRPr="00050804">
        <w:t>mM HEPES and 5</w:t>
      </w:r>
      <w:r>
        <w:t xml:space="preserve"> </w:t>
      </w:r>
      <w:r w:rsidRPr="00050804">
        <w:t>mM glucose, spiked with 5</w:t>
      </w:r>
      <w:r>
        <w:t xml:space="preserve"> </w:t>
      </w:r>
      <w:r w:rsidRPr="00050804">
        <w:t>µl Glucose, D-[</w:t>
      </w:r>
      <w:r w:rsidRPr="00050804">
        <w:rPr>
          <w:vertAlign w:val="superscript"/>
        </w:rPr>
        <w:t>14</w:t>
      </w:r>
      <w:r w:rsidRPr="00050804">
        <w:t>C(U)] (Perkin Elmer, Baesweiler</w:t>
      </w:r>
      <w:r w:rsidR="00757055">
        <w:t>, Germany</w:t>
      </w:r>
      <w:r w:rsidRPr="00050804">
        <w:t>) per</w:t>
      </w:r>
      <w:r w:rsidRPr="00050804" w:rsidDel="001458F5">
        <w:t xml:space="preserve"> </w:t>
      </w:r>
      <w:r w:rsidR="00CA1145">
        <w:t>well for 2 h</w:t>
      </w:r>
      <w:r w:rsidRPr="00050804">
        <w:t>. Cells were washed twice and harvested in 0.5</w:t>
      </w:r>
      <w:r>
        <w:t xml:space="preserve"> </w:t>
      </w:r>
      <w:r w:rsidRPr="00050804">
        <w:t xml:space="preserve">M NaOH. Lipids were extracted by chloroform/methanol extraction, and glucose incorporation into lipids was measured by scintillation counting.      </w:t>
      </w:r>
    </w:p>
    <w:p w14:paraId="63D3B0F3" w14:textId="77777777" w:rsidR="00476F98" w:rsidRPr="00050804" w:rsidRDefault="00476F98" w:rsidP="00476F98">
      <w:pPr>
        <w:spacing w:line="480" w:lineRule="auto"/>
        <w:jc w:val="both"/>
      </w:pPr>
    </w:p>
    <w:p w14:paraId="4B383816" w14:textId="5D1AEC00" w:rsidR="00476F98" w:rsidRPr="00050804" w:rsidRDefault="00476F98" w:rsidP="00476F98">
      <w:pPr>
        <w:spacing w:line="480" w:lineRule="auto"/>
        <w:jc w:val="both"/>
      </w:pPr>
      <w:r w:rsidRPr="00050804">
        <w:rPr>
          <w:b/>
        </w:rPr>
        <w:t>Adipose tissue explants</w:t>
      </w:r>
      <w:r w:rsidRPr="00050804">
        <w:t xml:space="preserve">. 14 month old female </w:t>
      </w:r>
      <w:r w:rsidRPr="00A852D5">
        <w:rPr>
          <w:i/>
        </w:rPr>
        <w:t>Cidea</w:t>
      </w:r>
      <w:r>
        <w:t xml:space="preserve"> knockout mice and three</w:t>
      </w:r>
      <w:r w:rsidRPr="00050804">
        <w:t xml:space="preserve"> month old female C57BL6 mice from in-house breeding colonies (DKFZ, Heidelberg) were used to isolate abdominal and inguinal WAT. Tissue was transferred to ice cold 1</w:t>
      </w:r>
      <w:r w:rsidR="003C4C6D">
        <w:t xml:space="preserve"> </w:t>
      </w:r>
      <w:r w:rsidRPr="00050804">
        <w:t>x PBS and lymph nodes and larger blood vessels were removed. Tissues were cut into ~2</w:t>
      </w:r>
      <w:r>
        <w:t xml:space="preserve"> </w:t>
      </w:r>
      <w:r w:rsidRPr="00050804">
        <w:t xml:space="preserve">mm </w:t>
      </w:r>
      <w:r w:rsidRPr="00050804">
        <w:lastRenderedPageBreak/>
        <w:t>sized pieces. Pieces were transferred to 24 well plated containing pre-warmed culture medium (DMEM high gluc</w:t>
      </w:r>
      <w:r>
        <w:t>ose</w:t>
      </w:r>
      <w:r w:rsidRPr="00050804">
        <w:t xml:space="preserve"> </w:t>
      </w:r>
      <w:r w:rsidR="00601B02">
        <w:t>and</w:t>
      </w:r>
      <w:r w:rsidRPr="00050804">
        <w:t xml:space="preserve"> 10% FBS). Once all tissues were collected medium was exchanged to culture medium containing 2% mouse serum from C26-bearing mice or control animals and 8% FBS. During incubation culture plates were kept on</w:t>
      </w:r>
      <w:r w:rsidR="003C4C6D">
        <w:t xml:space="preserve"> an orbital shaker. After 24 h</w:t>
      </w:r>
      <w:r w:rsidRPr="00050804">
        <w:t xml:space="preserve"> lipolysis assay was started. Explants were collected in N2 and weighed for normalization.     </w:t>
      </w:r>
    </w:p>
    <w:p w14:paraId="46CC8DB7" w14:textId="77777777" w:rsidR="00476F98" w:rsidRPr="00050804" w:rsidRDefault="00476F98" w:rsidP="00476F98">
      <w:pPr>
        <w:spacing w:line="480" w:lineRule="auto"/>
        <w:jc w:val="both"/>
      </w:pPr>
    </w:p>
    <w:p w14:paraId="42844AEF" w14:textId="20E836AD" w:rsidR="00476F98" w:rsidRPr="00757055" w:rsidRDefault="00476F98" w:rsidP="00476F98">
      <w:pPr>
        <w:spacing w:line="480" w:lineRule="auto"/>
        <w:jc w:val="both"/>
        <w:rPr>
          <w:b/>
          <w:color w:val="000000"/>
        </w:rPr>
      </w:pPr>
      <w:r w:rsidRPr="00050804">
        <w:rPr>
          <w:b/>
          <w:color w:val="000000"/>
        </w:rPr>
        <w:t xml:space="preserve">Triglyceride isolation and determination. </w:t>
      </w:r>
      <w:r w:rsidRPr="00050804">
        <w:t xml:space="preserve">Differentiated 3T3-L1 adipocytes were trypsinized and re-plated </w:t>
      </w:r>
      <w:r>
        <w:rPr>
          <w:color w:val="000000"/>
        </w:rPr>
        <w:t xml:space="preserve">on 6 </w:t>
      </w:r>
      <w:r w:rsidRPr="00050804">
        <w:rPr>
          <w:color w:val="000000"/>
        </w:rPr>
        <w:t>well plates. One day after seeding, the cells were treated with tumor ce</w:t>
      </w:r>
      <w:r w:rsidR="003C4C6D">
        <w:rPr>
          <w:color w:val="000000"/>
        </w:rPr>
        <w:t>ll conditioned medium for 24 h</w:t>
      </w:r>
      <w:r w:rsidRPr="00050804">
        <w:rPr>
          <w:color w:val="000000"/>
        </w:rPr>
        <w:t>. Cells were harvested in 200</w:t>
      </w:r>
      <w:r>
        <w:rPr>
          <w:color w:val="000000"/>
        </w:rPr>
        <w:t xml:space="preserve"> </w:t>
      </w:r>
      <w:r w:rsidRPr="00050804">
        <w:rPr>
          <w:color w:val="000000"/>
        </w:rPr>
        <w:t>µl of Triton™ X-100 (TX) lysis buffer (150</w:t>
      </w:r>
      <w:r>
        <w:rPr>
          <w:color w:val="000000"/>
        </w:rPr>
        <w:t xml:space="preserve"> </w:t>
      </w:r>
      <w:r w:rsidRPr="00050804">
        <w:rPr>
          <w:color w:val="000000"/>
        </w:rPr>
        <w:t>mM NaCl, 0.05% Triton™ X-100, 10</w:t>
      </w:r>
      <w:r>
        <w:rPr>
          <w:color w:val="000000"/>
        </w:rPr>
        <w:t xml:space="preserve"> </w:t>
      </w:r>
      <w:r w:rsidRPr="00050804">
        <w:rPr>
          <w:color w:val="000000"/>
        </w:rPr>
        <w:t>mM Tris/HCl (pH 8.0), 1x Protease Inhibitor Cocktail), frozen at -80</w:t>
      </w:r>
      <w:r w:rsidR="003C4C6D">
        <w:rPr>
          <w:color w:val="000000"/>
        </w:rPr>
        <w:t xml:space="preserve"> °C for at least 24 h</w:t>
      </w:r>
      <w:r w:rsidRPr="00050804">
        <w:rPr>
          <w:color w:val="000000"/>
        </w:rPr>
        <w:t xml:space="preserve"> and sonicated after thawing for two cycles (one cycle: 30</w:t>
      </w:r>
      <w:r>
        <w:rPr>
          <w:color w:val="000000"/>
        </w:rPr>
        <w:t xml:space="preserve"> </w:t>
      </w:r>
      <w:r w:rsidRPr="00050804">
        <w:rPr>
          <w:color w:val="000000"/>
        </w:rPr>
        <w:t>sec on and 30</w:t>
      </w:r>
      <w:r>
        <w:rPr>
          <w:color w:val="000000"/>
        </w:rPr>
        <w:t xml:space="preserve"> </w:t>
      </w:r>
      <w:r w:rsidRPr="00050804">
        <w:rPr>
          <w:color w:val="000000"/>
        </w:rPr>
        <w:t>sec off). Cell debris was removed by centrifugation. Protein concentration was determined using the Pierce® BCA Protein Assay Kit (Thermo Scientific, Schwerte). Triglyceride (TG) levels were determined using the Serum TG Determination Kit (Sigma Aldrich, #TR0100). TG content (TG-bound glycerol) was determined by subtracting the free glycerol (blank value) from the total glycerol (assay value).</w:t>
      </w:r>
    </w:p>
    <w:p w14:paraId="683B83BF" w14:textId="77777777" w:rsidR="00476F98" w:rsidRPr="00050804" w:rsidRDefault="00476F98" w:rsidP="00476F98">
      <w:pPr>
        <w:spacing w:line="480" w:lineRule="auto"/>
        <w:jc w:val="both"/>
      </w:pPr>
    </w:p>
    <w:p w14:paraId="4E3A16D2" w14:textId="566C9A25" w:rsidR="00476F98" w:rsidRPr="00050804" w:rsidRDefault="00476F98" w:rsidP="00476F98">
      <w:pPr>
        <w:spacing w:line="480" w:lineRule="auto"/>
        <w:jc w:val="both"/>
        <w:rPr>
          <w:b/>
        </w:rPr>
      </w:pPr>
      <w:r w:rsidRPr="00050804">
        <w:rPr>
          <w:b/>
        </w:rPr>
        <w:t xml:space="preserve">Extracellular flux analysis. </w:t>
      </w:r>
      <w:r w:rsidR="00494B7B">
        <w:t xml:space="preserve">4,000 3T3-L1 cells per </w:t>
      </w:r>
      <w:r w:rsidRPr="00050804">
        <w:t xml:space="preserve">well were seeded </w:t>
      </w:r>
      <w:r w:rsidRPr="00050804">
        <w:rPr>
          <w:rFonts w:cs="Arial"/>
          <w:lang w:eastAsia="de-DE"/>
        </w:rPr>
        <w:t>onto an XF96 PS microplate (Seahorse Bioscience, Copenhagen, D</w:t>
      </w:r>
      <w:r w:rsidR="00757055">
        <w:rPr>
          <w:rFonts w:cs="Arial"/>
          <w:lang w:eastAsia="de-DE"/>
        </w:rPr>
        <w:t>enmark</w:t>
      </w:r>
      <w:r w:rsidRPr="00050804">
        <w:rPr>
          <w:rFonts w:cs="Arial"/>
          <w:lang w:eastAsia="de-DE"/>
        </w:rPr>
        <w:t>) which was coated with 0.2% gelatin. After cells reached confluency they were dif</w:t>
      </w:r>
      <w:r>
        <w:rPr>
          <w:rFonts w:cs="Arial"/>
          <w:lang w:eastAsia="de-DE"/>
        </w:rPr>
        <w:t>ferentiated as described before</w:t>
      </w:r>
      <w:hyperlink w:anchor="_ENREF_59" w:tooltip="Rohm, 2013 #1927" w:history="1">
        <w:r w:rsidR="00E25A96">
          <w:rPr>
            <w:rFonts w:cs="Arial"/>
            <w:lang w:eastAsia="de-DE"/>
          </w:rPr>
          <w:fldChar w:fldCharType="begin"/>
        </w:r>
        <w:r w:rsidR="00E25A96">
          <w:rPr>
            <w:rFonts w:cs="Arial"/>
            <w:lang w:eastAsia="de-DE"/>
          </w:rPr>
          <w:instrText xml:space="preserve"> ADDIN EN.CITE &lt;EndNote&gt;&lt;Cite&gt;&lt;Author&gt;Rohm&lt;/Author&gt;&lt;Year&gt;2013&lt;/Year&gt;&lt;RecNum&gt;1927&lt;/RecNum&gt;&lt;DisplayText&gt;&lt;style face="superscript"&gt;59&lt;/style&gt;&lt;/DisplayText&gt;&lt;record&gt;&lt;rec-number&gt;1927&lt;/rec-number&gt;&lt;foreign-keys&gt;&lt;key app="EN" db-id="2w5epra0e2w2puead9cprrst9zr925rw2ers" timestamp="0"&gt;1927&lt;/key&gt;&lt;/foreign-keys&gt;&lt;ref-type name="Journal Article"&gt;17&lt;/ref-type&gt;&lt;contributors&gt;&lt;authors&gt;&lt;author&gt;Rohm, M.&lt;/author&gt;&lt;author&gt;Sommerfeld, A.&lt;/author&gt;&lt;author&gt;Strzoda, D.&lt;/author&gt;&lt;author&gt;Jones, A.&lt;/author&gt;&lt;author&gt;Sijmonsma, T. P.&lt;/author&gt;&lt;author&gt;Rudofsky, G.&lt;/author&gt;&lt;author&gt;Wolfrum, C.&lt;/author&gt;&lt;author&gt;Sticht, C.&lt;/author&gt;&lt;author&gt;Gretz, N.&lt;/author&gt;&lt;author&gt;Zeyda, M.&lt;/author&gt;&lt;author&gt;Leitner, L.&lt;/author&gt;&lt;author&gt;Nawroth, P. P.&lt;/author&gt;&lt;author&gt;Stulnig, T. M.&lt;/author&gt;&lt;author&gt;Diaz, M. B.&lt;/author&gt;&lt;author&gt;Vegiopoulos, A.&lt;/author&gt;&lt;author&gt;Herzig, S.&lt;/author&gt;&lt;/authors&gt;&lt;/contributors&gt;&lt;auth-address&gt;Joint Division Molecular Metabolic Control, DKFZ-ZMBH Alliance and Network Aging Research, German Cancer Research Center (DKFZ) Heidelberg, Center for Molecular Biology (ZMBH) and University Hospital, Heidelberg University, 69120 Heidelberg, Germany.&lt;/auth-address&gt;&lt;titles&gt;&lt;title&gt;Transcriptional cofactor TBLR1 controls lipid mobilization in white adipose tissue&lt;/title&gt;&lt;secondary-title&gt;Cell Metab&lt;/secondary-title&gt;&lt;/titles&gt;&lt;periodical&gt;&lt;full-title&gt;Cell Metab&lt;/full-title&gt;&lt;abbr-1&gt;Cell metabolism&lt;/abbr-1&gt;&lt;/periodical&gt;&lt;pages&gt;575-85&lt;/pages&gt;&lt;volume&gt;17&lt;/volume&gt;&lt;number&gt;4&lt;/number&gt;&lt;edition&gt;2013/03/19&lt;/edition&gt;&lt;dates&gt;&lt;year&gt;2013&lt;/year&gt;&lt;pub-dates&gt;&lt;date&gt;Apr 2&lt;/date&gt;&lt;/pub-dates&gt;&lt;/dates&gt;&lt;isbn&gt;1932-7420 (Electronic)&amp;#xD;1550-4131 (Linking)&lt;/isbn&gt;&lt;accession-num&gt;23499424&lt;/accession-num&gt;&lt;urls&gt;&lt;related-urls&gt;&lt;url&gt;http://www.ncbi.nlm.nih.gov/entrez/query.fcgi?cmd=Retrieve&amp;amp;db=PubMed&amp;amp;dopt=Citation&amp;amp;list_uids=23499424&lt;/url&gt;&lt;/related-urls&gt;&lt;/urls&gt;&lt;electronic-resource-num&gt;S1550-4131(13)00058-2 [pii]&amp;#xD;10.1016/j.cmet.2013.02.010&lt;/electronic-resource-num&gt;&lt;language&gt;eng&lt;/language&gt;&lt;/record&gt;&lt;/Cite&gt;&lt;/EndNote&gt;</w:instrText>
        </w:r>
        <w:r w:rsidR="00E25A96">
          <w:rPr>
            <w:rFonts w:cs="Arial"/>
            <w:lang w:eastAsia="de-DE"/>
          </w:rPr>
          <w:fldChar w:fldCharType="separate"/>
        </w:r>
        <w:r w:rsidR="00E25A96" w:rsidRPr="00E25A96">
          <w:rPr>
            <w:rFonts w:cs="Arial"/>
            <w:noProof/>
            <w:vertAlign w:val="superscript"/>
            <w:lang w:eastAsia="de-DE"/>
          </w:rPr>
          <w:t>59</w:t>
        </w:r>
        <w:r w:rsidR="00E25A96">
          <w:rPr>
            <w:rFonts w:cs="Arial"/>
            <w:lang w:eastAsia="de-DE"/>
          </w:rPr>
          <w:fldChar w:fldCharType="end"/>
        </w:r>
      </w:hyperlink>
      <w:r w:rsidRPr="00050804">
        <w:rPr>
          <w:rFonts w:cs="Arial"/>
          <w:lang w:eastAsia="de-DE"/>
        </w:rPr>
        <w:t xml:space="preserve">. </w:t>
      </w:r>
      <w:r w:rsidRPr="00050804">
        <w:t>Differentiated 3T3-L1 cells were exposed to tumo</w:t>
      </w:r>
      <w:r w:rsidR="00494B7B">
        <w:t>r cell conditioned medium 24 h</w:t>
      </w:r>
      <w:r w:rsidRPr="00050804">
        <w:t xml:space="preserve"> prior to the analysis. Mitochondrial Stress Test was performed according to manufacturer´s instructions </w:t>
      </w:r>
      <w:r w:rsidRPr="00050804">
        <w:rPr>
          <w:rFonts w:cs="Arial"/>
          <w:lang w:eastAsia="de-DE"/>
        </w:rPr>
        <w:t xml:space="preserve">(Seahorse Bioscience, Copenhagen, </w:t>
      </w:r>
      <w:r>
        <w:rPr>
          <w:rFonts w:cs="Arial"/>
          <w:lang w:eastAsia="de-DE"/>
        </w:rPr>
        <w:t>Denmark</w:t>
      </w:r>
      <w:r w:rsidRPr="00050804">
        <w:rPr>
          <w:rFonts w:cs="Arial"/>
          <w:lang w:eastAsia="de-DE"/>
        </w:rPr>
        <w:t>)</w:t>
      </w:r>
      <w:r w:rsidRPr="00050804">
        <w:t xml:space="preserve">. Assay compounds were used </w:t>
      </w:r>
      <w:r w:rsidRPr="00050804">
        <w:lastRenderedPageBreak/>
        <w:t>at the following final concentrations: 4</w:t>
      </w:r>
      <w:r>
        <w:t xml:space="preserve"> </w:t>
      </w:r>
      <w:r w:rsidRPr="00050804">
        <w:t>µM oligomycin, 0.75</w:t>
      </w:r>
      <w:r>
        <w:t xml:space="preserve"> </w:t>
      </w:r>
      <w:r w:rsidRPr="00050804">
        <w:t>µM FCCP, 0.5</w:t>
      </w:r>
      <w:r>
        <w:t xml:space="preserve"> </w:t>
      </w:r>
      <w:r w:rsidRPr="00050804">
        <w:t>µM rotenone and 0.5</w:t>
      </w:r>
      <w:r>
        <w:t xml:space="preserve"> </w:t>
      </w:r>
      <w:r w:rsidRPr="00050804">
        <w:t xml:space="preserve">µM antimycin A. </w:t>
      </w:r>
      <w:r w:rsidRPr="00050804">
        <w:rPr>
          <w:rFonts w:cs="Arial"/>
          <w:lang w:eastAsia="de-DE"/>
        </w:rPr>
        <w:t>Mitochondrial function assessed by oxygen consumption rate (OCR) was normalized to cell density (absorbance) determined by Sulforhodamine B staining.</w:t>
      </w:r>
    </w:p>
    <w:p w14:paraId="258A475D" w14:textId="77777777" w:rsidR="00476F98" w:rsidRPr="00050804" w:rsidRDefault="00476F98" w:rsidP="00476F98">
      <w:pPr>
        <w:spacing w:line="480" w:lineRule="auto"/>
        <w:jc w:val="both"/>
      </w:pPr>
    </w:p>
    <w:p w14:paraId="44E082CB" w14:textId="79F9C3E5" w:rsidR="00476F98" w:rsidRPr="00050804" w:rsidRDefault="00476F98" w:rsidP="00476F98">
      <w:pPr>
        <w:spacing w:line="480" w:lineRule="auto"/>
        <w:jc w:val="both"/>
      </w:pPr>
      <w:r w:rsidRPr="00050804">
        <w:rPr>
          <w:b/>
        </w:rPr>
        <w:t>Protein analysis.</w:t>
      </w:r>
      <w:r w:rsidRPr="00050804">
        <w:t xml:space="preserve"> Proteins were extracted from frozen organ samples or cultured adipocytes following lysis in ice cold lysis buffer (50</w:t>
      </w:r>
      <w:r>
        <w:t xml:space="preserve"> </w:t>
      </w:r>
      <w:r w:rsidRPr="00050804">
        <w:t>mM Tris pH 7.2, 150</w:t>
      </w:r>
      <w:r>
        <w:t xml:space="preserve"> </w:t>
      </w:r>
      <w:r w:rsidRPr="00050804">
        <w:t>mM NaCl, 1% NP-40, 0.5% Triton X, 1</w:t>
      </w:r>
      <w:r>
        <w:t xml:space="preserve"> </w:t>
      </w:r>
      <w:r w:rsidRPr="00050804">
        <w:t>mM EDTA, 1</w:t>
      </w:r>
      <w:r>
        <w:t xml:space="preserve"> </w:t>
      </w:r>
      <w:r w:rsidRPr="00050804">
        <w:t>mM Na</w:t>
      </w:r>
      <w:r w:rsidRPr="00050804">
        <w:rPr>
          <w:vertAlign w:val="subscript"/>
        </w:rPr>
        <w:t>3</w:t>
      </w:r>
      <w:r w:rsidRPr="00050804">
        <w:t>V0</w:t>
      </w:r>
      <w:r w:rsidRPr="00050804">
        <w:rPr>
          <w:vertAlign w:val="subscript"/>
        </w:rPr>
        <w:t>4</w:t>
      </w:r>
      <w:r w:rsidRPr="00050804">
        <w:t>, 1</w:t>
      </w:r>
      <w:r>
        <w:t xml:space="preserve"> </w:t>
      </w:r>
      <w:r w:rsidRPr="00050804">
        <w:t>mM NaF, 1</w:t>
      </w:r>
      <w:r>
        <w:t xml:space="preserve"> </w:t>
      </w:r>
      <w:r w:rsidRPr="00050804">
        <w:t>µg/ml pepstatin A and 1</w:t>
      </w:r>
      <w:r>
        <w:t xml:space="preserve"> </w:t>
      </w:r>
      <w:r w:rsidRPr="00050804">
        <w:t xml:space="preserve">mM DTT) and extracts were separated on 10-15% SDS-polyacrylamide gels and blotted onto nitrocellulose membranes. Western blot assays were performed using antibodies specific for </w:t>
      </w:r>
      <w:r>
        <w:t>Actin (A5441, Sigma, Munich; 1:5,000), Acc</w:t>
      </w:r>
      <w:r w:rsidR="0073726D">
        <w:t>-</w:t>
      </w:r>
      <w:r w:rsidRPr="00050804">
        <w:t>S</w:t>
      </w:r>
      <w:r w:rsidR="0073726D">
        <w:t>79</w:t>
      </w:r>
      <w:r>
        <w:t xml:space="preserve"> (#3661</w:t>
      </w:r>
      <w:r w:rsidR="007E4AF7">
        <w:t>; 1:3,000</w:t>
      </w:r>
      <w:r>
        <w:t>), Acc total (#3662</w:t>
      </w:r>
      <w:r w:rsidR="007E4AF7">
        <w:t>; 1:3,000</w:t>
      </w:r>
      <w:r>
        <w:t>), Hsl</w:t>
      </w:r>
      <w:r w:rsidR="0073726D">
        <w:t>-</w:t>
      </w:r>
      <w:r w:rsidRPr="00050804">
        <w:t>S</w:t>
      </w:r>
      <w:r w:rsidR="0073726D">
        <w:t>565</w:t>
      </w:r>
      <w:r>
        <w:t xml:space="preserve"> (#4137), Hsl</w:t>
      </w:r>
      <w:r w:rsidR="0073726D">
        <w:t>-</w:t>
      </w:r>
      <w:r w:rsidRPr="00050804">
        <w:t>S</w:t>
      </w:r>
      <w:r w:rsidR="0073726D">
        <w:t>660</w:t>
      </w:r>
      <w:r>
        <w:t xml:space="preserve"> (#4126), Hsl total (#4107), Ampk alpha (#2532</w:t>
      </w:r>
      <w:r w:rsidR="007E4AF7">
        <w:t>; 1:2,000</w:t>
      </w:r>
      <w:r>
        <w:t>), Ampk alpha</w:t>
      </w:r>
      <w:r w:rsidR="0073726D">
        <w:t>-</w:t>
      </w:r>
      <w:r w:rsidRPr="00050804">
        <w:t>T</w:t>
      </w:r>
      <w:r w:rsidR="0073726D">
        <w:t>172</w:t>
      </w:r>
      <w:r>
        <w:t>(#2531), Ampk beta 1</w:t>
      </w:r>
      <w:r w:rsidR="0073726D">
        <w:t>-</w:t>
      </w:r>
      <w:r w:rsidRPr="00050804">
        <w:t>S</w:t>
      </w:r>
      <w:r w:rsidR="0073726D">
        <w:t>108</w:t>
      </w:r>
      <w:r w:rsidRPr="00050804">
        <w:t xml:space="preserve"> (#4181)</w:t>
      </w:r>
      <w:r w:rsidR="007E4AF7">
        <w:t>, p</w:t>
      </w:r>
      <w:r w:rsidR="0073726D">
        <w:t xml:space="preserve">hosphorylated </w:t>
      </w:r>
      <w:r w:rsidR="007E4AF7">
        <w:t>Pka targets (#9624), Atgl (#4126)</w:t>
      </w:r>
      <w:r w:rsidRPr="00050804">
        <w:t xml:space="preserve"> (all </w:t>
      </w:r>
      <w:r>
        <w:t>Cell Signaling, Danvers), Ampk beta 1</w:t>
      </w:r>
      <w:r w:rsidRPr="00050804">
        <w:t xml:space="preserve"> (ab32112</w:t>
      </w:r>
      <w:r w:rsidR="007E4AF7">
        <w:t>; 1:5,000</w:t>
      </w:r>
      <w:r w:rsidRPr="00050804">
        <w:t xml:space="preserve">), </w:t>
      </w:r>
      <w:r w:rsidR="007E4AF7">
        <w:t xml:space="preserve">Perilipin (ab3526), </w:t>
      </w:r>
      <w:r w:rsidRPr="00050804">
        <w:t>V5 (ab15828)</w:t>
      </w:r>
      <w:r w:rsidR="007E4AF7">
        <w:t>, VCP (ab11433; 1:10,000)</w:t>
      </w:r>
      <w:r w:rsidRPr="00050804">
        <w:t xml:space="preserve"> (</w:t>
      </w:r>
      <w:r w:rsidR="007E4AF7">
        <w:t>all</w:t>
      </w:r>
      <w:r w:rsidRPr="00050804">
        <w:t xml:space="preserve"> Abcam, Cambridge), </w:t>
      </w:r>
      <w:r>
        <w:t>Cidea</w:t>
      </w:r>
      <w:r w:rsidRPr="00050804">
        <w:t xml:space="preserve"> (NBP1-76950 Novus Biologicals, Cambridge</w:t>
      </w:r>
      <w:r>
        <w:t>; 1:500</w:t>
      </w:r>
      <w:r w:rsidRPr="00050804">
        <w:t>).</w:t>
      </w:r>
      <w:r>
        <w:t xml:space="preserve"> Antibodies were used in a 1:1,000 dilution unless stated otherwise. Validation data are provided on the manufacturer’s websites, respectively.</w:t>
      </w:r>
    </w:p>
    <w:p w14:paraId="74066E93" w14:textId="16211F0E" w:rsidR="00476F98" w:rsidRPr="00050804" w:rsidRDefault="00476F98" w:rsidP="00476F98">
      <w:pPr>
        <w:spacing w:line="480" w:lineRule="auto"/>
        <w:jc w:val="both"/>
      </w:pPr>
      <w:r w:rsidRPr="00050804">
        <w:t>For immunoprecipitation, 500</w:t>
      </w:r>
      <w:r>
        <w:t xml:space="preserve"> </w:t>
      </w:r>
      <w:r w:rsidRPr="00050804">
        <w:t>µg protein was pre-washed in 40</w:t>
      </w:r>
      <w:r>
        <w:t xml:space="preserve"> </w:t>
      </w:r>
      <w:r w:rsidRPr="00050804">
        <w:t>µl protein A/G agarose (sc-2003, Santa Cruz, Heidelberg) and 400</w:t>
      </w:r>
      <w:r>
        <w:t xml:space="preserve"> </w:t>
      </w:r>
      <w:r w:rsidRPr="00050804">
        <w:t>µl l</w:t>
      </w:r>
      <w:r w:rsidR="00494B7B">
        <w:t>ysis buffer (see above) for 1 h</w:t>
      </w:r>
      <w:r w:rsidRPr="00050804">
        <w:t xml:space="preserve"> at 4</w:t>
      </w:r>
      <w:r>
        <w:t xml:space="preserve"> °C. After spinning (13,</w:t>
      </w:r>
      <w:r w:rsidRPr="00050804">
        <w:t>000 rpm, 4</w:t>
      </w:r>
      <w:r>
        <w:t xml:space="preserve"> </w:t>
      </w:r>
      <w:r w:rsidRPr="00050804">
        <w:t>°C, 1 min) supernatants were collected and incubated with 4</w:t>
      </w:r>
      <w:r>
        <w:t xml:space="preserve"> </w:t>
      </w:r>
      <w:r w:rsidRPr="00050804">
        <w:t>µg of the respective antibody over night at 4</w:t>
      </w:r>
      <w:r>
        <w:t xml:space="preserve"> </w:t>
      </w:r>
      <w:r w:rsidRPr="00050804">
        <w:t>°C on a rotating wheel. The next day, 40</w:t>
      </w:r>
      <w:r>
        <w:t xml:space="preserve"> </w:t>
      </w:r>
      <w:r w:rsidRPr="00050804">
        <w:t>µl of protein A/G agarose was added to the samples and</w:t>
      </w:r>
      <w:r w:rsidR="00494B7B">
        <w:t xml:space="preserve"> rotated for additional 2 h</w:t>
      </w:r>
      <w:r w:rsidRPr="00050804">
        <w:t>. Protein-bound beads were wash</w:t>
      </w:r>
      <w:r>
        <w:t>ed five times with lysis buffer and</w:t>
      </w:r>
      <w:r w:rsidRPr="00050804">
        <w:t xml:space="preserve"> proteins were eluted by the addition of SDS sample buffer and subjected to immunoblotting.</w:t>
      </w:r>
    </w:p>
    <w:p w14:paraId="35CCEC86" w14:textId="77777777" w:rsidR="00476F98" w:rsidRPr="00050804" w:rsidRDefault="00476F98" w:rsidP="00476F98">
      <w:pPr>
        <w:spacing w:line="480" w:lineRule="auto"/>
        <w:jc w:val="both"/>
        <w:rPr>
          <w:b/>
        </w:rPr>
      </w:pPr>
    </w:p>
    <w:p w14:paraId="119A928B" w14:textId="77777777" w:rsidR="00476F98" w:rsidRPr="00050804" w:rsidRDefault="00476F98" w:rsidP="00476F98">
      <w:pPr>
        <w:spacing w:line="480" w:lineRule="auto"/>
        <w:jc w:val="both"/>
      </w:pPr>
      <w:r w:rsidRPr="00050804">
        <w:rPr>
          <w:b/>
        </w:rPr>
        <w:t xml:space="preserve">ATP assay. </w:t>
      </w:r>
      <w:r w:rsidRPr="00050804">
        <w:t>ATP levels were quantified from 3T3-L1 adipocytes harvested in 100</w:t>
      </w:r>
      <w:r>
        <w:t xml:space="preserve"> </w:t>
      </w:r>
      <w:r w:rsidRPr="00050804">
        <w:t>µl ATP assay buffer or from 20-30</w:t>
      </w:r>
      <w:r>
        <w:t xml:space="preserve"> </w:t>
      </w:r>
      <w:r w:rsidRPr="00050804">
        <w:t>mg iWAT tissue harvested in 200</w:t>
      </w:r>
      <w:r>
        <w:t xml:space="preserve"> </w:t>
      </w:r>
      <w:r w:rsidRPr="00050804">
        <w:t>µl assay buffer and lysed with the tissue lyser following the manufacturer’s instructions (ATP Assay Kit, Abcam, Cambridge).</w:t>
      </w:r>
    </w:p>
    <w:p w14:paraId="71F4AB5F" w14:textId="77777777" w:rsidR="00476F98" w:rsidRPr="00050804" w:rsidRDefault="00476F98" w:rsidP="00476F98">
      <w:pPr>
        <w:spacing w:line="480" w:lineRule="auto"/>
        <w:jc w:val="both"/>
        <w:rPr>
          <w:b/>
        </w:rPr>
      </w:pPr>
    </w:p>
    <w:p w14:paraId="525F4349" w14:textId="77777777" w:rsidR="00476F98" w:rsidRPr="00050804" w:rsidRDefault="00476F98" w:rsidP="00476F98">
      <w:pPr>
        <w:spacing w:line="480" w:lineRule="auto"/>
        <w:jc w:val="both"/>
      </w:pPr>
      <w:r>
        <w:rPr>
          <w:b/>
        </w:rPr>
        <w:t>Ampk</w:t>
      </w:r>
      <w:r w:rsidRPr="00050804">
        <w:rPr>
          <w:b/>
        </w:rPr>
        <w:t xml:space="preserve"> activity assay. </w:t>
      </w:r>
      <w:r w:rsidRPr="00050804">
        <w:t>Samples of adipose tissue (BAT, aWAT, iWAT) were collected by using freeze-clamping with liquid nitrogen. Frozen tissues were crushed and mixed with lysis buffer (50</w:t>
      </w:r>
      <w:r>
        <w:t xml:space="preserve"> </w:t>
      </w:r>
      <w:r w:rsidRPr="00050804">
        <w:t>mM Tris, pH 7.4; 1</w:t>
      </w:r>
      <w:r>
        <w:t xml:space="preserve"> </w:t>
      </w:r>
      <w:r w:rsidRPr="00050804">
        <w:t>mM EDTA; 0.15</w:t>
      </w:r>
      <w:r>
        <w:t xml:space="preserve"> </w:t>
      </w:r>
      <w:r w:rsidRPr="00050804">
        <w:t>M NaCl; 1</w:t>
      </w:r>
      <w:r>
        <w:t xml:space="preserve"> </w:t>
      </w:r>
      <w:r w:rsidRPr="00050804">
        <w:t>mM benzamidine; 1</w:t>
      </w:r>
      <w:r>
        <w:t xml:space="preserve"> </w:t>
      </w:r>
      <w:r w:rsidRPr="00050804">
        <w:t>mM dithiothreitol; 50</w:t>
      </w:r>
      <w:r>
        <w:t xml:space="preserve"> </w:t>
      </w:r>
      <w:r w:rsidRPr="00050804">
        <w:t>mM sodium fluoride; 5</w:t>
      </w:r>
      <w:r>
        <w:t xml:space="preserve"> </w:t>
      </w:r>
      <w:r w:rsidRPr="00050804">
        <w:t>mM pyrophosphate tetrasodium; 1</w:t>
      </w:r>
      <w:r>
        <w:t xml:space="preserve"> </w:t>
      </w:r>
      <w:r w:rsidRPr="00050804">
        <w:t>mM phenylmethylsulfonylfluoride; 0.2% Triton X-100; 1% glycerol; 10</w:t>
      </w:r>
      <w:r>
        <w:t xml:space="preserve"> </w:t>
      </w:r>
      <w:r w:rsidRPr="00050804">
        <w:t>mg/ml aprotonin; 10</w:t>
      </w:r>
      <w:r>
        <w:t xml:space="preserve"> </w:t>
      </w:r>
      <w:r w:rsidRPr="00050804">
        <w:t>mg/ml pepstatin; 10</w:t>
      </w:r>
      <w:r>
        <w:t xml:space="preserve"> </w:t>
      </w:r>
      <w:r w:rsidRPr="00050804">
        <w:t>mg/ml leupeptin and Phosphatase Inhibitor-Mix I, (Serva, Heidelberg</w:t>
      </w:r>
      <w:r>
        <w:t>, Germany</w:t>
      </w:r>
      <w:r w:rsidRPr="00050804">
        <w:t>) under liquid nitrogen. Tissue lysates were sonicated and centrifuged at 18,000</w:t>
      </w:r>
      <w:r>
        <w:t xml:space="preserve"> </w:t>
      </w:r>
      <w:r w:rsidRPr="00050804">
        <w:t>g for 10 min at 4</w:t>
      </w:r>
      <w:r>
        <w:t xml:space="preserve"> </w:t>
      </w:r>
      <w:r w:rsidRPr="00050804">
        <w:t>°C. Protein concentration in the supernatants was measured by BCA assay (Thermo Scientific, Schwerte</w:t>
      </w:r>
      <w:r>
        <w:t>, Germany</w:t>
      </w:r>
      <w:r w:rsidRPr="00050804">
        <w:t>).</w:t>
      </w:r>
    </w:p>
    <w:p w14:paraId="2BA53764" w14:textId="1CBA780B" w:rsidR="00476F98" w:rsidRPr="00050804" w:rsidRDefault="00476F98" w:rsidP="00476F98">
      <w:pPr>
        <w:spacing w:line="480" w:lineRule="auto"/>
        <w:jc w:val="both"/>
      </w:pPr>
      <w:r w:rsidRPr="00050804">
        <w:t>Ac</w:t>
      </w:r>
      <w:r>
        <w:t>tivities of alpha 1</w:t>
      </w:r>
      <w:r w:rsidRPr="00050804">
        <w:t xml:space="preserve"> and </w:t>
      </w:r>
      <w:r>
        <w:t>alpha 2</w:t>
      </w:r>
      <w:r w:rsidRPr="00050804">
        <w:t xml:space="preserve"> </w:t>
      </w:r>
      <w:r>
        <w:t>Ampk</w:t>
      </w:r>
      <w:r w:rsidRPr="00050804">
        <w:t xml:space="preserve"> i</w:t>
      </w:r>
      <w:r>
        <w:t>soforms were measured as before</w:t>
      </w:r>
      <w:hyperlink w:anchor="_ENREF_60" w:tooltip="Jelenik, 2010 #1976" w:history="1">
        <w:r w:rsidR="00E25A96">
          <w:fldChar w:fldCharType="begin">
            <w:fldData xml:space="preserve">PEVuZE5vdGU+PENpdGU+PEF1dGhvcj5KZWxlbmlrPC9BdXRob3I+PFllYXI+MjAxMDwvWWVhcj48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</w:fldData>
          </w:fldChar>
        </w:r>
        <w:r w:rsidR="00E25A96">
          <w:instrText xml:space="preserve"> ADDIN EN.CITE </w:instrText>
        </w:r>
        <w:r w:rsidR="00E25A96">
          <w:fldChar w:fldCharType="begin">
            <w:fldData xml:space="preserve">PEVuZE5vdGU+PENpdGU+PEF1dGhvcj5KZWxlbmlrPC9BdXRob3I+PFllYXI+MjAxMDwvWWVhcj48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</w:fldData>
          </w:fldChar>
        </w:r>
        <w:r w:rsidR="00E25A96">
          <w:instrText xml:space="preserve"> ADDIN EN.CITE.DATA </w:instrText>
        </w:r>
        <w:r w:rsidR="00E25A96">
          <w:fldChar w:fldCharType="end"/>
        </w:r>
        <w:r w:rsidR="00E25A96">
          <w:fldChar w:fldCharType="separate"/>
        </w:r>
        <w:r w:rsidR="00E25A96" w:rsidRPr="00E25A96">
          <w:rPr>
            <w:noProof/>
            <w:vertAlign w:val="superscript"/>
          </w:rPr>
          <w:t>60</w:t>
        </w:r>
        <w:r w:rsidR="00E25A96">
          <w:fldChar w:fldCharType="end"/>
        </w:r>
      </w:hyperlink>
      <w:r w:rsidRPr="00050804">
        <w:t xml:space="preserve"> using a peptide substrate</w:t>
      </w:r>
      <w:hyperlink w:anchor="_ENREF_61" w:tooltip="Hardie, 2000 #1979" w:history="1">
        <w:r w:rsidR="00E25A96">
          <w:fldChar w:fldCharType="begin"/>
        </w:r>
        <w:r w:rsidR="00E25A96">
          <w:instrText xml:space="preserve"> ADDIN EN.CITE &lt;EndNote&gt;&lt;Cite&gt;&lt;Author&gt;Hardie&lt;/Author&gt;&lt;Year&gt;2000&lt;/Year&gt;&lt;RecNum&gt;1979&lt;/RecNum&gt;&lt;DisplayText&gt;&lt;style face="superscript"&gt;61&lt;/style&gt;&lt;/DisplayText&gt;&lt;record&gt;&lt;rec-number&gt;1979&lt;/rec-number&gt;&lt;foreign-keys&gt;&lt;key app="EN" db-id="2w5epra0e2w2puead9cprrst9zr925rw2ers" timestamp="0"&gt;1979&lt;/key&gt;&lt;/foreign-keys&gt;&lt;ref-type name="Journal Article"&gt;17&lt;/ref-type&gt;&lt;contributors&gt;&lt;authors&gt;&lt;author&gt;Hardie, D. G.&lt;/author&gt;&lt;author&gt;Salt, I. P.&lt;/author&gt;&lt;author&gt;Davies, S. P.&lt;/author&gt;&lt;/authors&gt;&lt;/contributors&gt;&lt;auth-address&gt;Department of Biochemistry, University of Dundee, UK.&lt;/auth-address&gt;&lt;titles&gt;&lt;title&gt;Analysis of the role of the AMP-activated protein kinase in the response to cellular stress&lt;/title&gt;&lt;secondary-title&gt;Methods Mol Biol&lt;/secondary-title&gt;&lt;alt-title&gt;Methods in molecular biology&lt;/alt-title&gt;&lt;/titles&gt;&lt;pages&gt;63-74&lt;/pages&gt;&lt;volume&gt;99&lt;/volume&gt;&lt;keywords&gt;&lt;keyword&gt;AMP-Activated Protein Kinases&lt;/keyword&gt;&lt;keyword&gt;Animals&lt;/keyword&gt;&lt;keyword&gt;Humans&lt;/keyword&gt;&lt;keyword&gt;Multienzyme Complexes/*physiology&lt;/keyword&gt;&lt;keyword&gt;Protein-Serine-Threonine Kinases/*physiology&lt;/keyword&gt;&lt;/keywords&gt;&lt;dates&gt;&lt;year&gt;2000&lt;/year&gt;&lt;/dates&gt;&lt;isbn&gt;1064-3745 (Print)&amp;#xD;1064-3745 (Linking)&lt;/isbn&gt;&lt;accession-num&gt;10909077&lt;/accession-num&gt;&lt;urls&gt;&lt;related-urls&gt;&lt;url&gt;http://www.ncbi.nlm.nih.gov/pubmed/10909077&lt;/url&gt;&lt;/related-urls&gt;&lt;/urls&gt;&lt;electronic-resource-num&gt;10.1385/1-59259-054-3:63&lt;/electronic-resource-num&gt;&lt;/record&gt;&lt;/Cite&gt;&lt;/EndNote&gt;</w:instrText>
        </w:r>
        <w:r w:rsidR="00E25A96">
          <w:fldChar w:fldCharType="separate"/>
        </w:r>
        <w:r w:rsidR="00E25A96" w:rsidRPr="00E25A96">
          <w:rPr>
            <w:noProof/>
            <w:vertAlign w:val="superscript"/>
          </w:rPr>
          <w:t>61</w:t>
        </w:r>
        <w:r w:rsidR="00E25A96">
          <w:fldChar w:fldCharType="end"/>
        </w:r>
      </w:hyperlink>
      <w:r>
        <w:t xml:space="preserve">. Briefly, </w:t>
      </w:r>
      <w:r w:rsidR="000E35A3">
        <w:t>Ampk</w:t>
      </w:r>
      <w:r>
        <w:t xml:space="preserve"> alpha 1 and </w:t>
      </w:r>
      <w:r w:rsidRPr="00050804">
        <w:t>2 isoforms were separately immunoprecipitated from the tissue extracts by using specifi</w:t>
      </w:r>
      <w:r>
        <w:t xml:space="preserve">c sheep antibodies </w:t>
      </w:r>
      <w:r w:rsidRPr="00050804">
        <w:t>bound to Protein G Sepharose (GE Healthcare Bio-Sciences AB, Sweden). The activity of precipitated protein was determined in a HEPES-Brij buffer containing AMP (1</w:t>
      </w:r>
      <w:r>
        <w:t xml:space="preserve"> </w:t>
      </w:r>
      <w:r w:rsidRPr="00050804">
        <w:t>mM), [γ-</w:t>
      </w:r>
      <w:r w:rsidRPr="00050804">
        <w:rPr>
          <w:vertAlign w:val="superscript"/>
        </w:rPr>
        <w:t>32</w:t>
      </w:r>
      <w:r w:rsidRPr="00050804">
        <w:t>P]ATP (1</w:t>
      </w:r>
      <w:r>
        <w:t xml:space="preserve"> </w:t>
      </w:r>
      <w:r w:rsidRPr="00050804">
        <w:t>mM) and AMARA peptide (1</w:t>
      </w:r>
      <w:r>
        <w:t xml:space="preserve"> </w:t>
      </w:r>
      <w:r w:rsidRPr="00050804">
        <w:t>mM; Vidia Prague, Czech Republic). After 15 min at 30</w:t>
      </w:r>
      <w:r>
        <w:t xml:space="preserve"> </w:t>
      </w:r>
      <w:r w:rsidRPr="00050804">
        <w:t>°C, the reaction was stopped by washing with 1% phosphoric acid solution using paper filters. The activity of 1</w:t>
      </w:r>
      <w:r>
        <w:t xml:space="preserve"> </w:t>
      </w:r>
      <w:r w:rsidRPr="00050804">
        <w:t>U/mg protein corresponds to 1</w:t>
      </w:r>
      <w:r>
        <w:t xml:space="preserve"> </w:t>
      </w:r>
      <w:r w:rsidRPr="00050804">
        <w:t xml:space="preserve">nmol </w:t>
      </w:r>
      <w:r w:rsidRPr="00050804">
        <w:rPr>
          <w:vertAlign w:val="superscript"/>
        </w:rPr>
        <w:t>32</w:t>
      </w:r>
      <w:r w:rsidRPr="00050804">
        <w:t>P-AMARA peptide/mg protein per min.</w:t>
      </w:r>
    </w:p>
    <w:p w14:paraId="7C4AB212" w14:textId="77777777" w:rsidR="00476F98" w:rsidRPr="00050804" w:rsidRDefault="00476F98" w:rsidP="00476F98">
      <w:pPr>
        <w:spacing w:line="480" w:lineRule="auto"/>
        <w:jc w:val="both"/>
        <w:rPr>
          <w:b/>
        </w:rPr>
      </w:pPr>
    </w:p>
    <w:p w14:paraId="589E45F6" w14:textId="77777777" w:rsidR="00476F98" w:rsidRPr="00050804" w:rsidRDefault="00476F98" w:rsidP="00476F98">
      <w:pPr>
        <w:spacing w:line="480" w:lineRule="auto"/>
        <w:jc w:val="both"/>
        <w:rPr>
          <w:b/>
        </w:rPr>
      </w:pPr>
      <w:r w:rsidRPr="00050804">
        <w:rPr>
          <w:b/>
        </w:rPr>
        <w:lastRenderedPageBreak/>
        <w:t>Patient cachexia studies</w:t>
      </w:r>
    </w:p>
    <w:p w14:paraId="4AEEDE16" w14:textId="7DDD1F79" w:rsidR="00476F98" w:rsidRPr="00050804" w:rsidRDefault="00476F98" w:rsidP="00476F98">
      <w:pPr>
        <w:spacing w:line="480" w:lineRule="auto"/>
        <w:jc w:val="both"/>
      </w:pPr>
      <w:r>
        <w:t>27</w:t>
      </w:r>
      <w:r w:rsidRPr="00050804">
        <w:t xml:space="preserve"> patients scheduled for gastrointestinal cancer operation were investigated. The patients have been examined before</w:t>
      </w:r>
      <w:r>
        <w:t xml:space="preserve"> and clinical data are reported</w:t>
      </w:r>
      <w:r w:rsidR="00E25A96">
        <w:fldChar w:fldCharType="begin">
          <w:fldData xml:space="preserve">PEVuZE5vdGU+PENpdGU+PEF1dGhvcj5EYWhsbWFuPC9BdXRob3I+PFllYXI+MjAxMDwvWWVhcj48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E2OTUtNzA0PC9wYWdlcz48dm9sdW1lPjExMzwvdm9sdW1lPjxudW1iZXI+NzwvbnVt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==
</w:fldData>
        </w:fldChar>
      </w:r>
      <w:r w:rsidR="00E25A96">
        <w:instrText xml:space="preserve"> ADDIN EN.CITE </w:instrText>
      </w:r>
      <w:r w:rsidR="00E25A96">
        <w:fldChar w:fldCharType="begin">
          <w:fldData xml:space="preserve">PEVuZE5vdGU+PENpdGU+PEF1dGhvcj5EYWhsbWFuPC9BdXRob3I+PFllYXI+MjAxMDwvWWVhcj48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E2OTUtNzA0PC9wYWdlcz48dm9sdW1lPjExMzwvdm9sdW1lPjxudW1iZXI+NzwvbnVt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==
</w:fldData>
        </w:fldChar>
      </w:r>
      <w:r w:rsidR="00E25A96">
        <w:instrText xml:space="preserve"> ADDIN EN.CITE.DATA </w:instrText>
      </w:r>
      <w:r w:rsidR="00E25A96">
        <w:fldChar w:fldCharType="end"/>
      </w:r>
      <w:r w:rsidR="00E25A96">
        <w:fldChar w:fldCharType="separate"/>
      </w:r>
      <w:hyperlink w:anchor="_ENREF_30" w:tooltip="Ryden, 2008 #1963" w:history="1">
        <w:r w:rsidR="00E25A96" w:rsidRPr="00E25A96">
          <w:rPr>
            <w:noProof/>
            <w:vertAlign w:val="superscript"/>
          </w:rPr>
          <w:t>30</w:t>
        </w:r>
      </w:hyperlink>
      <w:r w:rsidR="00E25A96" w:rsidRPr="00E25A96">
        <w:rPr>
          <w:noProof/>
          <w:vertAlign w:val="superscript"/>
        </w:rPr>
        <w:t>,</w:t>
      </w:r>
      <w:hyperlink w:anchor="_ENREF_62" w:tooltip="Dahlman, 2010 #1820" w:history="1">
        <w:r w:rsidR="00E25A96" w:rsidRPr="00E25A96">
          <w:rPr>
            <w:noProof/>
            <w:vertAlign w:val="superscript"/>
          </w:rPr>
          <w:t>62</w:t>
        </w:r>
      </w:hyperlink>
      <w:r w:rsidR="00E25A96">
        <w:fldChar w:fldCharType="end"/>
      </w:r>
      <w:r w:rsidRPr="00050804">
        <w:t>. Prior to surgery, they came to the clinical research unit after an overnight fast for relevant clinical examinations</w:t>
      </w:r>
      <w:r w:rsidRPr="00050804" w:rsidDel="0030176F">
        <w:t xml:space="preserve"> </w:t>
      </w:r>
      <w:r w:rsidRPr="00050804">
        <w:t>and</w:t>
      </w:r>
      <w:r w:rsidRPr="00050804" w:rsidDel="0030176F">
        <w:t xml:space="preserve"> </w:t>
      </w:r>
      <w:r w:rsidRPr="00050804">
        <w:t>a needle biopsy from adipose tissue. They had not received any anti-cancer treatment and did not have clinical evidence of gastrointestinal obstruction or jaundice. The primary cancer location was pancreas (</w:t>
      </w:r>
      <w:r w:rsidRPr="007145E0">
        <w:rPr>
          <w:i/>
        </w:rPr>
        <w:t>n</w:t>
      </w:r>
      <w:r>
        <w:t xml:space="preserve"> </w:t>
      </w:r>
      <w:r w:rsidRPr="00050804">
        <w:t>=</w:t>
      </w:r>
      <w:r>
        <w:t xml:space="preserve"> </w:t>
      </w:r>
      <w:r w:rsidRPr="00050804">
        <w:t>17), stomach (</w:t>
      </w:r>
      <w:r w:rsidRPr="007145E0">
        <w:rPr>
          <w:i/>
        </w:rPr>
        <w:t>n</w:t>
      </w:r>
      <w:r>
        <w:t xml:space="preserve"> </w:t>
      </w:r>
      <w:r w:rsidRPr="00050804">
        <w:t>=</w:t>
      </w:r>
      <w:r>
        <w:t xml:space="preserve"> </w:t>
      </w:r>
      <w:r w:rsidRPr="00050804">
        <w:t>2), colon (</w:t>
      </w:r>
      <w:r w:rsidRPr="007145E0">
        <w:rPr>
          <w:i/>
        </w:rPr>
        <w:t>n</w:t>
      </w:r>
      <w:r>
        <w:t xml:space="preserve"> </w:t>
      </w:r>
      <w:r w:rsidRPr="00050804">
        <w:t>=</w:t>
      </w:r>
      <w:r>
        <w:t xml:space="preserve"> </w:t>
      </w:r>
      <w:r w:rsidRPr="00050804">
        <w:t>4), oesophagus (</w:t>
      </w:r>
      <w:r w:rsidRPr="007145E0">
        <w:rPr>
          <w:i/>
        </w:rPr>
        <w:t xml:space="preserve">n </w:t>
      </w:r>
      <w:r w:rsidRPr="00050804">
        <w:t>=</w:t>
      </w:r>
      <w:r>
        <w:t xml:space="preserve"> </w:t>
      </w:r>
      <w:r w:rsidRPr="00050804">
        <w:t>1), gall bladder (</w:t>
      </w:r>
      <w:r w:rsidRPr="007145E0">
        <w:rPr>
          <w:i/>
        </w:rPr>
        <w:t>n</w:t>
      </w:r>
      <w:r>
        <w:t xml:space="preserve"> </w:t>
      </w:r>
      <w:r w:rsidRPr="00050804">
        <w:t>=</w:t>
      </w:r>
      <w:r>
        <w:t xml:space="preserve"> </w:t>
      </w:r>
      <w:r w:rsidRPr="00050804">
        <w:t>1), and liver (</w:t>
      </w:r>
      <w:r w:rsidRPr="007145E0">
        <w:rPr>
          <w:i/>
        </w:rPr>
        <w:t>n</w:t>
      </w:r>
      <w:r>
        <w:t xml:space="preserve"> </w:t>
      </w:r>
      <w:r w:rsidRPr="00050804">
        <w:t>=</w:t>
      </w:r>
      <w:r>
        <w:t xml:space="preserve"> </w:t>
      </w:r>
      <w:r w:rsidRPr="00050804">
        <w:t>2). Among the collected clinical parameters, self-reported unin</w:t>
      </w:r>
      <w:r>
        <w:t>tentional weight loss in the three to six</w:t>
      </w:r>
      <w:r w:rsidRPr="00050804">
        <w:t xml:space="preserve"> months prior to the investigation was used for comparisons with gene and protein expression</w:t>
      </w:r>
      <w:r>
        <w:t xml:space="preserve">. The study was approved by the Karolinska (Stockholm, Sweden) </w:t>
      </w:r>
      <w:r w:rsidRPr="00050804">
        <w:t>ethics committee. The investigation was explained in detail to each patient and written informed consent was obtained.</w:t>
      </w:r>
    </w:p>
    <w:p w14:paraId="48CAC52A" w14:textId="77777777" w:rsidR="00476F98" w:rsidRPr="00050804" w:rsidRDefault="00476F98" w:rsidP="00476F98">
      <w:pPr>
        <w:spacing w:line="480" w:lineRule="auto"/>
        <w:jc w:val="both"/>
        <w:rPr>
          <w:b/>
        </w:rPr>
      </w:pPr>
    </w:p>
    <w:p w14:paraId="25FAA790" w14:textId="77777777" w:rsidR="00476F98" w:rsidRPr="00050804" w:rsidRDefault="00476F98" w:rsidP="00476F98">
      <w:pPr>
        <w:spacing w:line="480" w:lineRule="auto"/>
        <w:jc w:val="both"/>
        <w:rPr>
          <w:i/>
        </w:rPr>
      </w:pPr>
      <w:r w:rsidRPr="00050804">
        <w:rPr>
          <w:i/>
        </w:rPr>
        <w:t>Fat biopsies</w:t>
      </w:r>
    </w:p>
    <w:p w14:paraId="1BFB07D8" w14:textId="10C5CDE3" w:rsidR="00476F98" w:rsidRPr="00050804" w:rsidRDefault="00476F98" w:rsidP="00476F98">
      <w:pPr>
        <w:spacing w:line="480" w:lineRule="auto"/>
        <w:jc w:val="both"/>
      </w:pPr>
      <w:r w:rsidRPr="00050804">
        <w:t>The procedure</w:t>
      </w:r>
      <w:r>
        <w:t>s have been described in detail</w:t>
      </w:r>
      <w:hyperlink w:anchor="_ENREF_62" w:tooltip="Dahlman, 2010 #1820" w:history="1">
        <w:r w:rsidR="00E25A96">
          <w:fldChar w:fldCharType="begin"/>
        </w:r>
        <w:r w:rsidR="00E25A96">
          <w:instrText xml:space="preserve"> ADDIN EN.CITE &lt;EndNote&gt;&lt;Cite&gt;&lt;Author&gt;Dahlman&lt;/Author&gt;&lt;Year&gt;2010&lt;/Year&gt;&lt;RecNum&gt;1820&lt;/RecNum&gt;&lt;DisplayText&gt;&lt;style face="superscript"&gt;62&lt;/style&gt;&lt;/DisplayText&gt;&lt;record&gt;&lt;rec-number&gt;1820&lt;/rec-number&gt;&lt;foreign-keys&gt;&lt;key app="EN" db-id="2w5epra0e2w2puead9cprrst9zr925rw2ers" timestamp="0"&gt;1820&lt;/key&gt;&lt;/foreign-keys&gt;&lt;ref-type name="Journal Article"&gt;17&lt;/ref-type&gt;&lt;contributors&gt;&lt;authors&gt;&lt;author&gt;Dahlman, I.&lt;/author&gt;&lt;author&gt;Arner, P.&lt;/author&gt;&lt;/authors&gt;&lt;/contributors&gt;&lt;titles&gt;&lt;title&gt;Genetics of adipose tissue biology&lt;/title&gt;&lt;secondary-title&gt;Prog Mol Biol Transl Sci&lt;/secondary-title&gt;&lt;/titles&gt;&lt;pages&gt;39-74&lt;/pages&gt;&lt;volume&gt;94&lt;/volume&gt;&lt;edition&gt;2010/11/03&lt;/edition&gt;&lt;keywords&gt;&lt;keyword&gt;Adipocytes/cytology/metabolism&lt;/keyword&gt;&lt;keyword&gt;Adipose Tissue/*metabolism&lt;/keyword&gt;&lt;keyword&gt;Genetic Predisposition to Disease&lt;/keyword&gt;&lt;keyword&gt;Humans&lt;/keyword&gt;&lt;keyword&gt;Lipid Metabolism/genetics&lt;/keyword&gt;&lt;keyword&gt;Obesity/genetics&lt;/keyword&gt;&lt;keyword&gt;Phenotype&lt;/keyword&gt;&lt;/keywords&gt;&lt;dates&gt;&lt;year&gt;2010&lt;/year&gt;&lt;/dates&gt;&lt;isbn&gt;1878-0814 (Electronic)&amp;#xD;1877-1173 (Linking)&lt;/isbn&gt;&lt;accession-num&gt;21036322&lt;/accession-num&gt;&lt;urls&gt;&lt;related-urls&gt;&lt;url&gt;http://www.ncbi.nlm.nih.gov/entrez/query.fcgi?cmd=Retrieve&amp;amp;db=PubMed&amp;amp;dopt=Citation&amp;amp;list_uids=21036322&lt;/url&gt;&lt;/related-urls&gt;&lt;/urls&gt;&lt;electronic-resource-num&gt;B978-0-12-375003-7.00003-0 [pii]&amp;#xD;10.1016/B978-0-12-375003-7.00003-0&lt;/electronic-resource-num&gt;&lt;language&gt;eng&lt;/language&gt;&lt;/record&gt;&lt;/Cite&gt;&lt;/EndNote&gt;</w:instrText>
        </w:r>
        <w:r w:rsidR="00E25A96">
          <w:fldChar w:fldCharType="separate"/>
        </w:r>
        <w:r w:rsidR="00E25A96" w:rsidRPr="00E25A96">
          <w:rPr>
            <w:noProof/>
            <w:vertAlign w:val="superscript"/>
          </w:rPr>
          <w:t>62</w:t>
        </w:r>
        <w:r w:rsidR="00E25A96">
          <w:fldChar w:fldCharType="end"/>
        </w:r>
      </w:hyperlink>
      <w:r w:rsidRPr="00050804">
        <w:t>. After clinical examination, an abdominal subcutaneous fat sample was obtained by fine needle biopsy. Tissue pieces were rapidly rinsed in saline and aliquots (about 300</w:t>
      </w:r>
      <w:r>
        <w:t xml:space="preserve"> </w:t>
      </w:r>
      <w:r w:rsidRPr="00050804">
        <w:t>mg each) were frozen in liquid nitrogen and kept at -70</w:t>
      </w:r>
      <w:r>
        <w:t xml:space="preserve"> </w:t>
      </w:r>
      <w:r w:rsidRPr="00050804">
        <w:rPr>
          <w:vertAlign w:val="superscript"/>
        </w:rPr>
        <w:t>o</w:t>
      </w:r>
      <w:r w:rsidRPr="00050804">
        <w:t xml:space="preserve">C for subsequent global gene expression profiling. </w:t>
      </w:r>
    </w:p>
    <w:p w14:paraId="0868BCB8" w14:textId="77777777" w:rsidR="00476F98" w:rsidRPr="00050804" w:rsidRDefault="00476F98" w:rsidP="00476F98">
      <w:pPr>
        <w:spacing w:line="480" w:lineRule="auto"/>
        <w:jc w:val="both"/>
        <w:rPr>
          <w:b/>
        </w:rPr>
      </w:pPr>
    </w:p>
    <w:p w14:paraId="351C8AC1" w14:textId="77777777" w:rsidR="00476F98" w:rsidRPr="00050804" w:rsidRDefault="00476F98" w:rsidP="00476F98">
      <w:pPr>
        <w:spacing w:line="480" w:lineRule="auto"/>
        <w:jc w:val="both"/>
        <w:rPr>
          <w:i/>
        </w:rPr>
      </w:pPr>
      <w:r w:rsidRPr="00050804">
        <w:rPr>
          <w:i/>
        </w:rPr>
        <w:t xml:space="preserve">Analysis of protein expression </w:t>
      </w:r>
    </w:p>
    <w:p w14:paraId="2303D286" w14:textId="77777777" w:rsidR="00476F98" w:rsidRPr="00050804" w:rsidRDefault="00476F98" w:rsidP="00476F98">
      <w:pPr>
        <w:spacing w:line="480" w:lineRule="auto"/>
        <w:jc w:val="both"/>
        <w:rPr>
          <w:b/>
        </w:rPr>
      </w:pPr>
      <w:r>
        <w:t xml:space="preserve">150 </w:t>
      </w:r>
      <w:r w:rsidRPr="00273CF4">
        <w:t>u</w:t>
      </w:r>
      <w:r>
        <w:t>g</w:t>
      </w:r>
      <w:r w:rsidRPr="00050804">
        <w:t xml:space="preserve"> of total protein were separated by 8-16% gradient SDS-PAGE (Bio-Rad Laboratories, Hercules, CA) and Western blot was performed according to standard procedures. The membranes were blocked in 3% ECL Advance Blocking Agent (GE Healthcare, Buckinghamshire, UK). Primary antibodies against </w:t>
      </w:r>
      <w:r w:rsidRPr="004F56FA">
        <w:t>CIDEA</w:t>
      </w:r>
      <w:r w:rsidRPr="00050804">
        <w:t xml:space="preserve"> (</w:t>
      </w:r>
      <w:r>
        <w:t xml:space="preserve"># C7987, </w:t>
      </w:r>
      <w:r>
        <w:lastRenderedPageBreak/>
        <w:t xml:space="preserve">1:1,000; </w:t>
      </w:r>
      <w:r w:rsidRPr="00050804">
        <w:t xml:space="preserve">Sigma-Aldrich, St. Louis, MO) were used. </w:t>
      </w:r>
      <w:r w:rsidRPr="004F56FA">
        <w:t>ACTIN</w:t>
      </w:r>
      <w:r w:rsidRPr="00050804">
        <w:t xml:space="preserve"> (</w:t>
      </w:r>
      <w:r>
        <w:t xml:space="preserve"># A2066, 1:1,000; </w:t>
      </w:r>
      <w:r w:rsidRPr="00050804">
        <w:t xml:space="preserve">Sigma-Aldrich, St. Louis, MO) was used as a loading control. Images were analyzed with Quantity One Software (Bio-Rad Laboratories), and values were expressed as fold change relative to the weight stable subjects. </w:t>
      </w:r>
    </w:p>
    <w:p w14:paraId="64B0324C" w14:textId="77777777" w:rsidR="00476F98" w:rsidRPr="00050804" w:rsidRDefault="00476F98" w:rsidP="00476F98">
      <w:pPr>
        <w:spacing w:line="480" w:lineRule="auto"/>
        <w:jc w:val="both"/>
        <w:rPr>
          <w:b/>
        </w:rPr>
      </w:pPr>
    </w:p>
    <w:p w14:paraId="568682B9" w14:textId="77777777" w:rsidR="00476F98" w:rsidRPr="00050804" w:rsidRDefault="00476F98" w:rsidP="00476F98">
      <w:pPr>
        <w:spacing w:line="480" w:lineRule="auto"/>
        <w:jc w:val="both"/>
        <w:rPr>
          <w:i/>
        </w:rPr>
      </w:pPr>
      <w:r w:rsidRPr="00050804">
        <w:rPr>
          <w:i/>
        </w:rPr>
        <w:t>Gene expression</w:t>
      </w:r>
    </w:p>
    <w:p w14:paraId="0151C961" w14:textId="19AD7A1C" w:rsidR="00476F98" w:rsidRPr="00050804" w:rsidRDefault="00476F98" w:rsidP="00476F98">
      <w:pPr>
        <w:autoSpaceDE w:val="0"/>
        <w:autoSpaceDN w:val="0"/>
        <w:adjustRightInd w:val="0"/>
        <w:spacing w:line="480" w:lineRule="auto"/>
        <w:jc w:val="both"/>
      </w:pPr>
      <w:r w:rsidRPr="00050804">
        <w:t>We used data from WAT global gene expression profiling which has been published before</w:t>
      </w:r>
      <w:hyperlink w:anchor="_ENREF_62" w:tooltip="Dahlman, 2010 #1820" w:history="1">
        <w:r w:rsidR="00E25A96">
          <w:fldChar w:fldCharType="begin"/>
        </w:r>
        <w:r w:rsidR="00E25A96">
          <w:instrText xml:space="preserve"> ADDIN EN.CITE &lt;EndNote&gt;&lt;Cite&gt;&lt;Author&gt;Dahlman&lt;/Author&gt;&lt;Year&gt;2010&lt;/Year&gt;&lt;RecNum&gt;1820&lt;/RecNum&gt;&lt;DisplayText&gt;&lt;style face="superscript"&gt;62&lt;/style&gt;&lt;/DisplayText&gt;&lt;record&gt;&lt;rec-number&gt;1820&lt;/rec-number&gt;&lt;foreign-keys&gt;&lt;key app="EN" db-id="2w5epra0e2w2puead9cprrst9zr925rw2ers" timestamp="0"&gt;1820&lt;/key&gt;&lt;/foreign-keys&gt;&lt;ref-type name="Journal Article"&gt;17&lt;/ref-type&gt;&lt;contributors&gt;&lt;authors&gt;&lt;author&gt;Dahlman, I.&lt;/author&gt;&lt;author&gt;Arner, P.&lt;/author&gt;&lt;/authors&gt;&lt;/contributors&gt;&lt;titles&gt;&lt;title&gt;Genetics of adipose tissue biology&lt;/title&gt;&lt;secondary-title&gt;Prog Mol Biol Transl Sci&lt;/secondary-title&gt;&lt;/titles&gt;&lt;pages&gt;39-74&lt;/pages&gt;&lt;volume&gt;94&lt;/volume&gt;&lt;edition&gt;2010/11/03&lt;/edition&gt;&lt;keywords&gt;&lt;keyword&gt;Adipocytes/cytology/metabolism&lt;/keyword&gt;&lt;keyword&gt;Adipose Tissue/*metabolism&lt;/keyword&gt;&lt;keyword&gt;Genetic Predisposition to Disease&lt;/keyword&gt;&lt;keyword&gt;Humans&lt;/keyword&gt;&lt;keyword&gt;Lipid Metabolism/genetics&lt;/keyword&gt;&lt;keyword&gt;Obesity/genetics&lt;/keyword&gt;&lt;keyword&gt;Phenotype&lt;/keyword&gt;&lt;/keywords&gt;&lt;dates&gt;&lt;year&gt;2010&lt;/year&gt;&lt;/dates&gt;&lt;isbn&gt;1878-0814 (Electronic)&amp;#xD;1877-1173 (Linking)&lt;/isbn&gt;&lt;accession-num&gt;21036322&lt;/accession-num&gt;&lt;urls&gt;&lt;related-urls&gt;&lt;url&gt;http://www.ncbi.nlm.nih.gov/entrez/query.fcgi?cmd=Retrieve&amp;amp;db=PubMed&amp;amp;dopt=Citation&amp;amp;list_uids=21036322&lt;/url&gt;&lt;/related-urls&gt;&lt;/urls&gt;&lt;electronic-resource-num&gt;B978-0-12-375003-7.00003-0 [pii]&amp;#xD;10.1016/B978-0-12-375003-7.00003-0&lt;/electronic-resource-num&gt;&lt;language&gt;eng&lt;/language&gt;&lt;/record&gt;&lt;/Cite&gt;&lt;/EndNote&gt;</w:instrText>
        </w:r>
        <w:r w:rsidR="00E25A96">
          <w:fldChar w:fldCharType="separate"/>
        </w:r>
        <w:r w:rsidR="00E25A96" w:rsidRPr="00E25A96">
          <w:rPr>
            <w:noProof/>
            <w:vertAlign w:val="superscript"/>
          </w:rPr>
          <w:t>62</w:t>
        </w:r>
        <w:r w:rsidR="00E25A96">
          <w:fldChar w:fldCharType="end"/>
        </w:r>
      </w:hyperlink>
      <w:r w:rsidRPr="00050804">
        <w:t xml:space="preserve"> and data have been uploaded to GEO (GSE20571). In brief, RNA was prepared and biotinylated complementary RNA was hybridized to Affymetrix Gene 1.0 ST Arrays using standardized protocols (Affymetrix Inc., Santa Clara, CA, USA). Subsequent data analyses were performed using the Affymetrix GeneChip Operating Software (GCOS) version 1.4. To allow comparisons of transcript levels between samples, all samples were subjected to an all-probe set scaling-to-target signal of 100. In the present study, we only studied the expression of </w:t>
      </w:r>
      <w:r w:rsidRPr="00A852D5">
        <w:rPr>
          <w:i/>
        </w:rPr>
        <w:t>CIDEA</w:t>
      </w:r>
      <w:r w:rsidRPr="00050804">
        <w:t>.</w:t>
      </w:r>
      <w:r w:rsidRPr="00050804">
        <w:rPr>
          <w:b/>
        </w:rPr>
        <w:t xml:space="preserve"> </w:t>
      </w:r>
    </w:p>
    <w:p w14:paraId="39A73D5E" w14:textId="77777777" w:rsidR="00476F98" w:rsidRPr="00050804" w:rsidRDefault="00476F98" w:rsidP="00476F98">
      <w:pPr>
        <w:spacing w:line="480" w:lineRule="auto"/>
        <w:jc w:val="both"/>
        <w:outlineLvl w:val="0"/>
        <w:rPr>
          <w:b/>
        </w:rPr>
      </w:pPr>
    </w:p>
    <w:p w14:paraId="5FEA22A7" w14:textId="77777777" w:rsidR="00476F98" w:rsidRPr="00050804" w:rsidRDefault="00476F98" w:rsidP="009243CD">
      <w:pPr>
        <w:spacing w:line="480" w:lineRule="auto"/>
        <w:jc w:val="both"/>
        <w:outlineLvl w:val="0"/>
        <w:rPr>
          <w:b/>
        </w:rPr>
      </w:pPr>
      <w:r w:rsidRPr="00050804">
        <w:rPr>
          <w:b/>
        </w:rPr>
        <w:t xml:space="preserve">Human bariatric surgery intervention and cachexia study </w:t>
      </w:r>
    </w:p>
    <w:p w14:paraId="34404E5D" w14:textId="5EF5EC55" w:rsidR="00476F98" w:rsidRDefault="00476F98" w:rsidP="009243CD">
      <w:pPr>
        <w:spacing w:line="480" w:lineRule="auto"/>
        <w:jc w:val="both"/>
        <w:rPr>
          <w:lang w:val="en-GB"/>
        </w:rPr>
      </w:pPr>
      <w:r w:rsidRPr="00050804">
        <w:rPr>
          <w:lang w:val="en-GB"/>
        </w:rPr>
        <w:t xml:space="preserve">We included 23 Caucasian obese </w:t>
      </w:r>
      <w:r>
        <w:rPr>
          <w:lang w:val="en-GB"/>
        </w:rPr>
        <w:t>subjects (14 women, nine</w:t>
      </w:r>
      <w:r w:rsidRPr="00050804">
        <w:rPr>
          <w:lang w:val="en-GB"/>
        </w:rPr>
        <w:t xml:space="preserve"> men) who underwent a two-step bariatric surgery strategy with gastric sleeve resection as the first step and a Roux-en-Y- gastric bypass as second step 12 ± 2 months later. In addition, we included adipose tissue samples from a cross-sectional cohort of 63 individuals with le</w:t>
      </w:r>
      <w:r>
        <w:rPr>
          <w:lang w:val="en-GB"/>
        </w:rPr>
        <w:t>anness, but stable body weight three</w:t>
      </w:r>
      <w:r w:rsidRPr="00050804">
        <w:rPr>
          <w:lang w:val="en-GB"/>
        </w:rPr>
        <w:t xml:space="preserve"> months prior to surgery (BMI: 20.63 ±</w:t>
      </w:r>
      <w:r w:rsidR="00D17BF3">
        <w:rPr>
          <w:lang w:val="en-GB"/>
        </w:rPr>
        <w:t xml:space="preserve"> </w:t>
      </w:r>
      <w:r w:rsidRPr="00050804">
        <w:rPr>
          <w:lang w:val="en-GB"/>
        </w:rPr>
        <w:t>1.8</w:t>
      </w:r>
      <w:r>
        <w:rPr>
          <w:lang w:val="en-GB"/>
        </w:rPr>
        <w:t xml:space="preserve"> </w:t>
      </w:r>
      <w:r w:rsidRPr="00050804">
        <w:rPr>
          <w:lang w:val="en-GB"/>
        </w:rPr>
        <w:t xml:space="preserve">kg/m²; </w:t>
      </w:r>
      <w:r w:rsidRPr="00D17BF3">
        <w:rPr>
          <w:i/>
          <w:lang w:val="en-GB"/>
        </w:rPr>
        <w:t>n</w:t>
      </w:r>
      <w:r>
        <w:rPr>
          <w:lang w:val="en-GB"/>
        </w:rPr>
        <w:t xml:space="preserve"> </w:t>
      </w:r>
      <w:r w:rsidRPr="00050804">
        <w:rPr>
          <w:lang w:val="en-GB"/>
        </w:rPr>
        <w:t>=</w:t>
      </w:r>
      <w:r>
        <w:rPr>
          <w:lang w:val="en-GB"/>
        </w:rPr>
        <w:t xml:space="preserve"> </w:t>
      </w:r>
      <w:r w:rsidRPr="00050804">
        <w:rPr>
          <w:lang w:val="en-GB"/>
        </w:rPr>
        <w:t xml:space="preserve">30) or tumour associated cachexia defined as weight loss &gt; 5% in the two months prior to surgery (BMI: 20 ± 2.1 kg/m²; </w:t>
      </w:r>
      <w:r w:rsidRPr="00D17BF3">
        <w:rPr>
          <w:i/>
          <w:lang w:val="en-GB"/>
        </w:rPr>
        <w:t>n</w:t>
      </w:r>
      <w:r>
        <w:rPr>
          <w:lang w:val="en-GB"/>
        </w:rPr>
        <w:t xml:space="preserve"> </w:t>
      </w:r>
      <w:r w:rsidRPr="00050804">
        <w:rPr>
          <w:lang w:val="en-GB"/>
        </w:rPr>
        <w:t>=</w:t>
      </w:r>
      <w:r>
        <w:rPr>
          <w:lang w:val="en-GB"/>
        </w:rPr>
        <w:t xml:space="preserve"> </w:t>
      </w:r>
      <w:r w:rsidRPr="00050804">
        <w:rPr>
          <w:lang w:val="en-GB"/>
        </w:rPr>
        <w:t xml:space="preserve">33). </w:t>
      </w:r>
      <w:r>
        <w:rPr>
          <w:lang w:val="en-GB"/>
        </w:rPr>
        <w:t>Patient details are displayed below:</w:t>
      </w:r>
    </w:p>
    <w:tbl>
      <w:tblPr>
        <w:tblStyle w:val="Tabellenraster"/>
        <w:tblW w:w="0" w:type="auto"/>
        <w:tblLook w:val="04A0" w:firstRow="1" w:lastRow="0" w:firstColumn="1" w:lastColumn="0" w:noHBand="0" w:noVBand="1"/>
      </w:tblPr>
      <w:tblGrid>
        <w:gridCol w:w="2959"/>
        <w:gridCol w:w="2923"/>
        <w:gridCol w:w="2913"/>
      </w:tblGrid>
      <w:tr w:rsidR="00476F98" w:rsidRPr="00495908" w14:paraId="3E0D519D" w14:textId="77777777" w:rsidTr="00472A31">
        <w:tc>
          <w:tcPr>
            <w:tcW w:w="3070" w:type="dxa"/>
          </w:tcPr>
          <w:p w14:paraId="220B1CA1" w14:textId="77777777" w:rsidR="00476F98" w:rsidRPr="00495908" w:rsidRDefault="00476F98" w:rsidP="009243CD">
            <w:pPr>
              <w:jc w:val="both"/>
              <w:rPr>
                <w:rFonts w:ascii="Times New Roman" w:hAnsi="Times New Roman"/>
                <w:b/>
              </w:rPr>
            </w:pPr>
            <w:r w:rsidRPr="00495908">
              <w:rPr>
                <w:rFonts w:ascii="Times New Roman" w:hAnsi="Times New Roman"/>
                <w:b/>
              </w:rPr>
              <w:t>Parameter</w:t>
            </w:r>
          </w:p>
        </w:tc>
        <w:tc>
          <w:tcPr>
            <w:tcW w:w="3071" w:type="dxa"/>
          </w:tcPr>
          <w:p w14:paraId="1F5613F9" w14:textId="77777777" w:rsidR="00476F98" w:rsidRPr="00495908" w:rsidRDefault="00476F98" w:rsidP="009243CD">
            <w:pPr>
              <w:jc w:val="both"/>
              <w:rPr>
                <w:rFonts w:ascii="Times New Roman" w:hAnsi="Times New Roman"/>
                <w:b/>
              </w:rPr>
            </w:pPr>
            <w:r w:rsidRPr="00495908">
              <w:rPr>
                <w:rFonts w:ascii="Times New Roman" w:hAnsi="Times New Roman"/>
                <w:b/>
              </w:rPr>
              <w:t>Cachexia</w:t>
            </w:r>
          </w:p>
        </w:tc>
        <w:tc>
          <w:tcPr>
            <w:tcW w:w="3071" w:type="dxa"/>
          </w:tcPr>
          <w:p w14:paraId="4448F5DF" w14:textId="77777777" w:rsidR="00476F98" w:rsidRPr="00495908" w:rsidRDefault="00476F98" w:rsidP="009243CD">
            <w:pPr>
              <w:jc w:val="both"/>
              <w:rPr>
                <w:rFonts w:ascii="Times New Roman" w:hAnsi="Times New Roman"/>
                <w:b/>
              </w:rPr>
            </w:pPr>
            <w:r w:rsidRPr="00495908">
              <w:rPr>
                <w:rFonts w:ascii="Times New Roman" w:hAnsi="Times New Roman"/>
                <w:b/>
              </w:rPr>
              <w:t>Weight stability</w:t>
            </w:r>
          </w:p>
        </w:tc>
      </w:tr>
      <w:tr w:rsidR="00476F98" w:rsidRPr="00495908" w14:paraId="4929209B" w14:textId="77777777" w:rsidTr="00472A31">
        <w:tc>
          <w:tcPr>
            <w:tcW w:w="3070" w:type="dxa"/>
          </w:tcPr>
          <w:p w14:paraId="2000D991" w14:textId="735D5F41" w:rsidR="00476F98" w:rsidRPr="00495908" w:rsidRDefault="00D17BF3" w:rsidP="009243CD">
            <w:pPr>
              <w:jc w:val="both"/>
              <w:rPr>
                <w:rFonts w:ascii="Times New Roman" w:hAnsi="Times New Roman"/>
              </w:rPr>
            </w:pPr>
            <w:r w:rsidRPr="00D17BF3">
              <w:rPr>
                <w:rFonts w:ascii="Times New Roman" w:hAnsi="Times New Roman"/>
                <w:i/>
              </w:rPr>
              <w:t>n</w:t>
            </w:r>
            <w:r w:rsidR="00476F98" w:rsidRPr="00495908">
              <w:rPr>
                <w:rFonts w:ascii="Times New Roman" w:hAnsi="Times New Roman"/>
              </w:rPr>
              <w:t xml:space="preserve"> (Women/Men)</w:t>
            </w:r>
          </w:p>
        </w:tc>
        <w:tc>
          <w:tcPr>
            <w:tcW w:w="3071" w:type="dxa"/>
          </w:tcPr>
          <w:p w14:paraId="5BA747DF" w14:textId="77777777" w:rsidR="00476F98" w:rsidRPr="00495908" w:rsidRDefault="00476F98" w:rsidP="009243CD">
            <w:pPr>
              <w:jc w:val="both"/>
              <w:rPr>
                <w:rFonts w:ascii="Times New Roman" w:hAnsi="Times New Roman"/>
              </w:rPr>
            </w:pPr>
            <w:r w:rsidRPr="00495908">
              <w:rPr>
                <w:rFonts w:ascii="Times New Roman" w:hAnsi="Times New Roman"/>
              </w:rPr>
              <w:t>33 (19/14)</w:t>
            </w:r>
          </w:p>
        </w:tc>
        <w:tc>
          <w:tcPr>
            <w:tcW w:w="3071" w:type="dxa"/>
          </w:tcPr>
          <w:p w14:paraId="3B7D18B1" w14:textId="77777777" w:rsidR="00476F98" w:rsidRPr="00495908" w:rsidRDefault="00476F98" w:rsidP="009243CD">
            <w:pPr>
              <w:jc w:val="both"/>
              <w:rPr>
                <w:rFonts w:ascii="Times New Roman" w:hAnsi="Times New Roman"/>
              </w:rPr>
            </w:pPr>
            <w:r w:rsidRPr="00495908">
              <w:rPr>
                <w:rFonts w:ascii="Times New Roman" w:hAnsi="Times New Roman"/>
              </w:rPr>
              <w:t>30 (16/14)</w:t>
            </w:r>
          </w:p>
        </w:tc>
      </w:tr>
      <w:tr w:rsidR="00476F98" w:rsidRPr="00495908" w14:paraId="17C06C1C" w14:textId="77777777" w:rsidTr="00472A31">
        <w:tc>
          <w:tcPr>
            <w:tcW w:w="3070" w:type="dxa"/>
          </w:tcPr>
          <w:p w14:paraId="49D4C023" w14:textId="77777777" w:rsidR="00476F98" w:rsidRPr="00495908" w:rsidRDefault="00476F98" w:rsidP="009243CD">
            <w:pPr>
              <w:jc w:val="both"/>
              <w:rPr>
                <w:rFonts w:ascii="Times New Roman" w:hAnsi="Times New Roman"/>
              </w:rPr>
            </w:pPr>
            <w:r w:rsidRPr="00495908">
              <w:rPr>
                <w:rFonts w:ascii="Times New Roman" w:hAnsi="Times New Roman"/>
              </w:rPr>
              <w:t>Cancer type (</w:t>
            </w:r>
            <w:r w:rsidRPr="00D17BF3">
              <w:rPr>
                <w:rFonts w:ascii="Times New Roman" w:hAnsi="Times New Roman"/>
                <w:i/>
              </w:rPr>
              <w:t>n</w:t>
            </w:r>
            <w:r w:rsidRPr="00495908">
              <w:rPr>
                <w:rFonts w:ascii="Times New Roman" w:hAnsi="Times New Roman"/>
              </w:rPr>
              <w:t>):</w:t>
            </w:r>
          </w:p>
          <w:p w14:paraId="01DBD2CA" w14:textId="77777777" w:rsidR="00476F98" w:rsidRPr="00495908" w:rsidRDefault="00476F98" w:rsidP="009243CD">
            <w:pPr>
              <w:jc w:val="both"/>
              <w:rPr>
                <w:rFonts w:ascii="Times New Roman" w:hAnsi="Times New Roman"/>
              </w:rPr>
            </w:pPr>
            <w:r w:rsidRPr="00495908">
              <w:rPr>
                <w:rFonts w:ascii="Times New Roman" w:hAnsi="Times New Roman"/>
              </w:rPr>
              <w:t xml:space="preserve">Rectal </w:t>
            </w:r>
          </w:p>
          <w:p w14:paraId="69323B37" w14:textId="77777777" w:rsidR="00476F98" w:rsidRPr="00495908" w:rsidRDefault="00476F98" w:rsidP="009243CD">
            <w:pPr>
              <w:jc w:val="both"/>
              <w:rPr>
                <w:rFonts w:ascii="Times New Roman" w:hAnsi="Times New Roman"/>
              </w:rPr>
            </w:pPr>
            <w:r w:rsidRPr="00495908">
              <w:rPr>
                <w:rFonts w:ascii="Times New Roman" w:hAnsi="Times New Roman"/>
              </w:rPr>
              <w:lastRenderedPageBreak/>
              <w:t>Sigma</w:t>
            </w:r>
          </w:p>
          <w:p w14:paraId="471690CA" w14:textId="77777777" w:rsidR="00476F98" w:rsidRPr="00495908" w:rsidRDefault="00476F98" w:rsidP="009243CD">
            <w:pPr>
              <w:jc w:val="both"/>
              <w:rPr>
                <w:rFonts w:ascii="Times New Roman" w:hAnsi="Times New Roman"/>
              </w:rPr>
            </w:pPr>
            <w:r w:rsidRPr="00495908">
              <w:rPr>
                <w:rFonts w:ascii="Times New Roman" w:hAnsi="Times New Roman"/>
              </w:rPr>
              <w:t>Colon</w:t>
            </w:r>
          </w:p>
          <w:p w14:paraId="47BD5DC3" w14:textId="77777777" w:rsidR="00476F98" w:rsidRPr="00495908" w:rsidRDefault="00476F98" w:rsidP="009243CD">
            <w:pPr>
              <w:jc w:val="both"/>
              <w:rPr>
                <w:rFonts w:ascii="Times New Roman" w:hAnsi="Times New Roman"/>
              </w:rPr>
            </w:pPr>
            <w:r w:rsidRPr="00495908">
              <w:rPr>
                <w:rFonts w:ascii="Times New Roman" w:hAnsi="Times New Roman"/>
              </w:rPr>
              <w:t>Gastric</w:t>
            </w:r>
          </w:p>
          <w:p w14:paraId="46C2ED83" w14:textId="77777777" w:rsidR="00476F98" w:rsidRPr="00495908" w:rsidRDefault="00476F98" w:rsidP="009243CD">
            <w:pPr>
              <w:jc w:val="both"/>
              <w:rPr>
                <w:rFonts w:ascii="Times New Roman" w:hAnsi="Times New Roman"/>
              </w:rPr>
            </w:pPr>
            <w:r w:rsidRPr="00495908">
              <w:rPr>
                <w:rFonts w:ascii="Times New Roman" w:hAnsi="Times New Roman"/>
              </w:rPr>
              <w:t xml:space="preserve">Cholecystic </w:t>
            </w:r>
          </w:p>
          <w:p w14:paraId="3F1E951B" w14:textId="77777777" w:rsidR="00476F98" w:rsidRPr="00495908" w:rsidRDefault="00476F98" w:rsidP="009243CD">
            <w:pPr>
              <w:jc w:val="both"/>
              <w:rPr>
                <w:rFonts w:ascii="Times New Roman" w:hAnsi="Times New Roman"/>
              </w:rPr>
            </w:pPr>
            <w:r w:rsidRPr="00495908">
              <w:rPr>
                <w:rFonts w:ascii="Times New Roman" w:hAnsi="Times New Roman"/>
              </w:rPr>
              <w:t>Bladder</w:t>
            </w:r>
          </w:p>
        </w:tc>
        <w:tc>
          <w:tcPr>
            <w:tcW w:w="3071" w:type="dxa"/>
          </w:tcPr>
          <w:p w14:paraId="134AF079" w14:textId="77777777" w:rsidR="00476F98" w:rsidRPr="00495908" w:rsidRDefault="00476F98" w:rsidP="009243CD">
            <w:pPr>
              <w:jc w:val="both"/>
              <w:rPr>
                <w:rFonts w:ascii="Times New Roman" w:hAnsi="Times New Roman"/>
              </w:rPr>
            </w:pPr>
          </w:p>
          <w:p w14:paraId="3CF80642" w14:textId="77777777" w:rsidR="00476F98" w:rsidRPr="00495908" w:rsidRDefault="00476F98" w:rsidP="009243CD">
            <w:pPr>
              <w:jc w:val="both"/>
              <w:rPr>
                <w:rFonts w:ascii="Times New Roman" w:hAnsi="Times New Roman"/>
              </w:rPr>
            </w:pPr>
            <w:r w:rsidRPr="00495908">
              <w:rPr>
                <w:rFonts w:ascii="Times New Roman" w:hAnsi="Times New Roman"/>
              </w:rPr>
              <w:t>7</w:t>
            </w:r>
          </w:p>
          <w:p w14:paraId="1214E394" w14:textId="77777777" w:rsidR="00476F98" w:rsidRPr="00495908" w:rsidRDefault="00476F98" w:rsidP="009243CD">
            <w:pPr>
              <w:jc w:val="both"/>
              <w:rPr>
                <w:rFonts w:ascii="Times New Roman" w:hAnsi="Times New Roman"/>
              </w:rPr>
            </w:pPr>
            <w:r w:rsidRPr="00495908">
              <w:rPr>
                <w:rFonts w:ascii="Times New Roman" w:hAnsi="Times New Roman"/>
              </w:rPr>
              <w:lastRenderedPageBreak/>
              <w:t>6</w:t>
            </w:r>
          </w:p>
          <w:p w14:paraId="466B50D3" w14:textId="77777777" w:rsidR="00476F98" w:rsidRPr="00495908" w:rsidRDefault="00476F98" w:rsidP="009243CD">
            <w:pPr>
              <w:jc w:val="both"/>
              <w:rPr>
                <w:rFonts w:ascii="Times New Roman" w:hAnsi="Times New Roman"/>
              </w:rPr>
            </w:pPr>
            <w:r w:rsidRPr="00495908">
              <w:rPr>
                <w:rFonts w:ascii="Times New Roman" w:hAnsi="Times New Roman"/>
              </w:rPr>
              <w:t>17</w:t>
            </w:r>
          </w:p>
          <w:p w14:paraId="1E088100" w14:textId="77777777" w:rsidR="00476F98" w:rsidRPr="00495908" w:rsidRDefault="00476F98" w:rsidP="009243CD">
            <w:pPr>
              <w:jc w:val="both"/>
              <w:rPr>
                <w:rFonts w:ascii="Times New Roman" w:hAnsi="Times New Roman"/>
              </w:rPr>
            </w:pPr>
            <w:r w:rsidRPr="00495908">
              <w:rPr>
                <w:rFonts w:ascii="Times New Roman" w:hAnsi="Times New Roman"/>
              </w:rPr>
              <w:t>0</w:t>
            </w:r>
          </w:p>
          <w:p w14:paraId="4749A861" w14:textId="77777777" w:rsidR="00476F98" w:rsidRPr="00495908" w:rsidRDefault="00476F98" w:rsidP="009243CD">
            <w:pPr>
              <w:jc w:val="both"/>
              <w:rPr>
                <w:rFonts w:ascii="Times New Roman" w:hAnsi="Times New Roman"/>
              </w:rPr>
            </w:pPr>
            <w:r w:rsidRPr="00495908">
              <w:rPr>
                <w:rFonts w:ascii="Times New Roman" w:hAnsi="Times New Roman"/>
              </w:rPr>
              <w:t>2</w:t>
            </w:r>
          </w:p>
          <w:p w14:paraId="6FCD60BC" w14:textId="77777777" w:rsidR="00476F98" w:rsidRPr="00495908" w:rsidRDefault="00476F98" w:rsidP="009243CD">
            <w:pPr>
              <w:jc w:val="both"/>
              <w:rPr>
                <w:rFonts w:ascii="Times New Roman" w:hAnsi="Times New Roman"/>
              </w:rPr>
            </w:pPr>
            <w:r w:rsidRPr="00495908">
              <w:rPr>
                <w:rFonts w:ascii="Times New Roman" w:hAnsi="Times New Roman"/>
              </w:rPr>
              <w:t>1</w:t>
            </w:r>
          </w:p>
        </w:tc>
        <w:tc>
          <w:tcPr>
            <w:tcW w:w="3071" w:type="dxa"/>
          </w:tcPr>
          <w:p w14:paraId="350501C9" w14:textId="77777777" w:rsidR="00476F98" w:rsidRPr="00495908" w:rsidRDefault="00476F98" w:rsidP="009243CD">
            <w:pPr>
              <w:jc w:val="both"/>
              <w:rPr>
                <w:rFonts w:ascii="Times New Roman" w:hAnsi="Times New Roman"/>
              </w:rPr>
            </w:pPr>
          </w:p>
          <w:p w14:paraId="1C224EAB" w14:textId="77777777" w:rsidR="00476F98" w:rsidRPr="00495908" w:rsidRDefault="00476F98" w:rsidP="009243CD">
            <w:pPr>
              <w:jc w:val="both"/>
              <w:rPr>
                <w:rFonts w:ascii="Times New Roman" w:hAnsi="Times New Roman"/>
              </w:rPr>
            </w:pPr>
            <w:r w:rsidRPr="00495908">
              <w:rPr>
                <w:rFonts w:ascii="Times New Roman" w:hAnsi="Times New Roman"/>
              </w:rPr>
              <w:t>7</w:t>
            </w:r>
          </w:p>
          <w:p w14:paraId="6B30B702" w14:textId="77777777" w:rsidR="00476F98" w:rsidRPr="00495908" w:rsidRDefault="00476F98" w:rsidP="009243CD">
            <w:pPr>
              <w:jc w:val="both"/>
              <w:rPr>
                <w:rFonts w:ascii="Times New Roman" w:hAnsi="Times New Roman"/>
              </w:rPr>
            </w:pPr>
            <w:r w:rsidRPr="00495908">
              <w:rPr>
                <w:rFonts w:ascii="Times New Roman" w:hAnsi="Times New Roman"/>
              </w:rPr>
              <w:lastRenderedPageBreak/>
              <w:t>4</w:t>
            </w:r>
          </w:p>
          <w:p w14:paraId="46E9AD1B" w14:textId="77777777" w:rsidR="00476F98" w:rsidRPr="00495908" w:rsidRDefault="00476F98" w:rsidP="009243CD">
            <w:pPr>
              <w:jc w:val="both"/>
              <w:rPr>
                <w:rFonts w:ascii="Times New Roman" w:hAnsi="Times New Roman"/>
              </w:rPr>
            </w:pPr>
            <w:r w:rsidRPr="00495908">
              <w:rPr>
                <w:rFonts w:ascii="Times New Roman" w:hAnsi="Times New Roman"/>
              </w:rPr>
              <w:t>16</w:t>
            </w:r>
          </w:p>
          <w:p w14:paraId="0DA2B582" w14:textId="77777777" w:rsidR="00476F98" w:rsidRPr="00495908" w:rsidRDefault="00476F98" w:rsidP="009243CD">
            <w:pPr>
              <w:jc w:val="both"/>
              <w:rPr>
                <w:rFonts w:ascii="Times New Roman" w:hAnsi="Times New Roman"/>
              </w:rPr>
            </w:pPr>
            <w:r w:rsidRPr="00495908">
              <w:rPr>
                <w:rFonts w:ascii="Times New Roman" w:hAnsi="Times New Roman"/>
              </w:rPr>
              <w:t>1</w:t>
            </w:r>
          </w:p>
          <w:p w14:paraId="361A07C1" w14:textId="77777777" w:rsidR="00476F98" w:rsidRPr="00495908" w:rsidRDefault="00476F98" w:rsidP="009243CD">
            <w:pPr>
              <w:jc w:val="both"/>
              <w:rPr>
                <w:rFonts w:ascii="Times New Roman" w:hAnsi="Times New Roman"/>
              </w:rPr>
            </w:pPr>
            <w:r w:rsidRPr="00495908">
              <w:rPr>
                <w:rFonts w:ascii="Times New Roman" w:hAnsi="Times New Roman"/>
              </w:rPr>
              <w:t>2</w:t>
            </w:r>
          </w:p>
          <w:p w14:paraId="1FA8548D" w14:textId="77777777" w:rsidR="00476F98" w:rsidRPr="00495908" w:rsidRDefault="00476F98" w:rsidP="009243CD">
            <w:pPr>
              <w:jc w:val="both"/>
              <w:rPr>
                <w:rFonts w:ascii="Times New Roman" w:hAnsi="Times New Roman"/>
              </w:rPr>
            </w:pPr>
            <w:r w:rsidRPr="00495908">
              <w:rPr>
                <w:rFonts w:ascii="Times New Roman" w:hAnsi="Times New Roman"/>
              </w:rPr>
              <w:t>0</w:t>
            </w:r>
          </w:p>
        </w:tc>
      </w:tr>
      <w:tr w:rsidR="00476F98" w:rsidRPr="00495908" w14:paraId="54A6A267" w14:textId="77777777" w:rsidTr="00472A31">
        <w:tc>
          <w:tcPr>
            <w:tcW w:w="3070" w:type="dxa"/>
          </w:tcPr>
          <w:p w14:paraId="4C001B34" w14:textId="77777777" w:rsidR="00476F98" w:rsidRPr="00495908" w:rsidRDefault="00476F98" w:rsidP="009243CD">
            <w:pPr>
              <w:jc w:val="both"/>
              <w:rPr>
                <w:rFonts w:ascii="Times New Roman" w:hAnsi="Times New Roman"/>
              </w:rPr>
            </w:pPr>
            <w:r w:rsidRPr="00495908">
              <w:rPr>
                <w:rFonts w:ascii="Times New Roman" w:hAnsi="Times New Roman"/>
              </w:rPr>
              <w:lastRenderedPageBreak/>
              <w:t>Age (years)</w:t>
            </w:r>
          </w:p>
        </w:tc>
        <w:tc>
          <w:tcPr>
            <w:tcW w:w="3071" w:type="dxa"/>
          </w:tcPr>
          <w:p w14:paraId="3B207A19" w14:textId="77777777" w:rsidR="00476F98" w:rsidRPr="00495908" w:rsidRDefault="00476F98" w:rsidP="009243CD">
            <w:pPr>
              <w:jc w:val="both"/>
              <w:rPr>
                <w:rFonts w:ascii="Times New Roman" w:hAnsi="Times New Roman"/>
              </w:rPr>
            </w:pPr>
            <w:r w:rsidRPr="00495908">
              <w:rPr>
                <w:rFonts w:ascii="Times New Roman" w:hAnsi="Times New Roman"/>
              </w:rPr>
              <w:t>62 ± 14</w:t>
            </w:r>
          </w:p>
        </w:tc>
        <w:tc>
          <w:tcPr>
            <w:tcW w:w="3071" w:type="dxa"/>
          </w:tcPr>
          <w:p w14:paraId="67F8F39C" w14:textId="77777777" w:rsidR="00476F98" w:rsidRPr="00495908" w:rsidRDefault="00476F98" w:rsidP="009243CD">
            <w:pPr>
              <w:jc w:val="both"/>
              <w:rPr>
                <w:rFonts w:ascii="Times New Roman" w:hAnsi="Times New Roman"/>
              </w:rPr>
            </w:pPr>
            <w:r w:rsidRPr="00495908">
              <w:rPr>
                <w:rFonts w:ascii="Times New Roman" w:hAnsi="Times New Roman"/>
              </w:rPr>
              <w:t>59 ± 18</w:t>
            </w:r>
          </w:p>
        </w:tc>
      </w:tr>
      <w:tr w:rsidR="00476F98" w:rsidRPr="00495908" w14:paraId="521112A3" w14:textId="77777777" w:rsidTr="00472A31">
        <w:tc>
          <w:tcPr>
            <w:tcW w:w="3070" w:type="dxa"/>
          </w:tcPr>
          <w:p w14:paraId="17B1377E" w14:textId="66F8EA32" w:rsidR="00476F98" w:rsidRPr="00495908" w:rsidRDefault="00476F98" w:rsidP="009243CD">
            <w:pPr>
              <w:jc w:val="both"/>
              <w:rPr>
                <w:rFonts w:ascii="Times New Roman" w:hAnsi="Times New Roman"/>
              </w:rPr>
            </w:pPr>
            <w:r w:rsidRPr="00495908">
              <w:rPr>
                <w:rFonts w:ascii="Times New Roman" w:hAnsi="Times New Roman"/>
              </w:rPr>
              <w:t>BMI (kg/m²)</w:t>
            </w:r>
          </w:p>
        </w:tc>
        <w:tc>
          <w:tcPr>
            <w:tcW w:w="3071" w:type="dxa"/>
          </w:tcPr>
          <w:p w14:paraId="04AA89BC" w14:textId="77777777" w:rsidR="00476F98" w:rsidRPr="00495908" w:rsidRDefault="00476F98" w:rsidP="009243CD">
            <w:pPr>
              <w:jc w:val="both"/>
              <w:rPr>
                <w:rFonts w:ascii="Times New Roman" w:hAnsi="Times New Roman"/>
              </w:rPr>
            </w:pPr>
            <w:r w:rsidRPr="00495908">
              <w:rPr>
                <w:rFonts w:ascii="Times New Roman" w:hAnsi="Times New Roman"/>
              </w:rPr>
              <w:t>20.1 ± 2</w:t>
            </w:r>
          </w:p>
        </w:tc>
        <w:tc>
          <w:tcPr>
            <w:tcW w:w="3071" w:type="dxa"/>
          </w:tcPr>
          <w:p w14:paraId="1D72A42D" w14:textId="77777777" w:rsidR="00476F98" w:rsidRPr="00495908" w:rsidRDefault="00476F98" w:rsidP="009243CD">
            <w:pPr>
              <w:jc w:val="both"/>
              <w:rPr>
                <w:rFonts w:ascii="Times New Roman" w:hAnsi="Times New Roman"/>
              </w:rPr>
            </w:pPr>
            <w:r w:rsidRPr="00495908">
              <w:rPr>
                <w:rFonts w:ascii="Times New Roman" w:hAnsi="Times New Roman"/>
              </w:rPr>
              <w:t>20.6 ± 1.8</w:t>
            </w:r>
          </w:p>
        </w:tc>
      </w:tr>
      <w:tr w:rsidR="00476F98" w:rsidRPr="00495908" w14:paraId="52E1D122" w14:textId="77777777" w:rsidTr="00472A31">
        <w:tc>
          <w:tcPr>
            <w:tcW w:w="3070" w:type="dxa"/>
          </w:tcPr>
          <w:p w14:paraId="7404CB35" w14:textId="77777777" w:rsidR="00476F98" w:rsidRPr="00495908" w:rsidRDefault="00476F98" w:rsidP="009243CD">
            <w:pPr>
              <w:jc w:val="both"/>
              <w:rPr>
                <w:rFonts w:ascii="Times New Roman" w:hAnsi="Times New Roman"/>
              </w:rPr>
            </w:pPr>
            <w:r w:rsidRPr="00495908">
              <w:rPr>
                <w:rFonts w:ascii="Times New Roman" w:hAnsi="Times New Roman"/>
              </w:rPr>
              <w:t>Creatinine (µmol/l)</w:t>
            </w:r>
          </w:p>
        </w:tc>
        <w:tc>
          <w:tcPr>
            <w:tcW w:w="3071" w:type="dxa"/>
          </w:tcPr>
          <w:p w14:paraId="76F4A1D8" w14:textId="77777777" w:rsidR="00476F98" w:rsidRPr="00495908" w:rsidRDefault="00476F98" w:rsidP="009243CD">
            <w:pPr>
              <w:jc w:val="both"/>
              <w:rPr>
                <w:rFonts w:ascii="Times New Roman" w:hAnsi="Times New Roman"/>
              </w:rPr>
            </w:pPr>
            <w:r w:rsidRPr="00495908">
              <w:rPr>
                <w:rFonts w:ascii="Times New Roman" w:hAnsi="Times New Roman"/>
              </w:rPr>
              <w:t>74 ± 31</w:t>
            </w:r>
          </w:p>
        </w:tc>
        <w:tc>
          <w:tcPr>
            <w:tcW w:w="3071" w:type="dxa"/>
          </w:tcPr>
          <w:p w14:paraId="21F1C365" w14:textId="77777777" w:rsidR="00476F98" w:rsidRPr="00495908" w:rsidRDefault="00476F98" w:rsidP="009243CD">
            <w:pPr>
              <w:jc w:val="both"/>
              <w:rPr>
                <w:rFonts w:ascii="Times New Roman" w:hAnsi="Times New Roman"/>
              </w:rPr>
            </w:pPr>
            <w:r w:rsidRPr="00495908">
              <w:rPr>
                <w:rFonts w:ascii="Times New Roman" w:hAnsi="Times New Roman"/>
              </w:rPr>
              <w:t>90 ± 75</w:t>
            </w:r>
          </w:p>
        </w:tc>
      </w:tr>
      <w:tr w:rsidR="00476F98" w:rsidRPr="00495908" w14:paraId="47B2CCEC" w14:textId="77777777" w:rsidTr="00472A31">
        <w:tc>
          <w:tcPr>
            <w:tcW w:w="3070" w:type="dxa"/>
          </w:tcPr>
          <w:p w14:paraId="3C20DE38" w14:textId="77777777" w:rsidR="00476F98" w:rsidRPr="00495908" w:rsidRDefault="00476F98" w:rsidP="009243CD">
            <w:pPr>
              <w:jc w:val="both"/>
              <w:rPr>
                <w:rFonts w:ascii="Times New Roman" w:hAnsi="Times New Roman"/>
              </w:rPr>
            </w:pPr>
            <w:r w:rsidRPr="00495908">
              <w:rPr>
                <w:rFonts w:ascii="Times New Roman" w:hAnsi="Times New Roman"/>
              </w:rPr>
              <w:t>C-reactive protein (mg/l)</w:t>
            </w:r>
          </w:p>
        </w:tc>
        <w:tc>
          <w:tcPr>
            <w:tcW w:w="3071" w:type="dxa"/>
          </w:tcPr>
          <w:p w14:paraId="53F9CE27" w14:textId="77777777" w:rsidR="00476F98" w:rsidRPr="00495908" w:rsidRDefault="00476F98" w:rsidP="009243CD">
            <w:pPr>
              <w:jc w:val="both"/>
              <w:rPr>
                <w:rFonts w:ascii="Times New Roman" w:hAnsi="Times New Roman"/>
              </w:rPr>
            </w:pPr>
            <w:r w:rsidRPr="00495908">
              <w:rPr>
                <w:rFonts w:ascii="Times New Roman" w:hAnsi="Times New Roman"/>
              </w:rPr>
              <w:t>21 ± 41</w:t>
            </w:r>
          </w:p>
        </w:tc>
        <w:tc>
          <w:tcPr>
            <w:tcW w:w="3071" w:type="dxa"/>
          </w:tcPr>
          <w:p w14:paraId="316696C5" w14:textId="77777777" w:rsidR="00476F98" w:rsidRPr="00495908" w:rsidRDefault="00476F98" w:rsidP="009243CD">
            <w:pPr>
              <w:jc w:val="both"/>
              <w:rPr>
                <w:rFonts w:ascii="Times New Roman" w:hAnsi="Times New Roman"/>
              </w:rPr>
            </w:pPr>
            <w:r w:rsidRPr="00495908">
              <w:rPr>
                <w:rFonts w:ascii="Times New Roman" w:hAnsi="Times New Roman"/>
              </w:rPr>
              <w:t>21 ± 27</w:t>
            </w:r>
          </w:p>
        </w:tc>
      </w:tr>
      <w:tr w:rsidR="00476F98" w:rsidRPr="00495908" w14:paraId="0F36D36E" w14:textId="77777777" w:rsidTr="00472A31">
        <w:tc>
          <w:tcPr>
            <w:tcW w:w="3070" w:type="dxa"/>
          </w:tcPr>
          <w:p w14:paraId="316C4CE8" w14:textId="77777777" w:rsidR="00476F98" w:rsidRPr="00495908" w:rsidRDefault="00476F98" w:rsidP="009243CD">
            <w:pPr>
              <w:jc w:val="both"/>
              <w:rPr>
                <w:rFonts w:ascii="Times New Roman" w:hAnsi="Times New Roman"/>
              </w:rPr>
            </w:pPr>
            <w:r w:rsidRPr="00495908">
              <w:rPr>
                <w:rFonts w:ascii="Times New Roman" w:hAnsi="Times New Roman"/>
              </w:rPr>
              <w:t xml:space="preserve">Chemotherapy </w:t>
            </w:r>
          </w:p>
        </w:tc>
        <w:tc>
          <w:tcPr>
            <w:tcW w:w="3071" w:type="dxa"/>
          </w:tcPr>
          <w:p w14:paraId="22CF2B96" w14:textId="77777777" w:rsidR="00476F98" w:rsidRPr="00495908" w:rsidRDefault="00476F98" w:rsidP="009243CD">
            <w:pPr>
              <w:jc w:val="both"/>
              <w:rPr>
                <w:rFonts w:ascii="Times New Roman" w:hAnsi="Times New Roman"/>
              </w:rPr>
            </w:pPr>
            <w:r w:rsidRPr="00495908">
              <w:rPr>
                <w:rFonts w:ascii="Times New Roman" w:hAnsi="Times New Roman"/>
              </w:rPr>
              <w:t>none</w:t>
            </w:r>
          </w:p>
        </w:tc>
        <w:tc>
          <w:tcPr>
            <w:tcW w:w="3071" w:type="dxa"/>
          </w:tcPr>
          <w:p w14:paraId="00C7E207" w14:textId="77777777" w:rsidR="00476F98" w:rsidRPr="00495908" w:rsidRDefault="00476F98" w:rsidP="009243CD">
            <w:pPr>
              <w:jc w:val="both"/>
              <w:rPr>
                <w:rFonts w:ascii="Times New Roman" w:hAnsi="Times New Roman"/>
              </w:rPr>
            </w:pPr>
            <w:r w:rsidRPr="00495908">
              <w:rPr>
                <w:rFonts w:ascii="Times New Roman" w:hAnsi="Times New Roman"/>
              </w:rPr>
              <w:t>none</w:t>
            </w:r>
          </w:p>
        </w:tc>
      </w:tr>
    </w:tbl>
    <w:p w14:paraId="4559CEDF" w14:textId="77777777" w:rsidR="00476F98" w:rsidRDefault="00476F98" w:rsidP="009243CD">
      <w:pPr>
        <w:spacing w:line="480" w:lineRule="auto"/>
        <w:jc w:val="both"/>
      </w:pPr>
    </w:p>
    <w:p w14:paraId="216210ED" w14:textId="7A8C4B17" w:rsidR="00476F98" w:rsidRPr="00050804" w:rsidRDefault="00F74906" w:rsidP="009243CD">
      <w:pPr>
        <w:spacing w:line="480" w:lineRule="auto"/>
        <w:jc w:val="both"/>
        <w:rPr>
          <w:lang w:val="en-GB"/>
        </w:rPr>
      </w:pPr>
      <w:r>
        <w:rPr>
          <w:lang w:val="en-GB"/>
        </w:rPr>
        <w:t>S</w:t>
      </w:r>
      <w:r w:rsidR="00476F98">
        <w:rPr>
          <w:lang w:val="en-GB"/>
        </w:rPr>
        <w:t xml:space="preserve">erum or </w:t>
      </w:r>
      <w:r w:rsidR="00476F98" w:rsidRPr="00050804">
        <w:rPr>
          <w:lang w:val="en-GB"/>
        </w:rPr>
        <w:t>plasma samples, omental and subcutaneou</w:t>
      </w:r>
      <w:r w:rsidR="00476F98">
        <w:rPr>
          <w:lang w:val="en-GB"/>
        </w:rPr>
        <w:t>s adipose tissue were obtained.</w:t>
      </w:r>
      <w:r w:rsidR="00476F98" w:rsidRPr="00050804">
        <w:rPr>
          <w:lang w:val="en-GB"/>
        </w:rPr>
        <w:t xml:space="preserve"> General inclusion and exclusion criteria as well as methods for the measurement of anthropometric and laboratory parameters have been reported recently</w:t>
      </w:r>
      <w:hyperlink w:anchor="_ENREF_63" w:tooltip="Kannt, 2015 #2274" w:history="1">
        <w:r w:rsidR="00E25A96">
          <w:rPr>
            <w:lang w:val="en-GB"/>
          </w:rPr>
          <w:fldChar w:fldCharType="begin">
            <w:fldData xml:space="preserve">PEVuZE5vdGU+PENpdGU+PEF1dGhvcj5LYW5udDwvQXV0aG9yPjxZZWFyPjIwMTU8L1llYXI+PFJl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3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</w:fldData>
          </w:fldChar>
        </w:r>
        <w:r w:rsidR="00E25A96">
          <w:rPr>
            <w:lang w:val="en-GB"/>
          </w:rPr>
          <w:instrText xml:space="preserve"> ADDIN EN.CITE </w:instrText>
        </w:r>
        <w:r w:rsidR="00E25A96">
          <w:rPr>
            <w:lang w:val="en-GB"/>
          </w:rPr>
          <w:fldChar w:fldCharType="begin">
            <w:fldData xml:space="preserve">PEVuZE5vdGU+PENpdGU+PEF1dGhvcj5LYW5udDwvQXV0aG9yPjxZZWFyPjIwMTU8L1llYXI+PFJl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3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</w:fldData>
          </w:fldChar>
        </w:r>
        <w:r w:rsidR="00E25A96">
          <w:rPr>
            <w:lang w:val="en-GB"/>
          </w:rPr>
          <w:instrText xml:space="preserve"> ADDIN EN.CITE.DATA </w:instrText>
        </w:r>
        <w:r w:rsidR="00E25A96">
          <w:rPr>
            <w:lang w:val="en-GB"/>
          </w:rPr>
        </w:r>
        <w:r w:rsidR="00E25A96">
          <w:rPr>
            <w:lang w:val="en-GB"/>
          </w:rPr>
          <w:fldChar w:fldCharType="end"/>
        </w:r>
        <w:r w:rsidR="00E25A96">
          <w:rPr>
            <w:lang w:val="en-GB"/>
          </w:rPr>
        </w:r>
        <w:r w:rsidR="00E25A96">
          <w:rPr>
            <w:lang w:val="en-GB"/>
          </w:rPr>
          <w:fldChar w:fldCharType="separate"/>
        </w:r>
        <w:r w:rsidR="00E25A96" w:rsidRPr="00E25A96">
          <w:rPr>
            <w:noProof/>
            <w:vertAlign w:val="superscript"/>
            <w:lang w:val="en-GB"/>
          </w:rPr>
          <w:t>63</w:t>
        </w:r>
        <w:r w:rsidR="00E25A96">
          <w:rPr>
            <w:lang w:val="en-GB"/>
          </w:rPr>
          <w:fldChar w:fldCharType="end"/>
        </w:r>
      </w:hyperlink>
      <w:r w:rsidR="00476F98" w:rsidRPr="00050804">
        <w:rPr>
          <w:lang w:val="en-GB"/>
        </w:rPr>
        <w:t>. S</w:t>
      </w:r>
      <w:r w:rsidR="00476F98" w:rsidRPr="00050804">
        <w:t>tudy protocols have been approved by the ethics committee of the University of Leipzig (Reg. No. 031-2006 and 017-12-23012012).</w:t>
      </w:r>
      <w:r w:rsidR="00476F98" w:rsidRPr="00050804">
        <w:rPr>
          <w:lang w:val="en-GB"/>
        </w:rPr>
        <w:t xml:space="preserve"> </w:t>
      </w:r>
      <w:r w:rsidR="00476F98" w:rsidRPr="00050804">
        <w:t>All participants gave written informed consent before taking part in the study.</w:t>
      </w:r>
    </w:p>
    <w:p w14:paraId="4A30100A" w14:textId="77777777" w:rsidR="00476F98" w:rsidRPr="00050804" w:rsidRDefault="00476F98" w:rsidP="009243CD">
      <w:pPr>
        <w:spacing w:line="480" w:lineRule="auto"/>
        <w:jc w:val="both"/>
        <w:rPr>
          <w:lang w:val="en-GB"/>
        </w:rPr>
      </w:pPr>
    </w:p>
    <w:p w14:paraId="30E43576" w14:textId="77777777" w:rsidR="00476F98" w:rsidRPr="00050804" w:rsidRDefault="00476F98" w:rsidP="009243CD">
      <w:pPr>
        <w:spacing w:line="480" w:lineRule="auto"/>
        <w:jc w:val="both"/>
        <w:rPr>
          <w:i/>
        </w:rPr>
      </w:pPr>
      <w:r w:rsidRPr="00050804">
        <w:rPr>
          <w:i/>
        </w:rPr>
        <w:t>Characterization of human adipose tissue samples</w:t>
      </w:r>
    </w:p>
    <w:p w14:paraId="3DE3C3F0" w14:textId="77777777" w:rsidR="00476F98" w:rsidRPr="00050804" w:rsidRDefault="00476F98" w:rsidP="009243CD">
      <w:pPr>
        <w:spacing w:line="480" w:lineRule="auto"/>
        <w:jc w:val="both"/>
        <w:rPr>
          <w:u w:val="single"/>
        </w:rPr>
      </w:pPr>
      <w:r w:rsidRPr="00050804">
        <w:t>Adipose tissue samples were taken from the abdomin</w:t>
      </w:r>
      <w:r>
        <w:t>al subcutaneous</w:t>
      </w:r>
      <w:r w:rsidRPr="00050804">
        <w:t xml:space="preserve"> and the intraabdominal omental fat depots at defined locations during surgery. A</w:t>
      </w:r>
      <w:r w:rsidRPr="00050804">
        <w:rPr>
          <w:lang w:val="en-GB"/>
        </w:rPr>
        <w:t xml:space="preserve">dipose tissue was analyzed as a whole (immediately frozen in liquid nitrogen after explantation) for histology and mRNA expression analyses. </w:t>
      </w:r>
      <w:r w:rsidRPr="00097B1F">
        <w:rPr>
          <w:i/>
          <w:lang w:val="en-GB"/>
        </w:rPr>
        <w:t>CIDEA</w:t>
      </w:r>
      <w:r w:rsidRPr="00050804">
        <w:rPr>
          <w:i/>
          <w:lang w:val="en-GB"/>
        </w:rPr>
        <w:t xml:space="preserve"> </w:t>
      </w:r>
      <w:r w:rsidRPr="00050804">
        <w:t xml:space="preserve">mRNA expression was measured by quantitative real-time RT-PCR in a fluorescent temperature cycler using </w:t>
      </w:r>
      <w:r w:rsidRPr="00050804">
        <w:rPr>
          <w:color w:val="000000"/>
        </w:rPr>
        <w:t>TaqMan assay-on-demand kits (Hs00154455_m1; Applied Biosystems)</w:t>
      </w:r>
      <w:r w:rsidRPr="00050804">
        <w:t xml:space="preserve">, and fluorescence was detected on an ABI PRISM 7000 sequence detector (Applied Biosystems, Darmstadt, Germany). </w:t>
      </w:r>
      <w:r w:rsidRPr="00097B1F">
        <w:rPr>
          <w:i/>
          <w:lang w:val="en-GB"/>
        </w:rPr>
        <w:t>CIDEA</w:t>
      </w:r>
      <w:r w:rsidRPr="00050804">
        <w:rPr>
          <w:lang w:val="en-GB"/>
        </w:rPr>
        <w:t xml:space="preserve"> mRNA expression was calculated relative to the mRNA expression of </w:t>
      </w:r>
      <w:r w:rsidRPr="00050804">
        <w:rPr>
          <w:i/>
          <w:lang w:val="en-GB"/>
        </w:rPr>
        <w:t xml:space="preserve">Hypoxanthin-Guanin-Phosphoribosyltransferase 1 </w:t>
      </w:r>
      <w:r w:rsidRPr="00050804">
        <w:rPr>
          <w:lang w:val="en-GB"/>
        </w:rPr>
        <w:t>(</w:t>
      </w:r>
      <w:r w:rsidRPr="00050804">
        <w:rPr>
          <w:i/>
          <w:lang w:val="en-GB"/>
        </w:rPr>
        <w:t>HPRT1</w:t>
      </w:r>
      <w:r w:rsidRPr="00050804">
        <w:rPr>
          <w:lang w:val="en-GB"/>
        </w:rPr>
        <w:t xml:space="preserve">) (Hs01003267_m1; </w:t>
      </w:r>
      <w:r w:rsidRPr="00050804">
        <w:rPr>
          <w:color w:val="000000"/>
        </w:rPr>
        <w:t>Applied Biosystems</w:t>
      </w:r>
      <w:r w:rsidRPr="00050804">
        <w:rPr>
          <w:lang w:val="en-GB"/>
        </w:rPr>
        <w:t>).</w:t>
      </w:r>
    </w:p>
    <w:p w14:paraId="65E0A062" w14:textId="77777777" w:rsidR="00476F98" w:rsidRPr="00050804" w:rsidRDefault="00476F98" w:rsidP="009243CD">
      <w:pPr>
        <w:jc w:val="both"/>
      </w:pPr>
    </w:p>
    <w:p w14:paraId="7575B367" w14:textId="5E281340" w:rsidR="00476F98" w:rsidRPr="00050804" w:rsidRDefault="00476F98" w:rsidP="009243CD">
      <w:pPr>
        <w:spacing w:line="480" w:lineRule="auto"/>
        <w:jc w:val="both"/>
        <w:rPr>
          <w:b/>
          <w:bCs/>
        </w:rPr>
      </w:pPr>
      <w:r w:rsidRPr="00050804">
        <w:rPr>
          <w:b/>
        </w:rPr>
        <w:lastRenderedPageBreak/>
        <w:t>Statistical analysis.</w:t>
      </w:r>
      <w:r w:rsidRPr="00050804">
        <w:t xml:space="preserve"> For each experiment, means and </w:t>
      </w:r>
      <w:r>
        <w:t>s.e.m.</w:t>
      </w:r>
      <w:r w:rsidRPr="00050804">
        <w:t xml:space="preserve"> of parameters measured were determined. Statistical analyses were performed using </w:t>
      </w:r>
      <w:r w:rsidR="003D2DE5">
        <w:t>S</w:t>
      </w:r>
      <w:r w:rsidRPr="00050804">
        <w:t xml:space="preserve">tudent’s t-test in one-factorial designs. For multi-factorial study designs, one- or two-way ANOVA were used </w:t>
      </w:r>
      <w:r w:rsidR="00D17BF3">
        <w:t>as</w:t>
      </w:r>
      <w:r w:rsidRPr="00050804">
        <w:t xml:space="preserve"> appropriate. </w:t>
      </w:r>
      <w:r>
        <w:t xml:space="preserve">Tukey’s or </w:t>
      </w:r>
      <w:r w:rsidRPr="00050804">
        <w:t>Bonferroni post hoc was applied</w:t>
      </w:r>
      <w:r>
        <w:t>, respectively,</w:t>
      </w:r>
      <w:r w:rsidRPr="00050804">
        <w:t xml:space="preserve"> when significant </w:t>
      </w:r>
      <w:r>
        <w:t>differences were found</w:t>
      </w:r>
      <w:r w:rsidRPr="00050804">
        <w:t>.</w:t>
      </w:r>
      <w:r w:rsidR="006C3354">
        <w:t xml:space="preserve"> Testing for normal variance was performed and confirmed.</w:t>
      </w:r>
      <w:r w:rsidR="00BD03F0">
        <w:t xml:space="preserve"> </w:t>
      </w:r>
      <w:r w:rsidR="00770347">
        <w:t>For animal experiments, n</w:t>
      </w:r>
      <w:r w:rsidR="00770347" w:rsidRPr="00050804">
        <w:t>umber of animals per group to detect biologically significant effect sizes was calculated using appropriate statistical sample size formula and indicated in the biometrical planning section of the animal license submitted to the governing authority. Blinding was not done during animal group allocation but in some measurements made in the study (</w:t>
      </w:r>
      <w:r w:rsidR="00770347" w:rsidRPr="002727B7">
        <w:rPr>
          <w:i/>
        </w:rPr>
        <w:t>i.e.</w:t>
      </w:r>
      <w:r w:rsidR="00770347">
        <w:t>,</w:t>
      </w:r>
      <w:r w:rsidR="00770347" w:rsidRPr="00050804">
        <w:t xml:space="preserve"> H</w:t>
      </w:r>
      <w:r w:rsidR="00770347">
        <w:t xml:space="preserve">istology, AMPK activity assay). No specific exclusion criteria were applied as inbred strains were used exclusively that display uniform phenotypic characteristics. </w:t>
      </w:r>
      <w:r w:rsidRPr="00050804">
        <w:t xml:space="preserve">Analyses were carried out with SigmaPlot v.12 software (Systat Software GmbH, Erkrath) or GraphPad Prism software (GraphPad Software, San Diego). </w:t>
      </w:r>
      <w:r w:rsidR="00D17BF3">
        <w:rPr>
          <w:i/>
        </w:rPr>
        <w:t xml:space="preserve">P </w:t>
      </w:r>
      <w:r w:rsidRPr="00050804">
        <w:t>&lt;</w:t>
      </w:r>
      <w:r w:rsidR="00D17BF3">
        <w:t xml:space="preserve"> </w:t>
      </w:r>
      <w:r w:rsidRPr="00050804">
        <w:t xml:space="preserve">0.05 was considered statistically significant. </w:t>
      </w:r>
    </w:p>
    <w:p w14:paraId="3F707486" w14:textId="77777777" w:rsidR="00476F98" w:rsidRDefault="00476F98" w:rsidP="009243CD">
      <w:pPr>
        <w:jc w:val="both"/>
        <w:rPr>
          <w:b/>
          <w:bCs/>
          <w:lang w:eastAsia="de-DE"/>
        </w:rPr>
      </w:pPr>
      <w:r>
        <w:rPr>
          <w:b/>
          <w:bCs/>
          <w:lang w:eastAsia="de-DE"/>
        </w:rPr>
        <w:br w:type="page"/>
      </w:r>
    </w:p>
    <w:p w14:paraId="5EE41DD2" w14:textId="58923ADF" w:rsidR="00E25A96" w:rsidRPr="00E25A96" w:rsidRDefault="00476F98" w:rsidP="009243CD">
      <w:pPr>
        <w:jc w:val="both"/>
        <w:rPr>
          <w:b/>
          <w:bCs/>
          <w:lang w:eastAsia="de-DE"/>
        </w:rPr>
      </w:pPr>
      <w:r>
        <w:rPr>
          <w:b/>
          <w:bCs/>
          <w:lang w:eastAsia="de-DE"/>
        </w:rPr>
        <w:lastRenderedPageBreak/>
        <w:t>ON</w:t>
      </w:r>
      <w:r w:rsidR="00584C38">
        <w:rPr>
          <w:b/>
          <w:bCs/>
          <w:lang w:eastAsia="de-DE"/>
        </w:rPr>
        <w:t>-</w:t>
      </w:r>
      <w:r>
        <w:rPr>
          <w:b/>
          <w:bCs/>
          <w:lang w:eastAsia="de-DE"/>
        </w:rPr>
        <w:t>LINE METHODS REFERENCES</w:t>
      </w:r>
    </w:p>
    <w:p w14:paraId="3339218F" w14:textId="39E66348" w:rsidR="00E25A96" w:rsidRPr="00E25A96" w:rsidRDefault="00E25A96" w:rsidP="009243CD">
      <w:pPr>
        <w:pStyle w:val="EndNoteBibliography"/>
        <w:spacing w:line="480" w:lineRule="auto"/>
        <w:ind w:left="720" w:hanging="720"/>
        <w:jc w:val="both"/>
      </w:pPr>
      <w:r>
        <w:fldChar w:fldCharType="begin"/>
      </w:r>
      <w:r>
        <w:instrText xml:space="preserve"> ADDIN EN.REFLIST </w:instrText>
      </w:r>
      <w:r>
        <w:fldChar w:fldCharType="separate"/>
      </w:r>
    </w:p>
    <w:p w14:paraId="6667BD44" w14:textId="77777777" w:rsidR="00E25A96" w:rsidRPr="00E25A96" w:rsidRDefault="00E25A96" w:rsidP="009243CD">
      <w:pPr>
        <w:pStyle w:val="EndNoteBibliography"/>
        <w:spacing w:line="480" w:lineRule="auto"/>
        <w:ind w:left="720" w:hanging="720"/>
        <w:jc w:val="both"/>
      </w:pPr>
      <w:bookmarkStart w:id="56" w:name="_ENREF_56"/>
      <w:r w:rsidRPr="000370D2">
        <w:t>56.</w:t>
      </w:r>
      <w:r w:rsidRPr="000370D2">
        <w:tab/>
        <w:t>Steinberg, G.R.</w:t>
      </w:r>
      <w:r w:rsidRPr="000370D2">
        <w:rPr>
          <w:i/>
        </w:rPr>
        <w:t>, et al.</w:t>
      </w:r>
      <w:r w:rsidRPr="000370D2">
        <w:t xml:space="preserve"> </w:t>
      </w:r>
      <w:r w:rsidRPr="00E25A96">
        <w:t xml:space="preserve">Tumor necrosis factor alpha-induced skeletal muscle insulin resistance involves suppression of AMP-kinase signaling. </w:t>
      </w:r>
      <w:r w:rsidRPr="00E25A96">
        <w:rPr>
          <w:i/>
        </w:rPr>
        <w:t>Cell metabolism</w:t>
      </w:r>
      <w:r w:rsidRPr="00E25A96">
        <w:t xml:space="preserve"> </w:t>
      </w:r>
      <w:r w:rsidRPr="00E25A96">
        <w:rPr>
          <w:b/>
        </w:rPr>
        <w:t>4</w:t>
      </w:r>
      <w:r w:rsidRPr="00E25A96">
        <w:t>, 465-474 (2006).</w:t>
      </w:r>
      <w:bookmarkEnd w:id="56"/>
    </w:p>
    <w:p w14:paraId="229869D3" w14:textId="77777777" w:rsidR="00E25A96" w:rsidRPr="00E25A96" w:rsidRDefault="00E25A96" w:rsidP="009243CD">
      <w:pPr>
        <w:pStyle w:val="EndNoteBibliography"/>
        <w:spacing w:line="480" w:lineRule="auto"/>
        <w:ind w:left="720" w:hanging="720"/>
        <w:jc w:val="both"/>
      </w:pPr>
      <w:bookmarkStart w:id="57" w:name="_ENREF_57"/>
      <w:r w:rsidRPr="00E25A96">
        <w:t>57.</w:t>
      </w:r>
      <w:r w:rsidRPr="00E25A96">
        <w:tab/>
        <w:t xml:space="preserve">Livak, K.J. &amp; Schmittgen, T.D. Analysis of relative gene expression data using real-time quantitative PCR and the 2(-Delta Delta C(T)) Method. </w:t>
      </w:r>
      <w:r w:rsidRPr="00E25A96">
        <w:rPr>
          <w:i/>
        </w:rPr>
        <w:t>Methods</w:t>
      </w:r>
      <w:r w:rsidRPr="00E25A96">
        <w:t xml:space="preserve"> </w:t>
      </w:r>
      <w:r w:rsidRPr="00E25A96">
        <w:rPr>
          <w:b/>
        </w:rPr>
        <w:t>25</w:t>
      </w:r>
      <w:r w:rsidRPr="00E25A96">
        <w:t>, 402-408 (2001).</w:t>
      </w:r>
      <w:bookmarkEnd w:id="57"/>
    </w:p>
    <w:p w14:paraId="19A8A390" w14:textId="77777777" w:rsidR="00E25A96" w:rsidRPr="00E25A96" w:rsidRDefault="00E25A96" w:rsidP="009243CD">
      <w:pPr>
        <w:pStyle w:val="EndNoteBibliography"/>
        <w:spacing w:line="480" w:lineRule="auto"/>
        <w:ind w:left="720" w:hanging="720"/>
        <w:jc w:val="both"/>
      </w:pPr>
      <w:bookmarkStart w:id="58" w:name="_ENREF_58"/>
      <w:r w:rsidRPr="00E25A96">
        <w:t>58.</w:t>
      </w:r>
      <w:r w:rsidRPr="00E25A96">
        <w:tab/>
        <w:t xml:space="preserve">Rodeheffer, M.S., Birsoy, K. &amp; Friedman, J.M. Identification of white adipocyte progenitor cells in vivo. </w:t>
      </w:r>
      <w:r w:rsidRPr="00E25A96">
        <w:rPr>
          <w:i/>
        </w:rPr>
        <w:t>Cell</w:t>
      </w:r>
      <w:r w:rsidRPr="00E25A96">
        <w:t xml:space="preserve"> </w:t>
      </w:r>
      <w:r w:rsidRPr="00E25A96">
        <w:rPr>
          <w:b/>
        </w:rPr>
        <w:t>135</w:t>
      </w:r>
      <w:r w:rsidRPr="00E25A96">
        <w:t>, 240-249 (2008).</w:t>
      </w:r>
      <w:bookmarkEnd w:id="58"/>
    </w:p>
    <w:p w14:paraId="38844F59" w14:textId="77777777" w:rsidR="00E25A96" w:rsidRPr="00E25A96" w:rsidRDefault="00E25A96" w:rsidP="009243CD">
      <w:pPr>
        <w:pStyle w:val="EndNoteBibliography"/>
        <w:spacing w:line="480" w:lineRule="auto"/>
        <w:ind w:left="720" w:hanging="720"/>
        <w:jc w:val="both"/>
      </w:pPr>
      <w:bookmarkStart w:id="59" w:name="_ENREF_59"/>
      <w:r w:rsidRPr="00E25A96">
        <w:t>59.</w:t>
      </w:r>
      <w:r w:rsidRPr="00E25A96">
        <w:tab/>
        <w:t>Rohm, M.</w:t>
      </w:r>
      <w:r w:rsidRPr="00E25A96">
        <w:rPr>
          <w:i/>
        </w:rPr>
        <w:t>, et al.</w:t>
      </w:r>
      <w:r w:rsidRPr="00E25A96">
        <w:t xml:space="preserve"> Transcriptional cofactor TBLR1 controls lipid mobilization in white adipose tissue. </w:t>
      </w:r>
      <w:r w:rsidRPr="00E25A96">
        <w:rPr>
          <w:i/>
        </w:rPr>
        <w:t>Cell metabolism</w:t>
      </w:r>
      <w:r w:rsidRPr="00E25A96">
        <w:t xml:space="preserve"> </w:t>
      </w:r>
      <w:r w:rsidRPr="00E25A96">
        <w:rPr>
          <w:b/>
        </w:rPr>
        <w:t>17</w:t>
      </w:r>
      <w:r w:rsidRPr="00E25A96">
        <w:t>, 575-585 (2013).</w:t>
      </w:r>
      <w:bookmarkEnd w:id="59"/>
    </w:p>
    <w:p w14:paraId="523FEAF2" w14:textId="77777777" w:rsidR="00E25A96" w:rsidRPr="00E25A96" w:rsidRDefault="00E25A96" w:rsidP="009243CD">
      <w:pPr>
        <w:pStyle w:val="EndNoteBibliography"/>
        <w:spacing w:line="480" w:lineRule="auto"/>
        <w:ind w:left="720" w:hanging="720"/>
        <w:jc w:val="both"/>
      </w:pPr>
      <w:bookmarkStart w:id="60" w:name="_ENREF_60"/>
      <w:r w:rsidRPr="00E25A96">
        <w:t>60.</w:t>
      </w:r>
      <w:r w:rsidRPr="00E25A96">
        <w:tab/>
        <w:t>Jelenik, T.</w:t>
      </w:r>
      <w:r w:rsidRPr="00E25A96">
        <w:rPr>
          <w:i/>
        </w:rPr>
        <w:t>, et al.</w:t>
      </w:r>
      <w:r w:rsidRPr="00E25A96">
        <w:t xml:space="preserve"> AMP-activated protein kinase alpha2 subunit is required for the preservation of hepatic insulin sensitivity by n-3 polyunsaturated fatty acids. </w:t>
      </w:r>
      <w:r w:rsidRPr="00E25A96">
        <w:rPr>
          <w:i/>
        </w:rPr>
        <w:t>Diabetes</w:t>
      </w:r>
      <w:r w:rsidRPr="00E25A96">
        <w:t xml:space="preserve"> </w:t>
      </w:r>
      <w:r w:rsidRPr="00E25A96">
        <w:rPr>
          <w:b/>
        </w:rPr>
        <w:t>59</w:t>
      </w:r>
      <w:r w:rsidRPr="00E25A96">
        <w:t>, 2737-2746 (2010).</w:t>
      </w:r>
      <w:bookmarkEnd w:id="60"/>
    </w:p>
    <w:p w14:paraId="3CA56009" w14:textId="77777777" w:rsidR="00E25A96" w:rsidRPr="00E25A96" w:rsidRDefault="00E25A96" w:rsidP="009243CD">
      <w:pPr>
        <w:pStyle w:val="EndNoteBibliography"/>
        <w:spacing w:line="480" w:lineRule="auto"/>
        <w:ind w:left="720" w:hanging="720"/>
        <w:jc w:val="both"/>
      </w:pPr>
      <w:bookmarkStart w:id="61" w:name="_ENREF_61"/>
      <w:r w:rsidRPr="00E25A96">
        <w:t>61.</w:t>
      </w:r>
      <w:r w:rsidRPr="00E25A96">
        <w:tab/>
        <w:t xml:space="preserve">Hardie, D.G., Salt, I.P. &amp; Davies, S.P. Analysis of the role of the AMP-activated protein kinase in the response to cellular stress. </w:t>
      </w:r>
      <w:r w:rsidRPr="00E25A96">
        <w:rPr>
          <w:i/>
        </w:rPr>
        <w:t>Methods Mol Biol</w:t>
      </w:r>
      <w:r w:rsidRPr="00E25A96">
        <w:t xml:space="preserve"> </w:t>
      </w:r>
      <w:r w:rsidRPr="00E25A96">
        <w:rPr>
          <w:b/>
        </w:rPr>
        <w:t>99</w:t>
      </w:r>
      <w:r w:rsidRPr="00E25A96">
        <w:t>, 63-74 (2000).</w:t>
      </w:r>
      <w:bookmarkEnd w:id="61"/>
    </w:p>
    <w:p w14:paraId="1117D25E" w14:textId="77777777" w:rsidR="00E25A96" w:rsidRPr="00E25A96" w:rsidRDefault="00E25A96" w:rsidP="009243CD">
      <w:pPr>
        <w:pStyle w:val="EndNoteBibliography"/>
        <w:spacing w:line="480" w:lineRule="auto"/>
        <w:ind w:left="720" w:hanging="720"/>
        <w:jc w:val="both"/>
      </w:pPr>
      <w:bookmarkStart w:id="62" w:name="_ENREF_62"/>
      <w:r w:rsidRPr="00E25A96">
        <w:t>62.</w:t>
      </w:r>
      <w:r w:rsidRPr="00E25A96">
        <w:tab/>
        <w:t xml:space="preserve">Dahlman, I. &amp; Arner, P. Genetics of adipose tissue biology. </w:t>
      </w:r>
      <w:r w:rsidRPr="00E25A96">
        <w:rPr>
          <w:i/>
        </w:rPr>
        <w:t>Prog Mol Biol Transl Sci</w:t>
      </w:r>
      <w:r w:rsidRPr="00E25A96">
        <w:t xml:space="preserve"> </w:t>
      </w:r>
      <w:r w:rsidRPr="00E25A96">
        <w:rPr>
          <w:b/>
        </w:rPr>
        <w:t>94</w:t>
      </w:r>
      <w:r w:rsidRPr="00E25A96">
        <w:t>, 39-74 (2010).</w:t>
      </w:r>
      <w:bookmarkEnd w:id="62"/>
    </w:p>
    <w:p w14:paraId="1D4B749C" w14:textId="77777777" w:rsidR="00E25A96" w:rsidRPr="00E25A96" w:rsidRDefault="00E25A96" w:rsidP="009243CD">
      <w:pPr>
        <w:pStyle w:val="EndNoteBibliography"/>
        <w:spacing w:line="480" w:lineRule="auto"/>
        <w:ind w:left="720" w:hanging="720"/>
        <w:jc w:val="both"/>
      </w:pPr>
      <w:bookmarkStart w:id="63" w:name="_ENREF_63"/>
      <w:r w:rsidRPr="00E25A96">
        <w:t>63.</w:t>
      </w:r>
      <w:r w:rsidRPr="00E25A96">
        <w:tab/>
        <w:t>Kannt, A.</w:t>
      </w:r>
      <w:r w:rsidRPr="00E25A96">
        <w:rPr>
          <w:i/>
        </w:rPr>
        <w:t>, et al.</w:t>
      </w:r>
      <w:r w:rsidRPr="00E25A96">
        <w:t xml:space="preserve"> Association of nicotinamide-N-methyltransferase mRNA expression in human adipose tissue and the plasma concentration of its product, 1-methylnicotinamide, with insulin resistance. </w:t>
      </w:r>
      <w:r w:rsidRPr="00E25A96">
        <w:rPr>
          <w:i/>
        </w:rPr>
        <w:t>Diabetologia</w:t>
      </w:r>
      <w:r w:rsidRPr="00E25A96">
        <w:t xml:space="preserve"> </w:t>
      </w:r>
      <w:r w:rsidRPr="00E25A96">
        <w:rPr>
          <w:b/>
        </w:rPr>
        <w:t>58</w:t>
      </w:r>
      <w:r w:rsidRPr="00E25A96">
        <w:t>, 799-808 (2015).</w:t>
      </w:r>
      <w:bookmarkEnd w:id="63"/>
    </w:p>
    <w:p w14:paraId="4C65EF53" w14:textId="4F445C0F" w:rsidR="00E25A96" w:rsidRDefault="00E25A96" w:rsidP="009243CD">
      <w:pPr>
        <w:spacing w:line="480" w:lineRule="auto"/>
        <w:jc w:val="both"/>
      </w:pPr>
      <w:r>
        <w:fldChar w:fldCharType="end"/>
      </w:r>
    </w:p>
    <w:sectPr w:rsidR="00E25A96" w:rsidSect="00F736B8">
      <w:headerReference w:type="even" r:id="rId10"/>
      <w:headerReference w:type="default" r:id="rId11"/>
      <w:pgSz w:w="11907" w:h="16839" w:code="9"/>
      <w:pgMar w:top="1440" w:right="1531" w:bottom="1440" w:left="1797"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F945D5" w15:done="0"/>
  <w15:commentEx w15:paraId="2C534419" w15:done="0"/>
  <w15:commentEx w15:paraId="1FB30585" w15:done="0"/>
  <w15:commentEx w15:paraId="5EB3AC09" w15:done="0"/>
  <w15:commentEx w15:paraId="4A9CC1EC" w15:done="0"/>
  <w15:commentEx w15:paraId="5904CDF3" w15:done="0"/>
  <w15:commentEx w15:paraId="47BDC8FF" w15:done="0"/>
  <w15:commentEx w15:paraId="1024916E" w15:done="0"/>
  <w15:commentEx w15:paraId="59E4819B" w15:done="0"/>
  <w15:commentEx w15:paraId="5655A38A" w15:done="0"/>
  <w15:commentEx w15:paraId="5A5016FB" w15:done="0"/>
  <w15:commentEx w15:paraId="5A3C3C95" w15:done="0"/>
  <w15:commentEx w15:paraId="581FEF90" w15:done="0"/>
  <w15:commentEx w15:paraId="7841854B" w15:done="0"/>
  <w15:commentEx w15:paraId="09D339F5" w15:done="0"/>
  <w15:commentEx w15:paraId="3F3747C2" w15:done="0"/>
  <w15:commentEx w15:paraId="31A02940" w15:done="0"/>
  <w15:commentEx w15:paraId="73FDE031" w15:done="0"/>
  <w15:commentEx w15:paraId="25A95CE6" w15:done="0"/>
  <w15:commentEx w15:paraId="6D833C7C" w15:done="0"/>
  <w15:commentEx w15:paraId="44B814CE" w15:done="0"/>
  <w15:commentEx w15:paraId="749B14B6" w15:done="0"/>
  <w15:commentEx w15:paraId="45D75027" w15:done="0"/>
  <w15:commentEx w15:paraId="471575B5" w15:done="0"/>
  <w15:commentEx w15:paraId="0A31B1F9" w15:done="0"/>
  <w15:commentEx w15:paraId="2532ED86" w15:done="0"/>
  <w15:commentEx w15:paraId="26795767" w15:done="0"/>
  <w15:commentEx w15:paraId="02486C2F" w15:done="0"/>
  <w15:commentEx w15:paraId="7B398DAF" w15:done="0"/>
  <w15:commentEx w15:paraId="6DD8B58A" w15:done="0"/>
  <w15:commentEx w15:paraId="199B53D2" w15:done="0"/>
  <w15:commentEx w15:paraId="64CD643E" w15:done="0"/>
  <w15:commentEx w15:paraId="49E3F925" w15:done="0"/>
  <w15:commentEx w15:paraId="07B6D07B" w15:done="0"/>
  <w15:commentEx w15:paraId="03D91B89" w15:done="0"/>
  <w15:commentEx w15:paraId="065AE53F" w15:done="0"/>
  <w15:commentEx w15:paraId="70F4A45F" w15:done="0"/>
  <w15:commentEx w15:paraId="2203C386" w15:done="0"/>
  <w15:commentEx w15:paraId="104BCFB8" w15:done="0"/>
  <w15:commentEx w15:paraId="00449D5A" w15:done="0"/>
  <w15:commentEx w15:paraId="02C29528" w15:done="0"/>
  <w15:commentEx w15:paraId="2B3DCFFC" w15:done="0"/>
  <w15:commentEx w15:paraId="1C7C3F60" w15:done="0"/>
  <w15:commentEx w15:paraId="37BE8A9B" w15:done="0"/>
  <w15:commentEx w15:paraId="7C8ADFDD" w15:done="0"/>
  <w15:commentEx w15:paraId="1DF82086" w15:done="0"/>
  <w15:commentEx w15:paraId="1322CB1D" w15:done="0"/>
  <w15:commentEx w15:paraId="1833B97D" w15:done="0"/>
  <w15:commentEx w15:paraId="01860695" w15:done="0"/>
  <w15:commentEx w15:paraId="0A6FC21F" w15:done="0"/>
  <w15:commentEx w15:paraId="594C6CC6" w15:done="0"/>
  <w15:commentEx w15:paraId="621F00FC" w15:done="0"/>
  <w15:commentEx w15:paraId="5FE93EBE" w15:done="0"/>
  <w15:commentEx w15:paraId="65E09FE8" w15:done="0"/>
  <w15:commentEx w15:paraId="1378B4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41835" w14:textId="77777777" w:rsidR="00C54F46" w:rsidRDefault="00C54F46">
      <w:r>
        <w:separator/>
      </w:r>
    </w:p>
  </w:endnote>
  <w:endnote w:type="continuationSeparator" w:id="0">
    <w:p w14:paraId="59BFBE15" w14:textId="77777777" w:rsidR="00C54F46" w:rsidRDefault="00C54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D5AB82" w14:textId="77777777" w:rsidR="00C54F46" w:rsidRDefault="00C54F46">
      <w:r>
        <w:separator/>
      </w:r>
    </w:p>
  </w:footnote>
  <w:footnote w:type="continuationSeparator" w:id="0">
    <w:p w14:paraId="42FDB8DA" w14:textId="77777777" w:rsidR="00C54F46" w:rsidRDefault="00C54F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553D7" w14:textId="77777777" w:rsidR="00820C33" w:rsidRDefault="00820C33" w:rsidP="00455DE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7DE636E" w14:textId="77777777" w:rsidR="00820C33" w:rsidRDefault="00820C33" w:rsidP="00E82ACD">
    <w:pPr>
      <w:pStyle w:val="Kopfzeile"/>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234A1" w14:textId="77777777" w:rsidR="00820C33" w:rsidRPr="00E82ACD" w:rsidRDefault="00820C33" w:rsidP="00455DEC">
    <w:pPr>
      <w:pStyle w:val="Kopfzeile"/>
      <w:framePr w:wrap="around" w:vAnchor="text" w:hAnchor="margin" w:xAlign="right" w:y="1"/>
      <w:rPr>
        <w:rStyle w:val="Seitenzahl"/>
        <w:sz w:val="20"/>
        <w:szCs w:val="20"/>
      </w:rPr>
    </w:pPr>
    <w:r w:rsidRPr="00E82ACD">
      <w:rPr>
        <w:rStyle w:val="Seitenzahl"/>
        <w:sz w:val="20"/>
        <w:szCs w:val="20"/>
      </w:rPr>
      <w:fldChar w:fldCharType="begin"/>
    </w:r>
    <w:r w:rsidRPr="00E82ACD">
      <w:rPr>
        <w:rStyle w:val="Seitenzahl"/>
        <w:sz w:val="20"/>
        <w:szCs w:val="20"/>
      </w:rPr>
      <w:instrText xml:space="preserve">PAGE  </w:instrText>
    </w:r>
    <w:r w:rsidRPr="00E82ACD">
      <w:rPr>
        <w:rStyle w:val="Seitenzahl"/>
        <w:sz w:val="20"/>
        <w:szCs w:val="20"/>
      </w:rPr>
      <w:fldChar w:fldCharType="separate"/>
    </w:r>
    <w:r w:rsidR="00D4019F">
      <w:rPr>
        <w:rStyle w:val="Seitenzahl"/>
        <w:noProof/>
        <w:sz w:val="20"/>
        <w:szCs w:val="20"/>
      </w:rPr>
      <w:t>4</w:t>
    </w:r>
    <w:r w:rsidRPr="00E82ACD">
      <w:rPr>
        <w:rStyle w:val="Seitenzahl"/>
        <w:sz w:val="20"/>
        <w:szCs w:val="20"/>
      </w:rPr>
      <w:fldChar w:fldCharType="end"/>
    </w:r>
  </w:p>
  <w:p w14:paraId="4C09DF14" w14:textId="77777777" w:rsidR="00820C33" w:rsidRDefault="00820C33" w:rsidP="00E82ACD">
    <w:pPr>
      <w:pStyle w:val="Kopfzeile"/>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4426F"/>
    <w:multiLevelType w:val="hybridMultilevel"/>
    <w:tmpl w:val="7FAA2894"/>
    <w:lvl w:ilvl="0" w:tplc="70C84C6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B0278D5"/>
    <w:multiLevelType w:val="hybridMultilevel"/>
    <w:tmpl w:val="964C4B8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0E0A438D"/>
    <w:multiLevelType w:val="hybridMultilevel"/>
    <w:tmpl w:val="981ABF2C"/>
    <w:lvl w:ilvl="0" w:tplc="3150237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0D56B25"/>
    <w:multiLevelType w:val="hybridMultilevel"/>
    <w:tmpl w:val="81BEF24E"/>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5DA0582"/>
    <w:multiLevelType w:val="hybridMultilevel"/>
    <w:tmpl w:val="DA48A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3EC4F8D"/>
    <w:multiLevelType w:val="hybridMultilevel"/>
    <w:tmpl w:val="2E249C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FF011B9"/>
    <w:multiLevelType w:val="hybridMultilevel"/>
    <w:tmpl w:val="A1085E5C"/>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6"/>
  </w:num>
  <w:num w:numId="5">
    <w:abstractNumId w:val="3"/>
  </w:num>
  <w:num w:numId="6">
    <w:abstractNumId w:val="4"/>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a">
    <w15:presenceInfo w15:providerId="AD" w15:userId="S-1-5-21-3315413884-432039382-914218928-438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5epra0e2w2puead9cprrst9zr925rw2ers&quot;&gt;Stephan&amp;apos;s_metabolic_list-endnoteX&lt;record-ids&gt;&lt;item&gt;1166&lt;/item&gt;&lt;item&gt;1167&lt;/item&gt;&lt;item&gt;1393&lt;/item&gt;&lt;item&gt;1405&lt;/item&gt;&lt;item&gt;1406&lt;/item&gt;&lt;item&gt;1449&lt;/item&gt;&lt;item&gt;1571&lt;/item&gt;&lt;item&gt;1660&lt;/item&gt;&lt;item&gt;1684&lt;/item&gt;&lt;item&gt;1787&lt;/item&gt;&lt;item&gt;1804&lt;/item&gt;&lt;item&gt;1805&lt;/item&gt;&lt;item&gt;1820&lt;/item&gt;&lt;item&gt;1850&lt;/item&gt;&lt;item&gt;1878&lt;/item&gt;&lt;item&gt;1890&lt;/item&gt;&lt;item&gt;1895&lt;/item&gt;&lt;item&gt;1896&lt;/item&gt;&lt;item&gt;1919&lt;/item&gt;&lt;item&gt;1921&lt;/item&gt;&lt;item&gt;1927&lt;/item&gt;&lt;item&gt;1957&lt;/item&gt;&lt;item&gt;1961&lt;/item&gt;&lt;item&gt;1962&lt;/item&gt;&lt;item&gt;1963&lt;/item&gt;&lt;item&gt;1965&lt;/item&gt;&lt;item&gt;1966&lt;/item&gt;&lt;item&gt;1967&lt;/item&gt;&lt;item&gt;1968&lt;/item&gt;&lt;item&gt;1969&lt;/item&gt;&lt;item&gt;1970&lt;/item&gt;&lt;item&gt;1971&lt;/item&gt;&lt;item&gt;1972&lt;/item&gt;&lt;item&gt;1974&lt;/item&gt;&lt;item&gt;1975&lt;/item&gt;&lt;item&gt;1976&lt;/item&gt;&lt;item&gt;1979&lt;/item&gt;&lt;item&gt;1980&lt;/item&gt;&lt;item&gt;1990&lt;/item&gt;&lt;item&gt;1992&lt;/item&gt;&lt;item&gt;1993&lt;/item&gt;&lt;item&gt;2194&lt;/item&gt;&lt;item&gt;2195&lt;/item&gt;&lt;item&gt;2196&lt;/item&gt;&lt;item&gt;2197&lt;/item&gt;&lt;item&gt;2198&lt;/item&gt;&lt;item&gt;2199&lt;/item&gt;&lt;item&gt;2200&lt;/item&gt;&lt;item&gt;2220&lt;/item&gt;&lt;item&gt;2263&lt;/item&gt;&lt;item&gt;2264&lt;/item&gt;&lt;item&gt;2265&lt;/item&gt;&lt;item&gt;2266&lt;/item&gt;&lt;item&gt;2267&lt;/item&gt;&lt;item&gt;2268&lt;/item&gt;&lt;item&gt;2269&lt;/item&gt;&lt;item&gt;2270&lt;/item&gt;&lt;item&gt;2271&lt;/item&gt;&lt;item&gt;2272&lt;/item&gt;&lt;item&gt;2273&lt;/item&gt;&lt;item&gt;2274&lt;/item&gt;&lt;item&gt;2275&lt;/item&gt;&lt;item&gt;2276&lt;/item&gt;&lt;/record-ids&gt;&lt;/item&gt;&lt;/Libraries&gt;"/>
  </w:docVars>
  <w:rsids>
    <w:rsidRoot w:val="003B0C3A"/>
    <w:rsid w:val="00002766"/>
    <w:rsid w:val="00002BAD"/>
    <w:rsid w:val="0000456C"/>
    <w:rsid w:val="00004D26"/>
    <w:rsid w:val="000052B2"/>
    <w:rsid w:val="000054FF"/>
    <w:rsid w:val="00005885"/>
    <w:rsid w:val="00005C25"/>
    <w:rsid w:val="0000675E"/>
    <w:rsid w:val="00006B0A"/>
    <w:rsid w:val="0000748E"/>
    <w:rsid w:val="00010F05"/>
    <w:rsid w:val="0001140E"/>
    <w:rsid w:val="00011A61"/>
    <w:rsid w:val="000133BE"/>
    <w:rsid w:val="00013A5C"/>
    <w:rsid w:val="00013A67"/>
    <w:rsid w:val="00013FD6"/>
    <w:rsid w:val="0001473E"/>
    <w:rsid w:val="00017447"/>
    <w:rsid w:val="00017A58"/>
    <w:rsid w:val="00017C67"/>
    <w:rsid w:val="000201E0"/>
    <w:rsid w:val="000206A9"/>
    <w:rsid w:val="00020734"/>
    <w:rsid w:val="00020AA0"/>
    <w:rsid w:val="00020CD7"/>
    <w:rsid w:val="00021B60"/>
    <w:rsid w:val="00021CCA"/>
    <w:rsid w:val="00022D74"/>
    <w:rsid w:val="00023FB9"/>
    <w:rsid w:val="00024673"/>
    <w:rsid w:val="00025121"/>
    <w:rsid w:val="00025457"/>
    <w:rsid w:val="00030108"/>
    <w:rsid w:val="00030CBD"/>
    <w:rsid w:val="00031549"/>
    <w:rsid w:val="000316A0"/>
    <w:rsid w:val="00032BFF"/>
    <w:rsid w:val="00032CB1"/>
    <w:rsid w:val="00033170"/>
    <w:rsid w:val="0003329D"/>
    <w:rsid w:val="000347C1"/>
    <w:rsid w:val="0003507D"/>
    <w:rsid w:val="00035ACF"/>
    <w:rsid w:val="00036F3D"/>
    <w:rsid w:val="00036F6B"/>
    <w:rsid w:val="00036FCA"/>
    <w:rsid w:val="0003704F"/>
    <w:rsid w:val="000370D2"/>
    <w:rsid w:val="0003743E"/>
    <w:rsid w:val="00037F82"/>
    <w:rsid w:val="00040061"/>
    <w:rsid w:val="00040895"/>
    <w:rsid w:val="000409BF"/>
    <w:rsid w:val="00040E2E"/>
    <w:rsid w:val="0004214D"/>
    <w:rsid w:val="00042455"/>
    <w:rsid w:val="000426FB"/>
    <w:rsid w:val="0004481B"/>
    <w:rsid w:val="00044D0A"/>
    <w:rsid w:val="00045F22"/>
    <w:rsid w:val="00046CDE"/>
    <w:rsid w:val="00046F03"/>
    <w:rsid w:val="000471A5"/>
    <w:rsid w:val="00047704"/>
    <w:rsid w:val="000517B7"/>
    <w:rsid w:val="00051B76"/>
    <w:rsid w:val="00051C9C"/>
    <w:rsid w:val="00051D90"/>
    <w:rsid w:val="00052BF8"/>
    <w:rsid w:val="00054518"/>
    <w:rsid w:val="00054DA1"/>
    <w:rsid w:val="00055329"/>
    <w:rsid w:val="00055BD0"/>
    <w:rsid w:val="00056D91"/>
    <w:rsid w:val="00057507"/>
    <w:rsid w:val="00060801"/>
    <w:rsid w:val="000613C3"/>
    <w:rsid w:val="00062264"/>
    <w:rsid w:val="0006266E"/>
    <w:rsid w:val="00062EDE"/>
    <w:rsid w:val="00062EF3"/>
    <w:rsid w:val="00063294"/>
    <w:rsid w:val="00063330"/>
    <w:rsid w:val="00064316"/>
    <w:rsid w:val="00064C18"/>
    <w:rsid w:val="00065A4F"/>
    <w:rsid w:val="00066B65"/>
    <w:rsid w:val="0006726A"/>
    <w:rsid w:val="00067E32"/>
    <w:rsid w:val="00070880"/>
    <w:rsid w:val="00070F74"/>
    <w:rsid w:val="00071583"/>
    <w:rsid w:val="00071679"/>
    <w:rsid w:val="00073615"/>
    <w:rsid w:val="0007475E"/>
    <w:rsid w:val="0007501E"/>
    <w:rsid w:val="0007545C"/>
    <w:rsid w:val="0007560C"/>
    <w:rsid w:val="00077AEE"/>
    <w:rsid w:val="00080321"/>
    <w:rsid w:val="000813D7"/>
    <w:rsid w:val="00081BA8"/>
    <w:rsid w:val="00083584"/>
    <w:rsid w:val="00084504"/>
    <w:rsid w:val="000848C8"/>
    <w:rsid w:val="00084998"/>
    <w:rsid w:val="00085050"/>
    <w:rsid w:val="00085179"/>
    <w:rsid w:val="00085ED6"/>
    <w:rsid w:val="00086315"/>
    <w:rsid w:val="00087284"/>
    <w:rsid w:val="00090D6F"/>
    <w:rsid w:val="0009123C"/>
    <w:rsid w:val="00091337"/>
    <w:rsid w:val="00091F7F"/>
    <w:rsid w:val="00092535"/>
    <w:rsid w:val="000925E2"/>
    <w:rsid w:val="00092EE3"/>
    <w:rsid w:val="00093D57"/>
    <w:rsid w:val="00093F2C"/>
    <w:rsid w:val="00094BF3"/>
    <w:rsid w:val="00094E26"/>
    <w:rsid w:val="00095B35"/>
    <w:rsid w:val="00095CE2"/>
    <w:rsid w:val="00097159"/>
    <w:rsid w:val="0009725D"/>
    <w:rsid w:val="000973BD"/>
    <w:rsid w:val="00097656"/>
    <w:rsid w:val="000977BC"/>
    <w:rsid w:val="0009782A"/>
    <w:rsid w:val="00097C0B"/>
    <w:rsid w:val="000A0663"/>
    <w:rsid w:val="000A1CD9"/>
    <w:rsid w:val="000A2D11"/>
    <w:rsid w:val="000A459E"/>
    <w:rsid w:val="000A565C"/>
    <w:rsid w:val="000A6A40"/>
    <w:rsid w:val="000A6AE3"/>
    <w:rsid w:val="000A7009"/>
    <w:rsid w:val="000A70A2"/>
    <w:rsid w:val="000A7D5F"/>
    <w:rsid w:val="000B0594"/>
    <w:rsid w:val="000B1D47"/>
    <w:rsid w:val="000B2B4C"/>
    <w:rsid w:val="000B39D3"/>
    <w:rsid w:val="000B4BD3"/>
    <w:rsid w:val="000B74F7"/>
    <w:rsid w:val="000B7D06"/>
    <w:rsid w:val="000B7D68"/>
    <w:rsid w:val="000C0A30"/>
    <w:rsid w:val="000C1372"/>
    <w:rsid w:val="000C1DFD"/>
    <w:rsid w:val="000C219B"/>
    <w:rsid w:val="000C2528"/>
    <w:rsid w:val="000C2D06"/>
    <w:rsid w:val="000C33B1"/>
    <w:rsid w:val="000C3597"/>
    <w:rsid w:val="000C36D8"/>
    <w:rsid w:val="000C3746"/>
    <w:rsid w:val="000C43E1"/>
    <w:rsid w:val="000C5DF3"/>
    <w:rsid w:val="000C61F8"/>
    <w:rsid w:val="000C7C95"/>
    <w:rsid w:val="000D1265"/>
    <w:rsid w:val="000D1493"/>
    <w:rsid w:val="000D1F72"/>
    <w:rsid w:val="000D2BEF"/>
    <w:rsid w:val="000D3056"/>
    <w:rsid w:val="000D3449"/>
    <w:rsid w:val="000D34BE"/>
    <w:rsid w:val="000D3DAB"/>
    <w:rsid w:val="000D4766"/>
    <w:rsid w:val="000D59CE"/>
    <w:rsid w:val="000D645F"/>
    <w:rsid w:val="000D79E1"/>
    <w:rsid w:val="000D7B44"/>
    <w:rsid w:val="000E0495"/>
    <w:rsid w:val="000E12D1"/>
    <w:rsid w:val="000E2318"/>
    <w:rsid w:val="000E2551"/>
    <w:rsid w:val="000E35A3"/>
    <w:rsid w:val="000E3CF6"/>
    <w:rsid w:val="000E48A8"/>
    <w:rsid w:val="000E4F89"/>
    <w:rsid w:val="000E5484"/>
    <w:rsid w:val="000E6685"/>
    <w:rsid w:val="000E6953"/>
    <w:rsid w:val="000E69E6"/>
    <w:rsid w:val="000E6A87"/>
    <w:rsid w:val="000E6E29"/>
    <w:rsid w:val="000E73AC"/>
    <w:rsid w:val="000E7FD1"/>
    <w:rsid w:val="000F0FE9"/>
    <w:rsid w:val="000F1BA6"/>
    <w:rsid w:val="000F339F"/>
    <w:rsid w:val="000F35A4"/>
    <w:rsid w:val="000F39C6"/>
    <w:rsid w:val="000F435D"/>
    <w:rsid w:val="000F44EC"/>
    <w:rsid w:val="000F4D38"/>
    <w:rsid w:val="000F4DCC"/>
    <w:rsid w:val="000F521A"/>
    <w:rsid w:val="000F5469"/>
    <w:rsid w:val="000F6752"/>
    <w:rsid w:val="000F6E23"/>
    <w:rsid w:val="000F7606"/>
    <w:rsid w:val="000F7DDF"/>
    <w:rsid w:val="00100118"/>
    <w:rsid w:val="001002BD"/>
    <w:rsid w:val="001030F9"/>
    <w:rsid w:val="00103E16"/>
    <w:rsid w:val="00103E79"/>
    <w:rsid w:val="0010409F"/>
    <w:rsid w:val="00105000"/>
    <w:rsid w:val="0010563C"/>
    <w:rsid w:val="00105D47"/>
    <w:rsid w:val="001061D2"/>
    <w:rsid w:val="00107077"/>
    <w:rsid w:val="001072CF"/>
    <w:rsid w:val="0010732F"/>
    <w:rsid w:val="00107B99"/>
    <w:rsid w:val="00107C12"/>
    <w:rsid w:val="00107C49"/>
    <w:rsid w:val="001100FB"/>
    <w:rsid w:val="00110CF1"/>
    <w:rsid w:val="001114B2"/>
    <w:rsid w:val="00111615"/>
    <w:rsid w:val="00111822"/>
    <w:rsid w:val="00111EC5"/>
    <w:rsid w:val="001129FC"/>
    <w:rsid w:val="00112CBB"/>
    <w:rsid w:val="001143F2"/>
    <w:rsid w:val="00114E52"/>
    <w:rsid w:val="00115168"/>
    <w:rsid w:val="0011647A"/>
    <w:rsid w:val="00116A8A"/>
    <w:rsid w:val="00117B5C"/>
    <w:rsid w:val="00120779"/>
    <w:rsid w:val="00120B2F"/>
    <w:rsid w:val="00120EAF"/>
    <w:rsid w:val="00120F7B"/>
    <w:rsid w:val="00120FD4"/>
    <w:rsid w:val="001213CD"/>
    <w:rsid w:val="001226E7"/>
    <w:rsid w:val="001228EB"/>
    <w:rsid w:val="00123807"/>
    <w:rsid w:val="00124143"/>
    <w:rsid w:val="00124D28"/>
    <w:rsid w:val="00124DF5"/>
    <w:rsid w:val="00125556"/>
    <w:rsid w:val="0012608D"/>
    <w:rsid w:val="001269AD"/>
    <w:rsid w:val="00126CC3"/>
    <w:rsid w:val="00130626"/>
    <w:rsid w:val="001315DB"/>
    <w:rsid w:val="00131885"/>
    <w:rsid w:val="00131D6C"/>
    <w:rsid w:val="001327FD"/>
    <w:rsid w:val="00132C68"/>
    <w:rsid w:val="001333B3"/>
    <w:rsid w:val="00134A0E"/>
    <w:rsid w:val="00134ACA"/>
    <w:rsid w:val="00135C7C"/>
    <w:rsid w:val="00135FC2"/>
    <w:rsid w:val="0013615B"/>
    <w:rsid w:val="00136809"/>
    <w:rsid w:val="00136A22"/>
    <w:rsid w:val="00136C29"/>
    <w:rsid w:val="00136E6C"/>
    <w:rsid w:val="001372EE"/>
    <w:rsid w:val="00140C37"/>
    <w:rsid w:val="001416B7"/>
    <w:rsid w:val="00141C3E"/>
    <w:rsid w:val="0014275B"/>
    <w:rsid w:val="00142DC9"/>
    <w:rsid w:val="00143200"/>
    <w:rsid w:val="00143A4B"/>
    <w:rsid w:val="0014449E"/>
    <w:rsid w:val="00144567"/>
    <w:rsid w:val="00144898"/>
    <w:rsid w:val="00144A15"/>
    <w:rsid w:val="00144B5A"/>
    <w:rsid w:val="0014589A"/>
    <w:rsid w:val="001458F5"/>
    <w:rsid w:val="001464D5"/>
    <w:rsid w:val="00146A46"/>
    <w:rsid w:val="00147661"/>
    <w:rsid w:val="00147D62"/>
    <w:rsid w:val="00151979"/>
    <w:rsid w:val="00152258"/>
    <w:rsid w:val="001531D3"/>
    <w:rsid w:val="00153DCF"/>
    <w:rsid w:val="001554FD"/>
    <w:rsid w:val="001559C9"/>
    <w:rsid w:val="00155A33"/>
    <w:rsid w:val="00156CDD"/>
    <w:rsid w:val="001577D1"/>
    <w:rsid w:val="0016052F"/>
    <w:rsid w:val="00160FBF"/>
    <w:rsid w:val="00161425"/>
    <w:rsid w:val="001617A6"/>
    <w:rsid w:val="001617DB"/>
    <w:rsid w:val="00163528"/>
    <w:rsid w:val="0016401B"/>
    <w:rsid w:val="00164658"/>
    <w:rsid w:val="00165C58"/>
    <w:rsid w:val="00165E22"/>
    <w:rsid w:val="00166205"/>
    <w:rsid w:val="00166E3E"/>
    <w:rsid w:val="001707E0"/>
    <w:rsid w:val="00173425"/>
    <w:rsid w:val="00173C79"/>
    <w:rsid w:val="00174826"/>
    <w:rsid w:val="00174FEF"/>
    <w:rsid w:val="001757B8"/>
    <w:rsid w:val="00175F04"/>
    <w:rsid w:val="00175FC5"/>
    <w:rsid w:val="00176D78"/>
    <w:rsid w:val="00177B68"/>
    <w:rsid w:val="00177D23"/>
    <w:rsid w:val="00180678"/>
    <w:rsid w:val="00181168"/>
    <w:rsid w:val="0018141C"/>
    <w:rsid w:val="001817BA"/>
    <w:rsid w:val="0018221C"/>
    <w:rsid w:val="00182B31"/>
    <w:rsid w:val="001835E4"/>
    <w:rsid w:val="00183AD8"/>
    <w:rsid w:val="00184A9B"/>
    <w:rsid w:val="00184DDC"/>
    <w:rsid w:val="00185565"/>
    <w:rsid w:val="00186904"/>
    <w:rsid w:val="00186C5E"/>
    <w:rsid w:val="0018786E"/>
    <w:rsid w:val="00187CC2"/>
    <w:rsid w:val="00187D2B"/>
    <w:rsid w:val="001904B6"/>
    <w:rsid w:val="00191045"/>
    <w:rsid w:val="00191200"/>
    <w:rsid w:val="001914B6"/>
    <w:rsid w:val="001950CE"/>
    <w:rsid w:val="0019536F"/>
    <w:rsid w:val="001956AC"/>
    <w:rsid w:val="00195BDC"/>
    <w:rsid w:val="00196D8E"/>
    <w:rsid w:val="00196F05"/>
    <w:rsid w:val="00197603"/>
    <w:rsid w:val="0019769A"/>
    <w:rsid w:val="0019780C"/>
    <w:rsid w:val="001978F0"/>
    <w:rsid w:val="001A11A5"/>
    <w:rsid w:val="001A15DA"/>
    <w:rsid w:val="001A18C9"/>
    <w:rsid w:val="001A1FD9"/>
    <w:rsid w:val="001A2665"/>
    <w:rsid w:val="001A3796"/>
    <w:rsid w:val="001A3EA8"/>
    <w:rsid w:val="001A43AA"/>
    <w:rsid w:val="001A5445"/>
    <w:rsid w:val="001A6AF0"/>
    <w:rsid w:val="001A6D42"/>
    <w:rsid w:val="001A7B97"/>
    <w:rsid w:val="001A7D48"/>
    <w:rsid w:val="001B06D8"/>
    <w:rsid w:val="001B072D"/>
    <w:rsid w:val="001B0E44"/>
    <w:rsid w:val="001B1608"/>
    <w:rsid w:val="001B1962"/>
    <w:rsid w:val="001B1DDC"/>
    <w:rsid w:val="001B2A20"/>
    <w:rsid w:val="001B2B58"/>
    <w:rsid w:val="001B3239"/>
    <w:rsid w:val="001B385E"/>
    <w:rsid w:val="001B4243"/>
    <w:rsid w:val="001B4A29"/>
    <w:rsid w:val="001B4B47"/>
    <w:rsid w:val="001B5049"/>
    <w:rsid w:val="001B5E6E"/>
    <w:rsid w:val="001B6D5A"/>
    <w:rsid w:val="001B792B"/>
    <w:rsid w:val="001B7B21"/>
    <w:rsid w:val="001C0250"/>
    <w:rsid w:val="001C1102"/>
    <w:rsid w:val="001C146E"/>
    <w:rsid w:val="001C28E9"/>
    <w:rsid w:val="001C2907"/>
    <w:rsid w:val="001C5758"/>
    <w:rsid w:val="001C638F"/>
    <w:rsid w:val="001C6C5A"/>
    <w:rsid w:val="001C7790"/>
    <w:rsid w:val="001D0AD0"/>
    <w:rsid w:val="001D1017"/>
    <w:rsid w:val="001D11A2"/>
    <w:rsid w:val="001D14D2"/>
    <w:rsid w:val="001D159E"/>
    <w:rsid w:val="001D1982"/>
    <w:rsid w:val="001D1C10"/>
    <w:rsid w:val="001D1C45"/>
    <w:rsid w:val="001D2483"/>
    <w:rsid w:val="001D2EDF"/>
    <w:rsid w:val="001D302C"/>
    <w:rsid w:val="001D3664"/>
    <w:rsid w:val="001D391E"/>
    <w:rsid w:val="001D3FB7"/>
    <w:rsid w:val="001D4437"/>
    <w:rsid w:val="001D483E"/>
    <w:rsid w:val="001D4C3B"/>
    <w:rsid w:val="001D4DA0"/>
    <w:rsid w:val="001D575F"/>
    <w:rsid w:val="001D5CF5"/>
    <w:rsid w:val="001D5DE5"/>
    <w:rsid w:val="001D653A"/>
    <w:rsid w:val="001D6667"/>
    <w:rsid w:val="001D68D8"/>
    <w:rsid w:val="001E0CA3"/>
    <w:rsid w:val="001E16AE"/>
    <w:rsid w:val="001E19EE"/>
    <w:rsid w:val="001E247C"/>
    <w:rsid w:val="001E27B4"/>
    <w:rsid w:val="001E2849"/>
    <w:rsid w:val="001E288A"/>
    <w:rsid w:val="001E39F7"/>
    <w:rsid w:val="001E3B2B"/>
    <w:rsid w:val="001E3F6F"/>
    <w:rsid w:val="001E5AE0"/>
    <w:rsid w:val="001E5BC5"/>
    <w:rsid w:val="001E5CA0"/>
    <w:rsid w:val="001E6940"/>
    <w:rsid w:val="001E73A1"/>
    <w:rsid w:val="001E7FB9"/>
    <w:rsid w:val="001F02DD"/>
    <w:rsid w:val="001F1376"/>
    <w:rsid w:val="001F1489"/>
    <w:rsid w:val="001F14E8"/>
    <w:rsid w:val="001F3281"/>
    <w:rsid w:val="001F3328"/>
    <w:rsid w:val="001F5609"/>
    <w:rsid w:val="001F672E"/>
    <w:rsid w:val="001F67B4"/>
    <w:rsid w:val="001F6BCB"/>
    <w:rsid w:val="001F6C6F"/>
    <w:rsid w:val="001F7E4A"/>
    <w:rsid w:val="001F7F88"/>
    <w:rsid w:val="00200851"/>
    <w:rsid w:val="00201B69"/>
    <w:rsid w:val="00201CF1"/>
    <w:rsid w:val="002021FD"/>
    <w:rsid w:val="00202B28"/>
    <w:rsid w:val="00202C21"/>
    <w:rsid w:val="002030B7"/>
    <w:rsid w:val="00203329"/>
    <w:rsid w:val="00203344"/>
    <w:rsid w:val="0020399B"/>
    <w:rsid w:val="00204335"/>
    <w:rsid w:val="002050C4"/>
    <w:rsid w:val="002058DF"/>
    <w:rsid w:val="00206EBF"/>
    <w:rsid w:val="00207742"/>
    <w:rsid w:val="00210170"/>
    <w:rsid w:val="00210D9D"/>
    <w:rsid w:val="002114F4"/>
    <w:rsid w:val="00211B67"/>
    <w:rsid w:val="00213636"/>
    <w:rsid w:val="00213A1D"/>
    <w:rsid w:val="00213CE6"/>
    <w:rsid w:val="002140B9"/>
    <w:rsid w:val="00214B61"/>
    <w:rsid w:val="00215873"/>
    <w:rsid w:val="00215DEF"/>
    <w:rsid w:val="00215E15"/>
    <w:rsid w:val="00215E16"/>
    <w:rsid w:val="0021620B"/>
    <w:rsid w:val="002173D4"/>
    <w:rsid w:val="00217525"/>
    <w:rsid w:val="0022180D"/>
    <w:rsid w:val="002226A5"/>
    <w:rsid w:val="002234B6"/>
    <w:rsid w:val="0022462E"/>
    <w:rsid w:val="002250A2"/>
    <w:rsid w:val="002254E0"/>
    <w:rsid w:val="00230465"/>
    <w:rsid w:val="002309E8"/>
    <w:rsid w:val="00231805"/>
    <w:rsid w:val="00231880"/>
    <w:rsid w:val="00231CD9"/>
    <w:rsid w:val="002327C2"/>
    <w:rsid w:val="00232FC8"/>
    <w:rsid w:val="0023333E"/>
    <w:rsid w:val="002350B0"/>
    <w:rsid w:val="00235C99"/>
    <w:rsid w:val="00236E44"/>
    <w:rsid w:val="0023767A"/>
    <w:rsid w:val="00237997"/>
    <w:rsid w:val="00237A99"/>
    <w:rsid w:val="002404F2"/>
    <w:rsid w:val="00240A50"/>
    <w:rsid w:val="00240BED"/>
    <w:rsid w:val="00240FAD"/>
    <w:rsid w:val="00241920"/>
    <w:rsid w:val="0024356C"/>
    <w:rsid w:val="00243594"/>
    <w:rsid w:val="002435B6"/>
    <w:rsid w:val="0024453C"/>
    <w:rsid w:val="00245C91"/>
    <w:rsid w:val="00246C82"/>
    <w:rsid w:val="00246E49"/>
    <w:rsid w:val="002479C8"/>
    <w:rsid w:val="00250755"/>
    <w:rsid w:val="002512AB"/>
    <w:rsid w:val="00251C0D"/>
    <w:rsid w:val="002523CA"/>
    <w:rsid w:val="0025252C"/>
    <w:rsid w:val="002534B0"/>
    <w:rsid w:val="00254BDF"/>
    <w:rsid w:val="002550AC"/>
    <w:rsid w:val="00255DAB"/>
    <w:rsid w:val="002566DE"/>
    <w:rsid w:val="00256A48"/>
    <w:rsid w:val="00256D22"/>
    <w:rsid w:val="002570CB"/>
    <w:rsid w:val="002603A3"/>
    <w:rsid w:val="00260BC2"/>
    <w:rsid w:val="00260F10"/>
    <w:rsid w:val="00261004"/>
    <w:rsid w:val="0026159D"/>
    <w:rsid w:val="002618B9"/>
    <w:rsid w:val="00261977"/>
    <w:rsid w:val="0026217E"/>
    <w:rsid w:val="00262CFD"/>
    <w:rsid w:val="0026339C"/>
    <w:rsid w:val="002639EF"/>
    <w:rsid w:val="002665CE"/>
    <w:rsid w:val="00266F15"/>
    <w:rsid w:val="00267DB1"/>
    <w:rsid w:val="0027023C"/>
    <w:rsid w:val="00272E07"/>
    <w:rsid w:val="002732AA"/>
    <w:rsid w:val="002747B4"/>
    <w:rsid w:val="0027516C"/>
    <w:rsid w:val="0027529C"/>
    <w:rsid w:val="00276B9B"/>
    <w:rsid w:val="00276BAB"/>
    <w:rsid w:val="00276D6F"/>
    <w:rsid w:val="00277512"/>
    <w:rsid w:val="0027789B"/>
    <w:rsid w:val="0028162E"/>
    <w:rsid w:val="00281CBC"/>
    <w:rsid w:val="00282446"/>
    <w:rsid w:val="00282A16"/>
    <w:rsid w:val="002843CA"/>
    <w:rsid w:val="00284C8A"/>
    <w:rsid w:val="002865A8"/>
    <w:rsid w:val="0028738B"/>
    <w:rsid w:val="00287A7F"/>
    <w:rsid w:val="00287DD5"/>
    <w:rsid w:val="00287DE5"/>
    <w:rsid w:val="002910C5"/>
    <w:rsid w:val="002919D0"/>
    <w:rsid w:val="002921B4"/>
    <w:rsid w:val="002922EC"/>
    <w:rsid w:val="002926D2"/>
    <w:rsid w:val="00293A97"/>
    <w:rsid w:val="00293CDA"/>
    <w:rsid w:val="0029470F"/>
    <w:rsid w:val="00294895"/>
    <w:rsid w:val="00294BAF"/>
    <w:rsid w:val="002950A9"/>
    <w:rsid w:val="002954DB"/>
    <w:rsid w:val="002959FA"/>
    <w:rsid w:val="00295E3B"/>
    <w:rsid w:val="002961D5"/>
    <w:rsid w:val="0029624A"/>
    <w:rsid w:val="00296BDF"/>
    <w:rsid w:val="00296CA5"/>
    <w:rsid w:val="00297B53"/>
    <w:rsid w:val="002A009A"/>
    <w:rsid w:val="002A1593"/>
    <w:rsid w:val="002A1AC3"/>
    <w:rsid w:val="002A2058"/>
    <w:rsid w:val="002A34F8"/>
    <w:rsid w:val="002A39E8"/>
    <w:rsid w:val="002A40A7"/>
    <w:rsid w:val="002A534F"/>
    <w:rsid w:val="002A5D79"/>
    <w:rsid w:val="002A6599"/>
    <w:rsid w:val="002A6626"/>
    <w:rsid w:val="002A6D44"/>
    <w:rsid w:val="002A7609"/>
    <w:rsid w:val="002A7A82"/>
    <w:rsid w:val="002B117A"/>
    <w:rsid w:val="002B12FC"/>
    <w:rsid w:val="002B2B07"/>
    <w:rsid w:val="002B2F72"/>
    <w:rsid w:val="002B3D81"/>
    <w:rsid w:val="002B44CA"/>
    <w:rsid w:val="002B4921"/>
    <w:rsid w:val="002B5C73"/>
    <w:rsid w:val="002B5D09"/>
    <w:rsid w:val="002B5F81"/>
    <w:rsid w:val="002B6023"/>
    <w:rsid w:val="002B7414"/>
    <w:rsid w:val="002B76EE"/>
    <w:rsid w:val="002B77F4"/>
    <w:rsid w:val="002B7BC1"/>
    <w:rsid w:val="002C0986"/>
    <w:rsid w:val="002C0B93"/>
    <w:rsid w:val="002C10F5"/>
    <w:rsid w:val="002C320B"/>
    <w:rsid w:val="002C32DA"/>
    <w:rsid w:val="002C33DD"/>
    <w:rsid w:val="002C36D9"/>
    <w:rsid w:val="002C3993"/>
    <w:rsid w:val="002C3FD0"/>
    <w:rsid w:val="002C41F8"/>
    <w:rsid w:val="002C4666"/>
    <w:rsid w:val="002C46A8"/>
    <w:rsid w:val="002C46FB"/>
    <w:rsid w:val="002C4847"/>
    <w:rsid w:val="002C48C0"/>
    <w:rsid w:val="002C567C"/>
    <w:rsid w:val="002C6610"/>
    <w:rsid w:val="002C713D"/>
    <w:rsid w:val="002C7AAF"/>
    <w:rsid w:val="002D01DF"/>
    <w:rsid w:val="002D0C77"/>
    <w:rsid w:val="002D0C7B"/>
    <w:rsid w:val="002D1A4E"/>
    <w:rsid w:val="002D1C45"/>
    <w:rsid w:val="002D1EB2"/>
    <w:rsid w:val="002D21B9"/>
    <w:rsid w:val="002D2B27"/>
    <w:rsid w:val="002D2F06"/>
    <w:rsid w:val="002D4E2B"/>
    <w:rsid w:val="002D4EC2"/>
    <w:rsid w:val="002D513A"/>
    <w:rsid w:val="002D5173"/>
    <w:rsid w:val="002D52EC"/>
    <w:rsid w:val="002D5441"/>
    <w:rsid w:val="002D5C1D"/>
    <w:rsid w:val="002D5F14"/>
    <w:rsid w:val="002D6D88"/>
    <w:rsid w:val="002D7884"/>
    <w:rsid w:val="002E0C1E"/>
    <w:rsid w:val="002E1CB8"/>
    <w:rsid w:val="002E1EDA"/>
    <w:rsid w:val="002E2291"/>
    <w:rsid w:val="002E3980"/>
    <w:rsid w:val="002E5485"/>
    <w:rsid w:val="002E568F"/>
    <w:rsid w:val="002E5947"/>
    <w:rsid w:val="002E5E6F"/>
    <w:rsid w:val="002E6C84"/>
    <w:rsid w:val="002E70BA"/>
    <w:rsid w:val="002E71B4"/>
    <w:rsid w:val="002F16F3"/>
    <w:rsid w:val="002F1C83"/>
    <w:rsid w:val="002F2818"/>
    <w:rsid w:val="002F44FF"/>
    <w:rsid w:val="002F5471"/>
    <w:rsid w:val="002F5ACE"/>
    <w:rsid w:val="002F5E2B"/>
    <w:rsid w:val="002F67A0"/>
    <w:rsid w:val="002F72DD"/>
    <w:rsid w:val="002F76E7"/>
    <w:rsid w:val="00300BA1"/>
    <w:rsid w:val="00302EB7"/>
    <w:rsid w:val="00304DF9"/>
    <w:rsid w:val="00305402"/>
    <w:rsid w:val="00305559"/>
    <w:rsid w:val="00305B2E"/>
    <w:rsid w:val="00305E52"/>
    <w:rsid w:val="003077F3"/>
    <w:rsid w:val="00307968"/>
    <w:rsid w:val="003105BE"/>
    <w:rsid w:val="003107E0"/>
    <w:rsid w:val="0031165F"/>
    <w:rsid w:val="003116A7"/>
    <w:rsid w:val="00312250"/>
    <w:rsid w:val="0031302D"/>
    <w:rsid w:val="0031489A"/>
    <w:rsid w:val="00314C39"/>
    <w:rsid w:val="00314D4A"/>
    <w:rsid w:val="00315986"/>
    <w:rsid w:val="003159EA"/>
    <w:rsid w:val="00315B31"/>
    <w:rsid w:val="003167AE"/>
    <w:rsid w:val="0031687D"/>
    <w:rsid w:val="003169FD"/>
    <w:rsid w:val="00316DF7"/>
    <w:rsid w:val="0031745B"/>
    <w:rsid w:val="00320D90"/>
    <w:rsid w:val="00321055"/>
    <w:rsid w:val="00321791"/>
    <w:rsid w:val="00321C28"/>
    <w:rsid w:val="00321D96"/>
    <w:rsid w:val="0032218F"/>
    <w:rsid w:val="00323701"/>
    <w:rsid w:val="00323A95"/>
    <w:rsid w:val="00324072"/>
    <w:rsid w:val="00324229"/>
    <w:rsid w:val="00324D13"/>
    <w:rsid w:val="0032504B"/>
    <w:rsid w:val="00325B4D"/>
    <w:rsid w:val="00325D0F"/>
    <w:rsid w:val="00325E34"/>
    <w:rsid w:val="00326984"/>
    <w:rsid w:val="00327323"/>
    <w:rsid w:val="003273D3"/>
    <w:rsid w:val="00327C73"/>
    <w:rsid w:val="00327F52"/>
    <w:rsid w:val="00330DAD"/>
    <w:rsid w:val="003315B3"/>
    <w:rsid w:val="00331EDB"/>
    <w:rsid w:val="00332624"/>
    <w:rsid w:val="00332703"/>
    <w:rsid w:val="00332F60"/>
    <w:rsid w:val="00333389"/>
    <w:rsid w:val="00333B25"/>
    <w:rsid w:val="00335385"/>
    <w:rsid w:val="00336038"/>
    <w:rsid w:val="003365AE"/>
    <w:rsid w:val="00337CE4"/>
    <w:rsid w:val="00337DD2"/>
    <w:rsid w:val="00337E2C"/>
    <w:rsid w:val="003402B5"/>
    <w:rsid w:val="003405DE"/>
    <w:rsid w:val="003408A7"/>
    <w:rsid w:val="00341238"/>
    <w:rsid w:val="003414A0"/>
    <w:rsid w:val="00341990"/>
    <w:rsid w:val="00341CD0"/>
    <w:rsid w:val="00343081"/>
    <w:rsid w:val="003430F0"/>
    <w:rsid w:val="00343B3C"/>
    <w:rsid w:val="0034626E"/>
    <w:rsid w:val="00346D1E"/>
    <w:rsid w:val="00346F4F"/>
    <w:rsid w:val="0034742C"/>
    <w:rsid w:val="003475B8"/>
    <w:rsid w:val="00347959"/>
    <w:rsid w:val="00350576"/>
    <w:rsid w:val="00350B52"/>
    <w:rsid w:val="0035191A"/>
    <w:rsid w:val="00351B75"/>
    <w:rsid w:val="00351E9D"/>
    <w:rsid w:val="0035230B"/>
    <w:rsid w:val="0035393E"/>
    <w:rsid w:val="00353B78"/>
    <w:rsid w:val="00354105"/>
    <w:rsid w:val="00354C5C"/>
    <w:rsid w:val="00355EE1"/>
    <w:rsid w:val="00356876"/>
    <w:rsid w:val="00356A04"/>
    <w:rsid w:val="00356C07"/>
    <w:rsid w:val="00357255"/>
    <w:rsid w:val="003602C8"/>
    <w:rsid w:val="00360724"/>
    <w:rsid w:val="003615D4"/>
    <w:rsid w:val="003618CB"/>
    <w:rsid w:val="0036195F"/>
    <w:rsid w:val="00362335"/>
    <w:rsid w:val="00362C91"/>
    <w:rsid w:val="00362FAC"/>
    <w:rsid w:val="00364376"/>
    <w:rsid w:val="00364B5F"/>
    <w:rsid w:val="003656F1"/>
    <w:rsid w:val="003658A9"/>
    <w:rsid w:val="00365D44"/>
    <w:rsid w:val="003662E1"/>
    <w:rsid w:val="003672D5"/>
    <w:rsid w:val="00367CBA"/>
    <w:rsid w:val="00367E4C"/>
    <w:rsid w:val="00367F2C"/>
    <w:rsid w:val="003704E9"/>
    <w:rsid w:val="003704EE"/>
    <w:rsid w:val="003704F2"/>
    <w:rsid w:val="0037076E"/>
    <w:rsid w:val="0037095D"/>
    <w:rsid w:val="00371697"/>
    <w:rsid w:val="00371801"/>
    <w:rsid w:val="00371A77"/>
    <w:rsid w:val="00371D68"/>
    <w:rsid w:val="00371DE4"/>
    <w:rsid w:val="003726EB"/>
    <w:rsid w:val="00373128"/>
    <w:rsid w:val="00373E01"/>
    <w:rsid w:val="00376A22"/>
    <w:rsid w:val="003774F5"/>
    <w:rsid w:val="00377C64"/>
    <w:rsid w:val="003804EF"/>
    <w:rsid w:val="00381B9F"/>
    <w:rsid w:val="00381D5A"/>
    <w:rsid w:val="00382F77"/>
    <w:rsid w:val="00383D89"/>
    <w:rsid w:val="00385F35"/>
    <w:rsid w:val="00386777"/>
    <w:rsid w:val="00387465"/>
    <w:rsid w:val="003905C3"/>
    <w:rsid w:val="00390E3D"/>
    <w:rsid w:val="00391B35"/>
    <w:rsid w:val="003921E0"/>
    <w:rsid w:val="00392AC7"/>
    <w:rsid w:val="00392EF1"/>
    <w:rsid w:val="0039343A"/>
    <w:rsid w:val="00393627"/>
    <w:rsid w:val="003943E7"/>
    <w:rsid w:val="0039484E"/>
    <w:rsid w:val="003958D5"/>
    <w:rsid w:val="00395F7F"/>
    <w:rsid w:val="00396EBA"/>
    <w:rsid w:val="003A05E9"/>
    <w:rsid w:val="003A0766"/>
    <w:rsid w:val="003A089F"/>
    <w:rsid w:val="003A0E6A"/>
    <w:rsid w:val="003A1426"/>
    <w:rsid w:val="003A1F91"/>
    <w:rsid w:val="003A2A6C"/>
    <w:rsid w:val="003A2DD8"/>
    <w:rsid w:val="003A2E76"/>
    <w:rsid w:val="003A32CA"/>
    <w:rsid w:val="003A36FF"/>
    <w:rsid w:val="003A4A5D"/>
    <w:rsid w:val="003A4C80"/>
    <w:rsid w:val="003A5358"/>
    <w:rsid w:val="003A623D"/>
    <w:rsid w:val="003A6845"/>
    <w:rsid w:val="003B06BD"/>
    <w:rsid w:val="003B0812"/>
    <w:rsid w:val="003B0A79"/>
    <w:rsid w:val="003B0C3A"/>
    <w:rsid w:val="003B1136"/>
    <w:rsid w:val="003B1EFD"/>
    <w:rsid w:val="003B2154"/>
    <w:rsid w:val="003B2502"/>
    <w:rsid w:val="003B3998"/>
    <w:rsid w:val="003B439B"/>
    <w:rsid w:val="003B4F86"/>
    <w:rsid w:val="003B5A79"/>
    <w:rsid w:val="003B65F4"/>
    <w:rsid w:val="003C0B7F"/>
    <w:rsid w:val="003C349A"/>
    <w:rsid w:val="003C3B4B"/>
    <w:rsid w:val="003C4C6D"/>
    <w:rsid w:val="003C4C8A"/>
    <w:rsid w:val="003C5E60"/>
    <w:rsid w:val="003C64EB"/>
    <w:rsid w:val="003D0254"/>
    <w:rsid w:val="003D0353"/>
    <w:rsid w:val="003D0DB4"/>
    <w:rsid w:val="003D1CCE"/>
    <w:rsid w:val="003D1DE0"/>
    <w:rsid w:val="003D2529"/>
    <w:rsid w:val="003D2B9F"/>
    <w:rsid w:val="003D2DE5"/>
    <w:rsid w:val="003D32D9"/>
    <w:rsid w:val="003D357E"/>
    <w:rsid w:val="003D358A"/>
    <w:rsid w:val="003D3B3B"/>
    <w:rsid w:val="003D3EB8"/>
    <w:rsid w:val="003D4228"/>
    <w:rsid w:val="003D4707"/>
    <w:rsid w:val="003D500C"/>
    <w:rsid w:val="003D54F7"/>
    <w:rsid w:val="003D662F"/>
    <w:rsid w:val="003D700A"/>
    <w:rsid w:val="003D7582"/>
    <w:rsid w:val="003D77B2"/>
    <w:rsid w:val="003D7A09"/>
    <w:rsid w:val="003E02D7"/>
    <w:rsid w:val="003E1665"/>
    <w:rsid w:val="003E1C0C"/>
    <w:rsid w:val="003E24B6"/>
    <w:rsid w:val="003E254A"/>
    <w:rsid w:val="003E274D"/>
    <w:rsid w:val="003E29AB"/>
    <w:rsid w:val="003E33B0"/>
    <w:rsid w:val="003E33F2"/>
    <w:rsid w:val="003E3FA7"/>
    <w:rsid w:val="003E43E5"/>
    <w:rsid w:val="003E44EF"/>
    <w:rsid w:val="003E4CD1"/>
    <w:rsid w:val="003E51BA"/>
    <w:rsid w:val="003E5320"/>
    <w:rsid w:val="003E5C65"/>
    <w:rsid w:val="003E663E"/>
    <w:rsid w:val="003E6B74"/>
    <w:rsid w:val="003E7595"/>
    <w:rsid w:val="003F01C1"/>
    <w:rsid w:val="003F150D"/>
    <w:rsid w:val="003F2910"/>
    <w:rsid w:val="003F2AB3"/>
    <w:rsid w:val="003F36A1"/>
    <w:rsid w:val="003F36CB"/>
    <w:rsid w:val="003F40C9"/>
    <w:rsid w:val="003F49C8"/>
    <w:rsid w:val="003F5197"/>
    <w:rsid w:val="003F542C"/>
    <w:rsid w:val="003F5BE6"/>
    <w:rsid w:val="003F5EAC"/>
    <w:rsid w:val="003F6117"/>
    <w:rsid w:val="003F6270"/>
    <w:rsid w:val="003F6D5D"/>
    <w:rsid w:val="003F6F02"/>
    <w:rsid w:val="003F766E"/>
    <w:rsid w:val="00400D7F"/>
    <w:rsid w:val="004011E1"/>
    <w:rsid w:val="004015C2"/>
    <w:rsid w:val="00401AC7"/>
    <w:rsid w:val="00401DBB"/>
    <w:rsid w:val="00401F6F"/>
    <w:rsid w:val="00402737"/>
    <w:rsid w:val="00402A3D"/>
    <w:rsid w:val="0040302B"/>
    <w:rsid w:val="004041FC"/>
    <w:rsid w:val="004056D0"/>
    <w:rsid w:val="00405B25"/>
    <w:rsid w:val="00405D2C"/>
    <w:rsid w:val="004072F6"/>
    <w:rsid w:val="00407F00"/>
    <w:rsid w:val="0041032E"/>
    <w:rsid w:val="00410341"/>
    <w:rsid w:val="00410BB4"/>
    <w:rsid w:val="00411253"/>
    <w:rsid w:val="00411C4F"/>
    <w:rsid w:val="0041209A"/>
    <w:rsid w:val="004120FC"/>
    <w:rsid w:val="00412157"/>
    <w:rsid w:val="004125BA"/>
    <w:rsid w:val="00412B09"/>
    <w:rsid w:val="00412E48"/>
    <w:rsid w:val="004148BE"/>
    <w:rsid w:val="00414A25"/>
    <w:rsid w:val="00415344"/>
    <w:rsid w:val="004153BA"/>
    <w:rsid w:val="00415E45"/>
    <w:rsid w:val="00416DA4"/>
    <w:rsid w:val="00416DB4"/>
    <w:rsid w:val="004174E6"/>
    <w:rsid w:val="004205BC"/>
    <w:rsid w:val="0042060B"/>
    <w:rsid w:val="00420F79"/>
    <w:rsid w:val="00420F89"/>
    <w:rsid w:val="00421099"/>
    <w:rsid w:val="00421931"/>
    <w:rsid w:val="00421CFF"/>
    <w:rsid w:val="00421E3D"/>
    <w:rsid w:val="004230A8"/>
    <w:rsid w:val="00423145"/>
    <w:rsid w:val="00423E0E"/>
    <w:rsid w:val="0042450A"/>
    <w:rsid w:val="00424D73"/>
    <w:rsid w:val="00425B45"/>
    <w:rsid w:val="00425C76"/>
    <w:rsid w:val="004262CC"/>
    <w:rsid w:val="00426FFF"/>
    <w:rsid w:val="004305AC"/>
    <w:rsid w:val="00431412"/>
    <w:rsid w:val="00431603"/>
    <w:rsid w:val="00431EC5"/>
    <w:rsid w:val="004321FB"/>
    <w:rsid w:val="004330A2"/>
    <w:rsid w:val="004332E1"/>
    <w:rsid w:val="00433E9B"/>
    <w:rsid w:val="0043409B"/>
    <w:rsid w:val="004344D1"/>
    <w:rsid w:val="00434A73"/>
    <w:rsid w:val="00435236"/>
    <w:rsid w:val="00435396"/>
    <w:rsid w:val="0043613D"/>
    <w:rsid w:val="004365A3"/>
    <w:rsid w:val="0043692D"/>
    <w:rsid w:val="00436EC8"/>
    <w:rsid w:val="004374E9"/>
    <w:rsid w:val="00437944"/>
    <w:rsid w:val="00437B47"/>
    <w:rsid w:val="004406D5"/>
    <w:rsid w:val="00440781"/>
    <w:rsid w:val="004411BC"/>
    <w:rsid w:val="004423B0"/>
    <w:rsid w:val="00442D20"/>
    <w:rsid w:val="004432C2"/>
    <w:rsid w:val="00443570"/>
    <w:rsid w:val="00443B8C"/>
    <w:rsid w:val="00443F81"/>
    <w:rsid w:val="004446EF"/>
    <w:rsid w:val="00445302"/>
    <w:rsid w:val="00445665"/>
    <w:rsid w:val="00445A92"/>
    <w:rsid w:val="00447A10"/>
    <w:rsid w:val="00450A01"/>
    <w:rsid w:val="0045128F"/>
    <w:rsid w:val="00451A47"/>
    <w:rsid w:val="00452562"/>
    <w:rsid w:val="00452620"/>
    <w:rsid w:val="004529A9"/>
    <w:rsid w:val="00452E36"/>
    <w:rsid w:val="0045301D"/>
    <w:rsid w:val="004533D2"/>
    <w:rsid w:val="0045394D"/>
    <w:rsid w:val="00453C8A"/>
    <w:rsid w:val="0045421B"/>
    <w:rsid w:val="00454BBA"/>
    <w:rsid w:val="00454FC9"/>
    <w:rsid w:val="00455ACC"/>
    <w:rsid w:val="00455DEC"/>
    <w:rsid w:val="004562EF"/>
    <w:rsid w:val="0045797D"/>
    <w:rsid w:val="004608CF"/>
    <w:rsid w:val="00460D69"/>
    <w:rsid w:val="00460EF0"/>
    <w:rsid w:val="004611FD"/>
    <w:rsid w:val="004619FF"/>
    <w:rsid w:val="004628C9"/>
    <w:rsid w:val="00463F00"/>
    <w:rsid w:val="004654EF"/>
    <w:rsid w:val="0046579C"/>
    <w:rsid w:val="00465DF7"/>
    <w:rsid w:val="00465E3F"/>
    <w:rsid w:val="00466AE6"/>
    <w:rsid w:val="004675F4"/>
    <w:rsid w:val="00470F9C"/>
    <w:rsid w:val="004716B9"/>
    <w:rsid w:val="0047205E"/>
    <w:rsid w:val="00472A0E"/>
    <w:rsid w:val="00472A31"/>
    <w:rsid w:val="00472E31"/>
    <w:rsid w:val="00473396"/>
    <w:rsid w:val="00473BF8"/>
    <w:rsid w:val="00476437"/>
    <w:rsid w:val="0047661B"/>
    <w:rsid w:val="00476F98"/>
    <w:rsid w:val="0047710B"/>
    <w:rsid w:val="00477263"/>
    <w:rsid w:val="00477BF8"/>
    <w:rsid w:val="00477D25"/>
    <w:rsid w:val="00480540"/>
    <w:rsid w:val="004805AF"/>
    <w:rsid w:val="00480ABB"/>
    <w:rsid w:val="00480F49"/>
    <w:rsid w:val="00481162"/>
    <w:rsid w:val="00481451"/>
    <w:rsid w:val="00481B0A"/>
    <w:rsid w:val="004822F5"/>
    <w:rsid w:val="00482E9E"/>
    <w:rsid w:val="00483393"/>
    <w:rsid w:val="00483A0F"/>
    <w:rsid w:val="004840B5"/>
    <w:rsid w:val="00484139"/>
    <w:rsid w:val="00484956"/>
    <w:rsid w:val="0048588E"/>
    <w:rsid w:val="004858F7"/>
    <w:rsid w:val="00485DD8"/>
    <w:rsid w:val="00487209"/>
    <w:rsid w:val="004877A6"/>
    <w:rsid w:val="00487AA7"/>
    <w:rsid w:val="00490268"/>
    <w:rsid w:val="00490927"/>
    <w:rsid w:val="00491824"/>
    <w:rsid w:val="004922C0"/>
    <w:rsid w:val="00492732"/>
    <w:rsid w:val="004929EA"/>
    <w:rsid w:val="004937DC"/>
    <w:rsid w:val="00494359"/>
    <w:rsid w:val="00494B7B"/>
    <w:rsid w:val="00494CF4"/>
    <w:rsid w:val="00495383"/>
    <w:rsid w:val="0049549B"/>
    <w:rsid w:val="00495A68"/>
    <w:rsid w:val="004965CA"/>
    <w:rsid w:val="00496D3E"/>
    <w:rsid w:val="004A0929"/>
    <w:rsid w:val="004A0A69"/>
    <w:rsid w:val="004A0DEF"/>
    <w:rsid w:val="004A29C9"/>
    <w:rsid w:val="004A374F"/>
    <w:rsid w:val="004A51F3"/>
    <w:rsid w:val="004A56A9"/>
    <w:rsid w:val="004A5A3A"/>
    <w:rsid w:val="004A6313"/>
    <w:rsid w:val="004A6598"/>
    <w:rsid w:val="004A723E"/>
    <w:rsid w:val="004A7598"/>
    <w:rsid w:val="004A7FDA"/>
    <w:rsid w:val="004B1372"/>
    <w:rsid w:val="004B1D25"/>
    <w:rsid w:val="004B4566"/>
    <w:rsid w:val="004B47CF"/>
    <w:rsid w:val="004B4A03"/>
    <w:rsid w:val="004B58E5"/>
    <w:rsid w:val="004B629A"/>
    <w:rsid w:val="004B63E2"/>
    <w:rsid w:val="004B64C6"/>
    <w:rsid w:val="004B6D88"/>
    <w:rsid w:val="004B7809"/>
    <w:rsid w:val="004B79A9"/>
    <w:rsid w:val="004B7E33"/>
    <w:rsid w:val="004C00D4"/>
    <w:rsid w:val="004C0295"/>
    <w:rsid w:val="004C1115"/>
    <w:rsid w:val="004C1251"/>
    <w:rsid w:val="004C174B"/>
    <w:rsid w:val="004C17BA"/>
    <w:rsid w:val="004C1AEE"/>
    <w:rsid w:val="004C2740"/>
    <w:rsid w:val="004C2B9D"/>
    <w:rsid w:val="004C3E33"/>
    <w:rsid w:val="004C44C9"/>
    <w:rsid w:val="004C53A5"/>
    <w:rsid w:val="004C5981"/>
    <w:rsid w:val="004C5FE8"/>
    <w:rsid w:val="004C606F"/>
    <w:rsid w:val="004C73E9"/>
    <w:rsid w:val="004C7DCE"/>
    <w:rsid w:val="004C7DD6"/>
    <w:rsid w:val="004D0024"/>
    <w:rsid w:val="004D01CD"/>
    <w:rsid w:val="004D2552"/>
    <w:rsid w:val="004D26DA"/>
    <w:rsid w:val="004D2AE4"/>
    <w:rsid w:val="004D3EED"/>
    <w:rsid w:val="004D5B85"/>
    <w:rsid w:val="004D6B99"/>
    <w:rsid w:val="004E00AF"/>
    <w:rsid w:val="004E026E"/>
    <w:rsid w:val="004E02F6"/>
    <w:rsid w:val="004E03E2"/>
    <w:rsid w:val="004E0A18"/>
    <w:rsid w:val="004E1434"/>
    <w:rsid w:val="004E2508"/>
    <w:rsid w:val="004E2B62"/>
    <w:rsid w:val="004E3480"/>
    <w:rsid w:val="004E4D73"/>
    <w:rsid w:val="004E5B14"/>
    <w:rsid w:val="004E5B1B"/>
    <w:rsid w:val="004E5E77"/>
    <w:rsid w:val="004E6498"/>
    <w:rsid w:val="004E649D"/>
    <w:rsid w:val="004E7651"/>
    <w:rsid w:val="004E7982"/>
    <w:rsid w:val="004E7CC7"/>
    <w:rsid w:val="004F1E1F"/>
    <w:rsid w:val="004F234B"/>
    <w:rsid w:val="004F266E"/>
    <w:rsid w:val="004F2BAB"/>
    <w:rsid w:val="004F2EFC"/>
    <w:rsid w:val="004F30A0"/>
    <w:rsid w:val="004F35E6"/>
    <w:rsid w:val="004F4C75"/>
    <w:rsid w:val="004F4EF0"/>
    <w:rsid w:val="004F5318"/>
    <w:rsid w:val="004F56C6"/>
    <w:rsid w:val="004F584B"/>
    <w:rsid w:val="004F60D4"/>
    <w:rsid w:val="004F6E10"/>
    <w:rsid w:val="004F7678"/>
    <w:rsid w:val="004F78DD"/>
    <w:rsid w:val="004F7980"/>
    <w:rsid w:val="004F7CD9"/>
    <w:rsid w:val="00500327"/>
    <w:rsid w:val="00500515"/>
    <w:rsid w:val="0050291C"/>
    <w:rsid w:val="00504346"/>
    <w:rsid w:val="005045A9"/>
    <w:rsid w:val="005045D5"/>
    <w:rsid w:val="005059EC"/>
    <w:rsid w:val="00505DAD"/>
    <w:rsid w:val="00506428"/>
    <w:rsid w:val="00506A1D"/>
    <w:rsid w:val="00506B6D"/>
    <w:rsid w:val="0051099A"/>
    <w:rsid w:val="00510B78"/>
    <w:rsid w:val="00510F6B"/>
    <w:rsid w:val="005110D1"/>
    <w:rsid w:val="005111D4"/>
    <w:rsid w:val="00511757"/>
    <w:rsid w:val="00511811"/>
    <w:rsid w:val="00511B0E"/>
    <w:rsid w:val="005120DC"/>
    <w:rsid w:val="005124AD"/>
    <w:rsid w:val="005127D9"/>
    <w:rsid w:val="00512A88"/>
    <w:rsid w:val="00512B86"/>
    <w:rsid w:val="005130AC"/>
    <w:rsid w:val="005135C7"/>
    <w:rsid w:val="00514734"/>
    <w:rsid w:val="005149BE"/>
    <w:rsid w:val="00514EAE"/>
    <w:rsid w:val="0051593A"/>
    <w:rsid w:val="005173B3"/>
    <w:rsid w:val="005178BF"/>
    <w:rsid w:val="00521214"/>
    <w:rsid w:val="00521558"/>
    <w:rsid w:val="005217D9"/>
    <w:rsid w:val="005227FA"/>
    <w:rsid w:val="005231FB"/>
    <w:rsid w:val="0052428F"/>
    <w:rsid w:val="00524AF4"/>
    <w:rsid w:val="005250C9"/>
    <w:rsid w:val="0052735D"/>
    <w:rsid w:val="00530845"/>
    <w:rsid w:val="00530A55"/>
    <w:rsid w:val="005328BC"/>
    <w:rsid w:val="00532D09"/>
    <w:rsid w:val="0053324C"/>
    <w:rsid w:val="00533262"/>
    <w:rsid w:val="00533833"/>
    <w:rsid w:val="005348AA"/>
    <w:rsid w:val="00534982"/>
    <w:rsid w:val="005349EB"/>
    <w:rsid w:val="00535694"/>
    <w:rsid w:val="0053581D"/>
    <w:rsid w:val="0053790E"/>
    <w:rsid w:val="00540C11"/>
    <w:rsid w:val="00540F9C"/>
    <w:rsid w:val="005418A6"/>
    <w:rsid w:val="0054197C"/>
    <w:rsid w:val="00542108"/>
    <w:rsid w:val="00543885"/>
    <w:rsid w:val="00543D04"/>
    <w:rsid w:val="00544BC0"/>
    <w:rsid w:val="005455D8"/>
    <w:rsid w:val="00545926"/>
    <w:rsid w:val="00545EAA"/>
    <w:rsid w:val="00546E59"/>
    <w:rsid w:val="00547164"/>
    <w:rsid w:val="0055022A"/>
    <w:rsid w:val="00550FE9"/>
    <w:rsid w:val="005526BB"/>
    <w:rsid w:val="0055366C"/>
    <w:rsid w:val="00553E22"/>
    <w:rsid w:val="00554A99"/>
    <w:rsid w:val="00554CA2"/>
    <w:rsid w:val="00554F8D"/>
    <w:rsid w:val="00555A98"/>
    <w:rsid w:val="00556D6C"/>
    <w:rsid w:val="00557ADF"/>
    <w:rsid w:val="00560386"/>
    <w:rsid w:val="00560C97"/>
    <w:rsid w:val="0056135C"/>
    <w:rsid w:val="005616F1"/>
    <w:rsid w:val="005622D6"/>
    <w:rsid w:val="005627D1"/>
    <w:rsid w:val="00562B7B"/>
    <w:rsid w:val="005632CD"/>
    <w:rsid w:val="005636B1"/>
    <w:rsid w:val="00563EE5"/>
    <w:rsid w:val="0056462A"/>
    <w:rsid w:val="00564C67"/>
    <w:rsid w:val="005651B3"/>
    <w:rsid w:val="00565896"/>
    <w:rsid w:val="00565A02"/>
    <w:rsid w:val="00565CA0"/>
    <w:rsid w:val="0056607F"/>
    <w:rsid w:val="00566247"/>
    <w:rsid w:val="00566596"/>
    <w:rsid w:val="00566632"/>
    <w:rsid w:val="005666A5"/>
    <w:rsid w:val="00566B1D"/>
    <w:rsid w:val="00567560"/>
    <w:rsid w:val="00567E24"/>
    <w:rsid w:val="00567ECA"/>
    <w:rsid w:val="005705DE"/>
    <w:rsid w:val="00570B4D"/>
    <w:rsid w:val="0057258A"/>
    <w:rsid w:val="005727B4"/>
    <w:rsid w:val="00572A2E"/>
    <w:rsid w:val="00572CEF"/>
    <w:rsid w:val="005730CF"/>
    <w:rsid w:val="005747C1"/>
    <w:rsid w:val="00575BF4"/>
    <w:rsid w:val="00575E65"/>
    <w:rsid w:val="005769FA"/>
    <w:rsid w:val="00576A29"/>
    <w:rsid w:val="00576DAF"/>
    <w:rsid w:val="00576F94"/>
    <w:rsid w:val="005775D3"/>
    <w:rsid w:val="00577C8F"/>
    <w:rsid w:val="00580D22"/>
    <w:rsid w:val="0058126E"/>
    <w:rsid w:val="005819CE"/>
    <w:rsid w:val="00582AE1"/>
    <w:rsid w:val="005830C5"/>
    <w:rsid w:val="005833F2"/>
    <w:rsid w:val="00583D1D"/>
    <w:rsid w:val="005840A4"/>
    <w:rsid w:val="00584913"/>
    <w:rsid w:val="00584C38"/>
    <w:rsid w:val="005862C8"/>
    <w:rsid w:val="005866FA"/>
    <w:rsid w:val="00587099"/>
    <w:rsid w:val="005876DB"/>
    <w:rsid w:val="0058789D"/>
    <w:rsid w:val="005917D5"/>
    <w:rsid w:val="005919A8"/>
    <w:rsid w:val="00592B55"/>
    <w:rsid w:val="00593234"/>
    <w:rsid w:val="00593BB6"/>
    <w:rsid w:val="00593C0F"/>
    <w:rsid w:val="00594099"/>
    <w:rsid w:val="00594233"/>
    <w:rsid w:val="0059533B"/>
    <w:rsid w:val="005966FB"/>
    <w:rsid w:val="00596DEF"/>
    <w:rsid w:val="00597074"/>
    <w:rsid w:val="005973CF"/>
    <w:rsid w:val="005A0087"/>
    <w:rsid w:val="005A1180"/>
    <w:rsid w:val="005A1EE4"/>
    <w:rsid w:val="005A2B51"/>
    <w:rsid w:val="005A3394"/>
    <w:rsid w:val="005A352E"/>
    <w:rsid w:val="005A3E43"/>
    <w:rsid w:val="005A43FC"/>
    <w:rsid w:val="005A4541"/>
    <w:rsid w:val="005A5DF2"/>
    <w:rsid w:val="005A5EB2"/>
    <w:rsid w:val="005A6833"/>
    <w:rsid w:val="005A756A"/>
    <w:rsid w:val="005A7710"/>
    <w:rsid w:val="005A7B6B"/>
    <w:rsid w:val="005A7EFF"/>
    <w:rsid w:val="005B0C68"/>
    <w:rsid w:val="005B0C7C"/>
    <w:rsid w:val="005B14BF"/>
    <w:rsid w:val="005B1B63"/>
    <w:rsid w:val="005B1FBD"/>
    <w:rsid w:val="005B20AD"/>
    <w:rsid w:val="005B219C"/>
    <w:rsid w:val="005B3107"/>
    <w:rsid w:val="005B3BC3"/>
    <w:rsid w:val="005B3D7E"/>
    <w:rsid w:val="005B4055"/>
    <w:rsid w:val="005B40B0"/>
    <w:rsid w:val="005B4C1F"/>
    <w:rsid w:val="005B5178"/>
    <w:rsid w:val="005B5390"/>
    <w:rsid w:val="005B6786"/>
    <w:rsid w:val="005B6826"/>
    <w:rsid w:val="005B6A7C"/>
    <w:rsid w:val="005B70A9"/>
    <w:rsid w:val="005B72CD"/>
    <w:rsid w:val="005B7504"/>
    <w:rsid w:val="005C0A7D"/>
    <w:rsid w:val="005C189D"/>
    <w:rsid w:val="005C1C36"/>
    <w:rsid w:val="005C1E85"/>
    <w:rsid w:val="005C26B1"/>
    <w:rsid w:val="005C286E"/>
    <w:rsid w:val="005C2A81"/>
    <w:rsid w:val="005C2F09"/>
    <w:rsid w:val="005C3148"/>
    <w:rsid w:val="005C370B"/>
    <w:rsid w:val="005C443B"/>
    <w:rsid w:val="005C4562"/>
    <w:rsid w:val="005C55BB"/>
    <w:rsid w:val="005C5781"/>
    <w:rsid w:val="005C5B4A"/>
    <w:rsid w:val="005C6F24"/>
    <w:rsid w:val="005C70D0"/>
    <w:rsid w:val="005D00A0"/>
    <w:rsid w:val="005D0AB8"/>
    <w:rsid w:val="005D0FA2"/>
    <w:rsid w:val="005D2E76"/>
    <w:rsid w:val="005D31E6"/>
    <w:rsid w:val="005D36BC"/>
    <w:rsid w:val="005D3960"/>
    <w:rsid w:val="005D4D62"/>
    <w:rsid w:val="005D5232"/>
    <w:rsid w:val="005D6005"/>
    <w:rsid w:val="005D748E"/>
    <w:rsid w:val="005D7E91"/>
    <w:rsid w:val="005E00A0"/>
    <w:rsid w:val="005E072B"/>
    <w:rsid w:val="005E1381"/>
    <w:rsid w:val="005E1C2E"/>
    <w:rsid w:val="005E23E2"/>
    <w:rsid w:val="005E2B59"/>
    <w:rsid w:val="005E3980"/>
    <w:rsid w:val="005E3D67"/>
    <w:rsid w:val="005E3EA6"/>
    <w:rsid w:val="005E483E"/>
    <w:rsid w:val="005E4B42"/>
    <w:rsid w:val="005E52B2"/>
    <w:rsid w:val="005E620E"/>
    <w:rsid w:val="005E738D"/>
    <w:rsid w:val="005E7787"/>
    <w:rsid w:val="005F06EB"/>
    <w:rsid w:val="005F1338"/>
    <w:rsid w:val="005F1A07"/>
    <w:rsid w:val="005F2796"/>
    <w:rsid w:val="005F2888"/>
    <w:rsid w:val="005F3261"/>
    <w:rsid w:val="005F3486"/>
    <w:rsid w:val="005F36CB"/>
    <w:rsid w:val="005F5699"/>
    <w:rsid w:val="005F5E7E"/>
    <w:rsid w:val="005F680C"/>
    <w:rsid w:val="005F6D74"/>
    <w:rsid w:val="005F7164"/>
    <w:rsid w:val="005F71C0"/>
    <w:rsid w:val="005F7EA5"/>
    <w:rsid w:val="0060015A"/>
    <w:rsid w:val="00600514"/>
    <w:rsid w:val="00600856"/>
    <w:rsid w:val="00600BC6"/>
    <w:rsid w:val="00601221"/>
    <w:rsid w:val="00601B02"/>
    <w:rsid w:val="00601DF7"/>
    <w:rsid w:val="0060209F"/>
    <w:rsid w:val="0060227C"/>
    <w:rsid w:val="0060231E"/>
    <w:rsid w:val="00602448"/>
    <w:rsid w:val="00602D6B"/>
    <w:rsid w:val="00602E84"/>
    <w:rsid w:val="00602F60"/>
    <w:rsid w:val="00603024"/>
    <w:rsid w:val="00603416"/>
    <w:rsid w:val="00604E28"/>
    <w:rsid w:val="00604E86"/>
    <w:rsid w:val="00604EDF"/>
    <w:rsid w:val="006054F9"/>
    <w:rsid w:val="00605750"/>
    <w:rsid w:val="0060575F"/>
    <w:rsid w:val="0060582A"/>
    <w:rsid w:val="00605D50"/>
    <w:rsid w:val="00606129"/>
    <w:rsid w:val="00606404"/>
    <w:rsid w:val="00607A1D"/>
    <w:rsid w:val="00607AAD"/>
    <w:rsid w:val="00607FB6"/>
    <w:rsid w:val="00611823"/>
    <w:rsid w:val="00611C2F"/>
    <w:rsid w:val="00612028"/>
    <w:rsid w:val="00613555"/>
    <w:rsid w:val="0061438F"/>
    <w:rsid w:val="006144BC"/>
    <w:rsid w:val="006147B9"/>
    <w:rsid w:val="00614850"/>
    <w:rsid w:val="00615838"/>
    <w:rsid w:val="00616B02"/>
    <w:rsid w:val="00617576"/>
    <w:rsid w:val="0062043F"/>
    <w:rsid w:val="00620653"/>
    <w:rsid w:val="00620712"/>
    <w:rsid w:val="006216B7"/>
    <w:rsid w:val="006217C5"/>
    <w:rsid w:val="00621A43"/>
    <w:rsid w:val="00622010"/>
    <w:rsid w:val="00622197"/>
    <w:rsid w:val="00623675"/>
    <w:rsid w:val="00623DA4"/>
    <w:rsid w:val="00624826"/>
    <w:rsid w:val="00624B96"/>
    <w:rsid w:val="00624E33"/>
    <w:rsid w:val="00625F0F"/>
    <w:rsid w:val="006260F0"/>
    <w:rsid w:val="00626176"/>
    <w:rsid w:val="006261A5"/>
    <w:rsid w:val="006269C9"/>
    <w:rsid w:val="0062705D"/>
    <w:rsid w:val="006274E2"/>
    <w:rsid w:val="006276C7"/>
    <w:rsid w:val="00627CE7"/>
    <w:rsid w:val="006308EC"/>
    <w:rsid w:val="00630AEE"/>
    <w:rsid w:val="006310A1"/>
    <w:rsid w:val="00631A14"/>
    <w:rsid w:val="00631D41"/>
    <w:rsid w:val="00631F92"/>
    <w:rsid w:val="00632360"/>
    <w:rsid w:val="00632482"/>
    <w:rsid w:val="00632583"/>
    <w:rsid w:val="00632D8D"/>
    <w:rsid w:val="0063351D"/>
    <w:rsid w:val="006336C9"/>
    <w:rsid w:val="00633ED9"/>
    <w:rsid w:val="006346BB"/>
    <w:rsid w:val="00634E9B"/>
    <w:rsid w:val="0063622D"/>
    <w:rsid w:val="00636E48"/>
    <w:rsid w:val="006377FD"/>
    <w:rsid w:val="006407BA"/>
    <w:rsid w:val="0064092C"/>
    <w:rsid w:val="00640B0F"/>
    <w:rsid w:val="00640CAC"/>
    <w:rsid w:val="00641057"/>
    <w:rsid w:val="00641560"/>
    <w:rsid w:val="00642695"/>
    <w:rsid w:val="00642974"/>
    <w:rsid w:val="0064309E"/>
    <w:rsid w:val="0064378C"/>
    <w:rsid w:val="00643BCB"/>
    <w:rsid w:val="00643CDD"/>
    <w:rsid w:val="00643D55"/>
    <w:rsid w:val="006440EA"/>
    <w:rsid w:val="006441C5"/>
    <w:rsid w:val="00644397"/>
    <w:rsid w:val="00644ACF"/>
    <w:rsid w:val="00645496"/>
    <w:rsid w:val="00645B4F"/>
    <w:rsid w:val="006464C8"/>
    <w:rsid w:val="006465AF"/>
    <w:rsid w:val="00647070"/>
    <w:rsid w:val="00650459"/>
    <w:rsid w:val="00652DD9"/>
    <w:rsid w:val="00653421"/>
    <w:rsid w:val="00653883"/>
    <w:rsid w:val="00654EDC"/>
    <w:rsid w:val="00655B9A"/>
    <w:rsid w:val="0065740A"/>
    <w:rsid w:val="006574C9"/>
    <w:rsid w:val="00657667"/>
    <w:rsid w:val="006577D9"/>
    <w:rsid w:val="00657B07"/>
    <w:rsid w:val="00660C8F"/>
    <w:rsid w:val="00661E44"/>
    <w:rsid w:val="00663D6A"/>
    <w:rsid w:val="00663EA7"/>
    <w:rsid w:val="00664160"/>
    <w:rsid w:val="00664603"/>
    <w:rsid w:val="00664974"/>
    <w:rsid w:val="00664BED"/>
    <w:rsid w:val="00664CAC"/>
    <w:rsid w:val="006653C7"/>
    <w:rsid w:val="00665A3A"/>
    <w:rsid w:val="00665FE7"/>
    <w:rsid w:val="00666070"/>
    <w:rsid w:val="00667BA0"/>
    <w:rsid w:val="00670AE9"/>
    <w:rsid w:val="0067158D"/>
    <w:rsid w:val="00671F14"/>
    <w:rsid w:val="00672CEB"/>
    <w:rsid w:val="00674430"/>
    <w:rsid w:val="00674B64"/>
    <w:rsid w:val="00676505"/>
    <w:rsid w:val="00676DA5"/>
    <w:rsid w:val="00676FCB"/>
    <w:rsid w:val="00677B62"/>
    <w:rsid w:val="006800F6"/>
    <w:rsid w:val="0068017A"/>
    <w:rsid w:val="006804B6"/>
    <w:rsid w:val="006804C9"/>
    <w:rsid w:val="00680D4A"/>
    <w:rsid w:val="00681456"/>
    <w:rsid w:val="00681FB6"/>
    <w:rsid w:val="006826C2"/>
    <w:rsid w:val="0068287F"/>
    <w:rsid w:val="00682A97"/>
    <w:rsid w:val="0068331D"/>
    <w:rsid w:val="006837EF"/>
    <w:rsid w:val="00683D71"/>
    <w:rsid w:val="00684244"/>
    <w:rsid w:val="00684AAB"/>
    <w:rsid w:val="00685DD3"/>
    <w:rsid w:val="00685E9B"/>
    <w:rsid w:val="00685F57"/>
    <w:rsid w:val="00685F58"/>
    <w:rsid w:val="00685FC5"/>
    <w:rsid w:val="00686485"/>
    <w:rsid w:val="0068798A"/>
    <w:rsid w:val="006900C6"/>
    <w:rsid w:val="0069119F"/>
    <w:rsid w:val="006917EA"/>
    <w:rsid w:val="006918FB"/>
    <w:rsid w:val="00691D99"/>
    <w:rsid w:val="006922A9"/>
    <w:rsid w:val="00692932"/>
    <w:rsid w:val="00692AC5"/>
    <w:rsid w:val="00693F28"/>
    <w:rsid w:val="00695D37"/>
    <w:rsid w:val="006976C3"/>
    <w:rsid w:val="006A0531"/>
    <w:rsid w:val="006A059A"/>
    <w:rsid w:val="006A05D3"/>
    <w:rsid w:val="006A144F"/>
    <w:rsid w:val="006A15DF"/>
    <w:rsid w:val="006A28C6"/>
    <w:rsid w:val="006A3960"/>
    <w:rsid w:val="006A3A3B"/>
    <w:rsid w:val="006A3B05"/>
    <w:rsid w:val="006A3ECC"/>
    <w:rsid w:val="006A4586"/>
    <w:rsid w:val="006A584A"/>
    <w:rsid w:val="006A5978"/>
    <w:rsid w:val="006A5DBA"/>
    <w:rsid w:val="006A620A"/>
    <w:rsid w:val="006B0189"/>
    <w:rsid w:val="006B1774"/>
    <w:rsid w:val="006B1C45"/>
    <w:rsid w:val="006B25B3"/>
    <w:rsid w:val="006B36F2"/>
    <w:rsid w:val="006B4BB7"/>
    <w:rsid w:val="006B5B78"/>
    <w:rsid w:val="006B6B79"/>
    <w:rsid w:val="006B76B2"/>
    <w:rsid w:val="006B7EF7"/>
    <w:rsid w:val="006C07EB"/>
    <w:rsid w:val="006C0E9A"/>
    <w:rsid w:val="006C3354"/>
    <w:rsid w:val="006C33F5"/>
    <w:rsid w:val="006C38FD"/>
    <w:rsid w:val="006C3D87"/>
    <w:rsid w:val="006C423E"/>
    <w:rsid w:val="006C53AF"/>
    <w:rsid w:val="006C5A5C"/>
    <w:rsid w:val="006C5D2A"/>
    <w:rsid w:val="006C5E24"/>
    <w:rsid w:val="006C63C2"/>
    <w:rsid w:val="006C6E01"/>
    <w:rsid w:val="006C725D"/>
    <w:rsid w:val="006C76DD"/>
    <w:rsid w:val="006C7E7B"/>
    <w:rsid w:val="006C7EA3"/>
    <w:rsid w:val="006D0004"/>
    <w:rsid w:val="006D0549"/>
    <w:rsid w:val="006D1073"/>
    <w:rsid w:val="006D1947"/>
    <w:rsid w:val="006D1D22"/>
    <w:rsid w:val="006D2460"/>
    <w:rsid w:val="006D2D86"/>
    <w:rsid w:val="006D3361"/>
    <w:rsid w:val="006D3548"/>
    <w:rsid w:val="006D3960"/>
    <w:rsid w:val="006D508E"/>
    <w:rsid w:val="006D50AA"/>
    <w:rsid w:val="006D5447"/>
    <w:rsid w:val="006D6038"/>
    <w:rsid w:val="006D6F10"/>
    <w:rsid w:val="006D7962"/>
    <w:rsid w:val="006D7D54"/>
    <w:rsid w:val="006E07FC"/>
    <w:rsid w:val="006E0DDE"/>
    <w:rsid w:val="006E1D1F"/>
    <w:rsid w:val="006E1DCE"/>
    <w:rsid w:val="006E1F46"/>
    <w:rsid w:val="006E208D"/>
    <w:rsid w:val="006E29B9"/>
    <w:rsid w:val="006E3265"/>
    <w:rsid w:val="006E3A1E"/>
    <w:rsid w:val="006E4244"/>
    <w:rsid w:val="006E428B"/>
    <w:rsid w:val="006E4E16"/>
    <w:rsid w:val="006E4E45"/>
    <w:rsid w:val="006E58A8"/>
    <w:rsid w:val="006E5BB4"/>
    <w:rsid w:val="006E6348"/>
    <w:rsid w:val="006E770F"/>
    <w:rsid w:val="006E7F89"/>
    <w:rsid w:val="006F00B0"/>
    <w:rsid w:val="006F0205"/>
    <w:rsid w:val="006F0443"/>
    <w:rsid w:val="006F05C4"/>
    <w:rsid w:val="006F0913"/>
    <w:rsid w:val="006F10EF"/>
    <w:rsid w:val="006F1E3A"/>
    <w:rsid w:val="006F2C15"/>
    <w:rsid w:val="006F3286"/>
    <w:rsid w:val="006F3408"/>
    <w:rsid w:val="006F3831"/>
    <w:rsid w:val="006F472E"/>
    <w:rsid w:val="006F50CB"/>
    <w:rsid w:val="006F6447"/>
    <w:rsid w:val="006F70E9"/>
    <w:rsid w:val="00700000"/>
    <w:rsid w:val="007015C5"/>
    <w:rsid w:val="00701DE9"/>
    <w:rsid w:val="00702558"/>
    <w:rsid w:val="00703106"/>
    <w:rsid w:val="007039FB"/>
    <w:rsid w:val="00703C2B"/>
    <w:rsid w:val="00703F2B"/>
    <w:rsid w:val="0070427B"/>
    <w:rsid w:val="00704642"/>
    <w:rsid w:val="00704D8B"/>
    <w:rsid w:val="00705003"/>
    <w:rsid w:val="007059A3"/>
    <w:rsid w:val="007066BB"/>
    <w:rsid w:val="007069B3"/>
    <w:rsid w:val="00706A9D"/>
    <w:rsid w:val="00707208"/>
    <w:rsid w:val="007077E0"/>
    <w:rsid w:val="007100F4"/>
    <w:rsid w:val="007119E2"/>
    <w:rsid w:val="00713391"/>
    <w:rsid w:val="00713652"/>
    <w:rsid w:val="007145E0"/>
    <w:rsid w:val="00714CA0"/>
    <w:rsid w:val="00715A7A"/>
    <w:rsid w:val="00715C0C"/>
    <w:rsid w:val="00716BAC"/>
    <w:rsid w:val="00716DFB"/>
    <w:rsid w:val="00716E48"/>
    <w:rsid w:val="007173CB"/>
    <w:rsid w:val="007173E6"/>
    <w:rsid w:val="00720B6E"/>
    <w:rsid w:val="00720BFE"/>
    <w:rsid w:val="00721608"/>
    <w:rsid w:val="00721959"/>
    <w:rsid w:val="007219AF"/>
    <w:rsid w:val="00721AD8"/>
    <w:rsid w:val="007224A6"/>
    <w:rsid w:val="00722CCB"/>
    <w:rsid w:val="00722F1D"/>
    <w:rsid w:val="007239BD"/>
    <w:rsid w:val="007240E4"/>
    <w:rsid w:val="00724DCD"/>
    <w:rsid w:val="00724F2E"/>
    <w:rsid w:val="007251A5"/>
    <w:rsid w:val="00726152"/>
    <w:rsid w:val="007262C0"/>
    <w:rsid w:val="0072682B"/>
    <w:rsid w:val="00726C50"/>
    <w:rsid w:val="007273F0"/>
    <w:rsid w:val="0073038C"/>
    <w:rsid w:val="007304FD"/>
    <w:rsid w:val="00731FFF"/>
    <w:rsid w:val="00732751"/>
    <w:rsid w:val="00732D81"/>
    <w:rsid w:val="0073460A"/>
    <w:rsid w:val="00734AF6"/>
    <w:rsid w:val="00735775"/>
    <w:rsid w:val="00735AA6"/>
    <w:rsid w:val="00736807"/>
    <w:rsid w:val="00736BA8"/>
    <w:rsid w:val="00736D17"/>
    <w:rsid w:val="0073726D"/>
    <w:rsid w:val="007372DB"/>
    <w:rsid w:val="00737BAE"/>
    <w:rsid w:val="0074037B"/>
    <w:rsid w:val="0074040E"/>
    <w:rsid w:val="00741AC5"/>
    <w:rsid w:val="00741C10"/>
    <w:rsid w:val="00741D69"/>
    <w:rsid w:val="007422F7"/>
    <w:rsid w:val="00742D11"/>
    <w:rsid w:val="00743099"/>
    <w:rsid w:val="00743E24"/>
    <w:rsid w:val="007442C4"/>
    <w:rsid w:val="00744772"/>
    <w:rsid w:val="00745A2B"/>
    <w:rsid w:val="00747750"/>
    <w:rsid w:val="00747A8E"/>
    <w:rsid w:val="00747AA0"/>
    <w:rsid w:val="00747E9F"/>
    <w:rsid w:val="00750230"/>
    <w:rsid w:val="0075036E"/>
    <w:rsid w:val="00754559"/>
    <w:rsid w:val="00754874"/>
    <w:rsid w:val="00754E05"/>
    <w:rsid w:val="007550E0"/>
    <w:rsid w:val="007553F2"/>
    <w:rsid w:val="00755D09"/>
    <w:rsid w:val="00755F91"/>
    <w:rsid w:val="00756419"/>
    <w:rsid w:val="00757055"/>
    <w:rsid w:val="00757526"/>
    <w:rsid w:val="007578CC"/>
    <w:rsid w:val="007602DF"/>
    <w:rsid w:val="007603AE"/>
    <w:rsid w:val="00761087"/>
    <w:rsid w:val="00761C6C"/>
    <w:rsid w:val="007627E6"/>
    <w:rsid w:val="00764713"/>
    <w:rsid w:val="00764F7D"/>
    <w:rsid w:val="007655DA"/>
    <w:rsid w:val="00765B8C"/>
    <w:rsid w:val="00765BC6"/>
    <w:rsid w:val="00766EF6"/>
    <w:rsid w:val="0076707A"/>
    <w:rsid w:val="007700E0"/>
    <w:rsid w:val="00770347"/>
    <w:rsid w:val="0077206B"/>
    <w:rsid w:val="0077243C"/>
    <w:rsid w:val="007724F9"/>
    <w:rsid w:val="007727D3"/>
    <w:rsid w:val="00772920"/>
    <w:rsid w:val="00772929"/>
    <w:rsid w:val="00772DD4"/>
    <w:rsid w:val="007730D1"/>
    <w:rsid w:val="007743B7"/>
    <w:rsid w:val="00774BD3"/>
    <w:rsid w:val="00776786"/>
    <w:rsid w:val="007769CB"/>
    <w:rsid w:val="00776D32"/>
    <w:rsid w:val="00776DB8"/>
    <w:rsid w:val="00777651"/>
    <w:rsid w:val="007810B6"/>
    <w:rsid w:val="00781727"/>
    <w:rsid w:val="00781882"/>
    <w:rsid w:val="00781D2E"/>
    <w:rsid w:val="00781D37"/>
    <w:rsid w:val="00782C50"/>
    <w:rsid w:val="00783015"/>
    <w:rsid w:val="00784271"/>
    <w:rsid w:val="007844F8"/>
    <w:rsid w:val="00784CFA"/>
    <w:rsid w:val="00785017"/>
    <w:rsid w:val="00785999"/>
    <w:rsid w:val="007859DE"/>
    <w:rsid w:val="00785E9D"/>
    <w:rsid w:val="007861B9"/>
    <w:rsid w:val="007861DC"/>
    <w:rsid w:val="00786F57"/>
    <w:rsid w:val="00790F26"/>
    <w:rsid w:val="00791ED1"/>
    <w:rsid w:val="0079218A"/>
    <w:rsid w:val="00792D1D"/>
    <w:rsid w:val="007937B8"/>
    <w:rsid w:val="007940AD"/>
    <w:rsid w:val="00794CF6"/>
    <w:rsid w:val="00794DB8"/>
    <w:rsid w:val="00795400"/>
    <w:rsid w:val="00795CF1"/>
    <w:rsid w:val="00795E12"/>
    <w:rsid w:val="007964BC"/>
    <w:rsid w:val="00796657"/>
    <w:rsid w:val="007A143E"/>
    <w:rsid w:val="007A152E"/>
    <w:rsid w:val="007A187A"/>
    <w:rsid w:val="007A2B84"/>
    <w:rsid w:val="007A344C"/>
    <w:rsid w:val="007A4B49"/>
    <w:rsid w:val="007A4C15"/>
    <w:rsid w:val="007A5AEA"/>
    <w:rsid w:val="007A6904"/>
    <w:rsid w:val="007A7922"/>
    <w:rsid w:val="007A7EB8"/>
    <w:rsid w:val="007B063D"/>
    <w:rsid w:val="007B09C6"/>
    <w:rsid w:val="007B3B07"/>
    <w:rsid w:val="007B3BFF"/>
    <w:rsid w:val="007B4148"/>
    <w:rsid w:val="007B497C"/>
    <w:rsid w:val="007B4EDD"/>
    <w:rsid w:val="007B54A6"/>
    <w:rsid w:val="007B591A"/>
    <w:rsid w:val="007B5969"/>
    <w:rsid w:val="007B77BA"/>
    <w:rsid w:val="007C06DC"/>
    <w:rsid w:val="007C12E0"/>
    <w:rsid w:val="007C1E8D"/>
    <w:rsid w:val="007C434D"/>
    <w:rsid w:val="007C456D"/>
    <w:rsid w:val="007C4F5D"/>
    <w:rsid w:val="007C5135"/>
    <w:rsid w:val="007C5B5F"/>
    <w:rsid w:val="007C5E6C"/>
    <w:rsid w:val="007C6239"/>
    <w:rsid w:val="007C69F3"/>
    <w:rsid w:val="007C6B94"/>
    <w:rsid w:val="007C7E35"/>
    <w:rsid w:val="007D06F2"/>
    <w:rsid w:val="007D1699"/>
    <w:rsid w:val="007D2C07"/>
    <w:rsid w:val="007D2C5B"/>
    <w:rsid w:val="007D2CA3"/>
    <w:rsid w:val="007D43C1"/>
    <w:rsid w:val="007D4C0A"/>
    <w:rsid w:val="007D51B6"/>
    <w:rsid w:val="007D6460"/>
    <w:rsid w:val="007D6534"/>
    <w:rsid w:val="007D69B3"/>
    <w:rsid w:val="007D748B"/>
    <w:rsid w:val="007D7C4A"/>
    <w:rsid w:val="007D7E32"/>
    <w:rsid w:val="007D7EE1"/>
    <w:rsid w:val="007E187B"/>
    <w:rsid w:val="007E18F7"/>
    <w:rsid w:val="007E33BC"/>
    <w:rsid w:val="007E3A93"/>
    <w:rsid w:val="007E4832"/>
    <w:rsid w:val="007E4AF7"/>
    <w:rsid w:val="007E4D6C"/>
    <w:rsid w:val="007E5D3C"/>
    <w:rsid w:val="007E5DEF"/>
    <w:rsid w:val="007E7DC8"/>
    <w:rsid w:val="007F356F"/>
    <w:rsid w:val="007F3F9F"/>
    <w:rsid w:val="007F4BF7"/>
    <w:rsid w:val="007F57CC"/>
    <w:rsid w:val="007F57F8"/>
    <w:rsid w:val="007F684E"/>
    <w:rsid w:val="007F6FA5"/>
    <w:rsid w:val="007F7036"/>
    <w:rsid w:val="007F728B"/>
    <w:rsid w:val="007F72CC"/>
    <w:rsid w:val="007F7AC1"/>
    <w:rsid w:val="007F7F96"/>
    <w:rsid w:val="0080019A"/>
    <w:rsid w:val="0080091E"/>
    <w:rsid w:val="008009AC"/>
    <w:rsid w:val="00801DB6"/>
    <w:rsid w:val="00802085"/>
    <w:rsid w:val="008024A5"/>
    <w:rsid w:val="00802579"/>
    <w:rsid w:val="00802811"/>
    <w:rsid w:val="00802EC6"/>
    <w:rsid w:val="00804EEB"/>
    <w:rsid w:val="00804FE5"/>
    <w:rsid w:val="00805060"/>
    <w:rsid w:val="008057D0"/>
    <w:rsid w:val="00805FB8"/>
    <w:rsid w:val="00807626"/>
    <w:rsid w:val="00807B23"/>
    <w:rsid w:val="00807CDD"/>
    <w:rsid w:val="0081065F"/>
    <w:rsid w:val="008106E6"/>
    <w:rsid w:val="008115AE"/>
    <w:rsid w:val="008121DC"/>
    <w:rsid w:val="00812638"/>
    <w:rsid w:val="00812A84"/>
    <w:rsid w:val="00812CCB"/>
    <w:rsid w:val="008131AA"/>
    <w:rsid w:val="00813788"/>
    <w:rsid w:val="00813CE7"/>
    <w:rsid w:val="00814383"/>
    <w:rsid w:val="00814486"/>
    <w:rsid w:val="00814774"/>
    <w:rsid w:val="00814857"/>
    <w:rsid w:val="00816411"/>
    <w:rsid w:val="00816B59"/>
    <w:rsid w:val="00816C76"/>
    <w:rsid w:val="00820683"/>
    <w:rsid w:val="00820C33"/>
    <w:rsid w:val="00820C93"/>
    <w:rsid w:val="008217DA"/>
    <w:rsid w:val="00821EC9"/>
    <w:rsid w:val="00822144"/>
    <w:rsid w:val="008237E7"/>
    <w:rsid w:val="00824467"/>
    <w:rsid w:val="00825F7D"/>
    <w:rsid w:val="008265E9"/>
    <w:rsid w:val="00826875"/>
    <w:rsid w:val="00826AF4"/>
    <w:rsid w:val="00826D10"/>
    <w:rsid w:val="0082746E"/>
    <w:rsid w:val="00827588"/>
    <w:rsid w:val="00827613"/>
    <w:rsid w:val="00830847"/>
    <w:rsid w:val="008308D7"/>
    <w:rsid w:val="008308FE"/>
    <w:rsid w:val="00830AEC"/>
    <w:rsid w:val="00830B11"/>
    <w:rsid w:val="00831CEF"/>
    <w:rsid w:val="00831D7B"/>
    <w:rsid w:val="0083248F"/>
    <w:rsid w:val="008324AD"/>
    <w:rsid w:val="00832F14"/>
    <w:rsid w:val="0083342B"/>
    <w:rsid w:val="00833445"/>
    <w:rsid w:val="008334B4"/>
    <w:rsid w:val="00834422"/>
    <w:rsid w:val="00834CE6"/>
    <w:rsid w:val="00834F52"/>
    <w:rsid w:val="0083521B"/>
    <w:rsid w:val="008358F4"/>
    <w:rsid w:val="00835E71"/>
    <w:rsid w:val="008360E2"/>
    <w:rsid w:val="0083652F"/>
    <w:rsid w:val="008369D3"/>
    <w:rsid w:val="00837378"/>
    <w:rsid w:val="008412D9"/>
    <w:rsid w:val="008413CC"/>
    <w:rsid w:val="008425C5"/>
    <w:rsid w:val="00842660"/>
    <w:rsid w:val="00843B2C"/>
    <w:rsid w:val="00844165"/>
    <w:rsid w:val="00845D57"/>
    <w:rsid w:val="00846503"/>
    <w:rsid w:val="008470E9"/>
    <w:rsid w:val="00850649"/>
    <w:rsid w:val="00850850"/>
    <w:rsid w:val="0085238F"/>
    <w:rsid w:val="00852AA1"/>
    <w:rsid w:val="00853080"/>
    <w:rsid w:val="0085373D"/>
    <w:rsid w:val="0085396D"/>
    <w:rsid w:val="00854FF5"/>
    <w:rsid w:val="00855EF5"/>
    <w:rsid w:val="00856201"/>
    <w:rsid w:val="008562F4"/>
    <w:rsid w:val="008567CF"/>
    <w:rsid w:val="00856853"/>
    <w:rsid w:val="00857B4A"/>
    <w:rsid w:val="0086038B"/>
    <w:rsid w:val="00860C55"/>
    <w:rsid w:val="008611A2"/>
    <w:rsid w:val="00861ECC"/>
    <w:rsid w:val="008629C8"/>
    <w:rsid w:val="00862A93"/>
    <w:rsid w:val="00862BDB"/>
    <w:rsid w:val="008639D4"/>
    <w:rsid w:val="00864753"/>
    <w:rsid w:val="00864A36"/>
    <w:rsid w:val="00864B14"/>
    <w:rsid w:val="00865270"/>
    <w:rsid w:val="0086551D"/>
    <w:rsid w:val="0086645F"/>
    <w:rsid w:val="0086684C"/>
    <w:rsid w:val="0086728A"/>
    <w:rsid w:val="008701F0"/>
    <w:rsid w:val="008702E1"/>
    <w:rsid w:val="00870A45"/>
    <w:rsid w:val="00872137"/>
    <w:rsid w:val="008740BE"/>
    <w:rsid w:val="008740D3"/>
    <w:rsid w:val="008742FA"/>
    <w:rsid w:val="00874854"/>
    <w:rsid w:val="00874E28"/>
    <w:rsid w:val="00874FAE"/>
    <w:rsid w:val="008767A2"/>
    <w:rsid w:val="008768C2"/>
    <w:rsid w:val="0087797D"/>
    <w:rsid w:val="008801A0"/>
    <w:rsid w:val="00880920"/>
    <w:rsid w:val="00880F2B"/>
    <w:rsid w:val="00881294"/>
    <w:rsid w:val="00882AB6"/>
    <w:rsid w:val="00882DA9"/>
    <w:rsid w:val="00883278"/>
    <w:rsid w:val="008832DD"/>
    <w:rsid w:val="00883E70"/>
    <w:rsid w:val="00885C8C"/>
    <w:rsid w:val="0089120B"/>
    <w:rsid w:val="0089149B"/>
    <w:rsid w:val="00892E89"/>
    <w:rsid w:val="00893059"/>
    <w:rsid w:val="00893331"/>
    <w:rsid w:val="00894334"/>
    <w:rsid w:val="00894A6E"/>
    <w:rsid w:val="00894C6C"/>
    <w:rsid w:val="008957E8"/>
    <w:rsid w:val="008964B0"/>
    <w:rsid w:val="008A0A08"/>
    <w:rsid w:val="008A14DB"/>
    <w:rsid w:val="008A1B99"/>
    <w:rsid w:val="008A1C66"/>
    <w:rsid w:val="008A224F"/>
    <w:rsid w:val="008A2E65"/>
    <w:rsid w:val="008A3426"/>
    <w:rsid w:val="008A3ADB"/>
    <w:rsid w:val="008A481A"/>
    <w:rsid w:val="008A5066"/>
    <w:rsid w:val="008A593C"/>
    <w:rsid w:val="008A6832"/>
    <w:rsid w:val="008A683C"/>
    <w:rsid w:val="008A69F8"/>
    <w:rsid w:val="008A6C4B"/>
    <w:rsid w:val="008B0547"/>
    <w:rsid w:val="008B151A"/>
    <w:rsid w:val="008B227E"/>
    <w:rsid w:val="008B22DC"/>
    <w:rsid w:val="008B2A84"/>
    <w:rsid w:val="008B2C3D"/>
    <w:rsid w:val="008B3740"/>
    <w:rsid w:val="008B3929"/>
    <w:rsid w:val="008B3DE4"/>
    <w:rsid w:val="008B4C3F"/>
    <w:rsid w:val="008B5580"/>
    <w:rsid w:val="008B6427"/>
    <w:rsid w:val="008B7941"/>
    <w:rsid w:val="008B7A4C"/>
    <w:rsid w:val="008B7C96"/>
    <w:rsid w:val="008B7DE3"/>
    <w:rsid w:val="008C01B2"/>
    <w:rsid w:val="008C0DCD"/>
    <w:rsid w:val="008C0EA1"/>
    <w:rsid w:val="008C13A8"/>
    <w:rsid w:val="008C2965"/>
    <w:rsid w:val="008C37D8"/>
    <w:rsid w:val="008C3D62"/>
    <w:rsid w:val="008C41AD"/>
    <w:rsid w:val="008C4BC2"/>
    <w:rsid w:val="008C4D52"/>
    <w:rsid w:val="008C4FDF"/>
    <w:rsid w:val="008C56D8"/>
    <w:rsid w:val="008C5C76"/>
    <w:rsid w:val="008C6208"/>
    <w:rsid w:val="008C644E"/>
    <w:rsid w:val="008C68F6"/>
    <w:rsid w:val="008C6B09"/>
    <w:rsid w:val="008C6B34"/>
    <w:rsid w:val="008C6D0B"/>
    <w:rsid w:val="008C78D3"/>
    <w:rsid w:val="008D0142"/>
    <w:rsid w:val="008D0518"/>
    <w:rsid w:val="008D1282"/>
    <w:rsid w:val="008D2B2B"/>
    <w:rsid w:val="008D2C1E"/>
    <w:rsid w:val="008D3848"/>
    <w:rsid w:val="008D4F2D"/>
    <w:rsid w:val="008D5634"/>
    <w:rsid w:val="008D5690"/>
    <w:rsid w:val="008D5D7C"/>
    <w:rsid w:val="008D7740"/>
    <w:rsid w:val="008D7C22"/>
    <w:rsid w:val="008D7E12"/>
    <w:rsid w:val="008E0A8E"/>
    <w:rsid w:val="008E1070"/>
    <w:rsid w:val="008E10C7"/>
    <w:rsid w:val="008E1411"/>
    <w:rsid w:val="008E22BC"/>
    <w:rsid w:val="008E2822"/>
    <w:rsid w:val="008E288B"/>
    <w:rsid w:val="008E2AC1"/>
    <w:rsid w:val="008E2D4A"/>
    <w:rsid w:val="008E3475"/>
    <w:rsid w:val="008E3853"/>
    <w:rsid w:val="008E4203"/>
    <w:rsid w:val="008E4473"/>
    <w:rsid w:val="008E51AA"/>
    <w:rsid w:val="008E5A34"/>
    <w:rsid w:val="008E5A82"/>
    <w:rsid w:val="008E5D03"/>
    <w:rsid w:val="008E5F6A"/>
    <w:rsid w:val="008E63F9"/>
    <w:rsid w:val="008E6799"/>
    <w:rsid w:val="008E7FB5"/>
    <w:rsid w:val="008F0168"/>
    <w:rsid w:val="008F0229"/>
    <w:rsid w:val="008F13EE"/>
    <w:rsid w:val="008F1731"/>
    <w:rsid w:val="008F190C"/>
    <w:rsid w:val="008F1E19"/>
    <w:rsid w:val="008F21BC"/>
    <w:rsid w:val="008F2243"/>
    <w:rsid w:val="008F231F"/>
    <w:rsid w:val="008F4857"/>
    <w:rsid w:val="008F5B82"/>
    <w:rsid w:val="008F5E62"/>
    <w:rsid w:val="008F6471"/>
    <w:rsid w:val="008F6889"/>
    <w:rsid w:val="008F7825"/>
    <w:rsid w:val="008F7DDD"/>
    <w:rsid w:val="00902339"/>
    <w:rsid w:val="00904279"/>
    <w:rsid w:val="00904B30"/>
    <w:rsid w:val="0090513A"/>
    <w:rsid w:val="00905A6B"/>
    <w:rsid w:val="00906207"/>
    <w:rsid w:val="00906519"/>
    <w:rsid w:val="0090672C"/>
    <w:rsid w:val="00906A35"/>
    <w:rsid w:val="00906D8A"/>
    <w:rsid w:val="00910E04"/>
    <w:rsid w:val="00911A5B"/>
    <w:rsid w:val="00911B36"/>
    <w:rsid w:val="00911CED"/>
    <w:rsid w:val="00911E8E"/>
    <w:rsid w:val="00911FD5"/>
    <w:rsid w:val="00912408"/>
    <w:rsid w:val="009135CC"/>
    <w:rsid w:val="00913BED"/>
    <w:rsid w:val="00913C15"/>
    <w:rsid w:val="009151D7"/>
    <w:rsid w:val="009153A3"/>
    <w:rsid w:val="00915F06"/>
    <w:rsid w:val="00916914"/>
    <w:rsid w:val="00916CB3"/>
    <w:rsid w:val="00917106"/>
    <w:rsid w:val="00917796"/>
    <w:rsid w:val="00917B9B"/>
    <w:rsid w:val="00920863"/>
    <w:rsid w:val="009211D4"/>
    <w:rsid w:val="00921C67"/>
    <w:rsid w:val="00921FF9"/>
    <w:rsid w:val="009220B6"/>
    <w:rsid w:val="00923E9F"/>
    <w:rsid w:val="009243CD"/>
    <w:rsid w:val="00924695"/>
    <w:rsid w:val="0092485D"/>
    <w:rsid w:val="00924ADE"/>
    <w:rsid w:val="0092540A"/>
    <w:rsid w:val="00926091"/>
    <w:rsid w:val="00926C1B"/>
    <w:rsid w:val="009276F5"/>
    <w:rsid w:val="00927885"/>
    <w:rsid w:val="009278DB"/>
    <w:rsid w:val="00927C5C"/>
    <w:rsid w:val="00930599"/>
    <w:rsid w:val="0093094C"/>
    <w:rsid w:val="009326DF"/>
    <w:rsid w:val="009329FF"/>
    <w:rsid w:val="00932CCB"/>
    <w:rsid w:val="009333D6"/>
    <w:rsid w:val="00934DDD"/>
    <w:rsid w:val="0093524C"/>
    <w:rsid w:val="009356F6"/>
    <w:rsid w:val="00935859"/>
    <w:rsid w:val="00935A9A"/>
    <w:rsid w:val="00936639"/>
    <w:rsid w:val="00936B91"/>
    <w:rsid w:val="009377A2"/>
    <w:rsid w:val="00937AF5"/>
    <w:rsid w:val="00940DF1"/>
    <w:rsid w:val="00941230"/>
    <w:rsid w:val="00941F31"/>
    <w:rsid w:val="00942295"/>
    <w:rsid w:val="009452AB"/>
    <w:rsid w:val="00945517"/>
    <w:rsid w:val="0094560A"/>
    <w:rsid w:val="00945ACD"/>
    <w:rsid w:val="00945B65"/>
    <w:rsid w:val="00945D7E"/>
    <w:rsid w:val="009467F7"/>
    <w:rsid w:val="00946A09"/>
    <w:rsid w:val="0094779B"/>
    <w:rsid w:val="009506D0"/>
    <w:rsid w:val="00950BB8"/>
    <w:rsid w:val="00950BF6"/>
    <w:rsid w:val="009523D6"/>
    <w:rsid w:val="009526EA"/>
    <w:rsid w:val="0095309A"/>
    <w:rsid w:val="009534B7"/>
    <w:rsid w:val="00953E85"/>
    <w:rsid w:val="009560D4"/>
    <w:rsid w:val="00957541"/>
    <w:rsid w:val="00957827"/>
    <w:rsid w:val="009579CF"/>
    <w:rsid w:val="00960110"/>
    <w:rsid w:val="00960667"/>
    <w:rsid w:val="0096083B"/>
    <w:rsid w:val="00961879"/>
    <w:rsid w:val="00961FAE"/>
    <w:rsid w:val="00961FD7"/>
    <w:rsid w:val="00963249"/>
    <w:rsid w:val="009634EA"/>
    <w:rsid w:val="00963A7A"/>
    <w:rsid w:val="009661D7"/>
    <w:rsid w:val="00966956"/>
    <w:rsid w:val="00966E20"/>
    <w:rsid w:val="00966F40"/>
    <w:rsid w:val="009673A0"/>
    <w:rsid w:val="0096751A"/>
    <w:rsid w:val="009679C1"/>
    <w:rsid w:val="00967F92"/>
    <w:rsid w:val="009709E8"/>
    <w:rsid w:val="00970D2D"/>
    <w:rsid w:val="00970DCA"/>
    <w:rsid w:val="00971D53"/>
    <w:rsid w:val="00971F8A"/>
    <w:rsid w:val="0097282A"/>
    <w:rsid w:val="009732B9"/>
    <w:rsid w:val="00973324"/>
    <w:rsid w:val="00973B49"/>
    <w:rsid w:val="00974472"/>
    <w:rsid w:val="009753D0"/>
    <w:rsid w:val="00975663"/>
    <w:rsid w:val="00975747"/>
    <w:rsid w:val="009758FC"/>
    <w:rsid w:val="0097591F"/>
    <w:rsid w:val="00977AF6"/>
    <w:rsid w:val="00977B36"/>
    <w:rsid w:val="0098008F"/>
    <w:rsid w:val="0098277B"/>
    <w:rsid w:val="00982E46"/>
    <w:rsid w:val="009837B4"/>
    <w:rsid w:val="00984A16"/>
    <w:rsid w:val="00986403"/>
    <w:rsid w:val="00986465"/>
    <w:rsid w:val="00986B90"/>
    <w:rsid w:val="009873CC"/>
    <w:rsid w:val="009878FE"/>
    <w:rsid w:val="00987A32"/>
    <w:rsid w:val="00987C70"/>
    <w:rsid w:val="009914E2"/>
    <w:rsid w:val="00992EFB"/>
    <w:rsid w:val="00993FAC"/>
    <w:rsid w:val="00994332"/>
    <w:rsid w:val="00995238"/>
    <w:rsid w:val="0099604F"/>
    <w:rsid w:val="00996B14"/>
    <w:rsid w:val="0099718B"/>
    <w:rsid w:val="0099749C"/>
    <w:rsid w:val="0099792F"/>
    <w:rsid w:val="00997AE4"/>
    <w:rsid w:val="00997BAD"/>
    <w:rsid w:val="009A0129"/>
    <w:rsid w:val="009A13A7"/>
    <w:rsid w:val="009A1478"/>
    <w:rsid w:val="009A1754"/>
    <w:rsid w:val="009A190C"/>
    <w:rsid w:val="009A1BF2"/>
    <w:rsid w:val="009A1CAD"/>
    <w:rsid w:val="009A1DEE"/>
    <w:rsid w:val="009A20FC"/>
    <w:rsid w:val="009A25C9"/>
    <w:rsid w:val="009A2909"/>
    <w:rsid w:val="009A2C84"/>
    <w:rsid w:val="009A2E29"/>
    <w:rsid w:val="009A2E71"/>
    <w:rsid w:val="009A34E7"/>
    <w:rsid w:val="009A37C3"/>
    <w:rsid w:val="009A4A45"/>
    <w:rsid w:val="009A534C"/>
    <w:rsid w:val="009A67AC"/>
    <w:rsid w:val="009A6CE0"/>
    <w:rsid w:val="009A7032"/>
    <w:rsid w:val="009A77D5"/>
    <w:rsid w:val="009A7ED8"/>
    <w:rsid w:val="009B04A7"/>
    <w:rsid w:val="009B05AD"/>
    <w:rsid w:val="009B1145"/>
    <w:rsid w:val="009B214F"/>
    <w:rsid w:val="009B238A"/>
    <w:rsid w:val="009B2A33"/>
    <w:rsid w:val="009B2B9A"/>
    <w:rsid w:val="009B2FD3"/>
    <w:rsid w:val="009B3351"/>
    <w:rsid w:val="009B340F"/>
    <w:rsid w:val="009B44D1"/>
    <w:rsid w:val="009B4E5D"/>
    <w:rsid w:val="009B4FC9"/>
    <w:rsid w:val="009B5780"/>
    <w:rsid w:val="009B6149"/>
    <w:rsid w:val="009B623A"/>
    <w:rsid w:val="009C0B04"/>
    <w:rsid w:val="009C101D"/>
    <w:rsid w:val="009C1061"/>
    <w:rsid w:val="009C1733"/>
    <w:rsid w:val="009C2BC9"/>
    <w:rsid w:val="009C2E54"/>
    <w:rsid w:val="009C4E8A"/>
    <w:rsid w:val="009C5095"/>
    <w:rsid w:val="009C589B"/>
    <w:rsid w:val="009C5D65"/>
    <w:rsid w:val="009C6C41"/>
    <w:rsid w:val="009C7352"/>
    <w:rsid w:val="009C7B05"/>
    <w:rsid w:val="009D0A6D"/>
    <w:rsid w:val="009D112D"/>
    <w:rsid w:val="009D197D"/>
    <w:rsid w:val="009D1AA2"/>
    <w:rsid w:val="009D1E52"/>
    <w:rsid w:val="009D21F2"/>
    <w:rsid w:val="009D33DA"/>
    <w:rsid w:val="009D3A78"/>
    <w:rsid w:val="009D56B9"/>
    <w:rsid w:val="009D5D91"/>
    <w:rsid w:val="009D62B5"/>
    <w:rsid w:val="009D7165"/>
    <w:rsid w:val="009E06FC"/>
    <w:rsid w:val="009E07F3"/>
    <w:rsid w:val="009E0B12"/>
    <w:rsid w:val="009E12EA"/>
    <w:rsid w:val="009E18ED"/>
    <w:rsid w:val="009E1F38"/>
    <w:rsid w:val="009E2C0D"/>
    <w:rsid w:val="009E32E6"/>
    <w:rsid w:val="009E35F1"/>
    <w:rsid w:val="009E3797"/>
    <w:rsid w:val="009E40C9"/>
    <w:rsid w:val="009E4371"/>
    <w:rsid w:val="009E4453"/>
    <w:rsid w:val="009E63DA"/>
    <w:rsid w:val="009E6986"/>
    <w:rsid w:val="009E7067"/>
    <w:rsid w:val="009E7E93"/>
    <w:rsid w:val="009F06D3"/>
    <w:rsid w:val="009F0FBA"/>
    <w:rsid w:val="009F1632"/>
    <w:rsid w:val="009F1B3B"/>
    <w:rsid w:val="009F1CFD"/>
    <w:rsid w:val="009F2638"/>
    <w:rsid w:val="009F333D"/>
    <w:rsid w:val="009F380E"/>
    <w:rsid w:val="009F39BA"/>
    <w:rsid w:val="009F491E"/>
    <w:rsid w:val="009F4956"/>
    <w:rsid w:val="009F519C"/>
    <w:rsid w:val="009F58BA"/>
    <w:rsid w:val="009F6FA0"/>
    <w:rsid w:val="009F7324"/>
    <w:rsid w:val="009F75A6"/>
    <w:rsid w:val="009F7833"/>
    <w:rsid w:val="009F794A"/>
    <w:rsid w:val="009F7D21"/>
    <w:rsid w:val="00A00240"/>
    <w:rsid w:val="00A013B0"/>
    <w:rsid w:val="00A035AE"/>
    <w:rsid w:val="00A04593"/>
    <w:rsid w:val="00A060C4"/>
    <w:rsid w:val="00A066A5"/>
    <w:rsid w:val="00A0690F"/>
    <w:rsid w:val="00A07B0A"/>
    <w:rsid w:val="00A07B45"/>
    <w:rsid w:val="00A10EDA"/>
    <w:rsid w:val="00A10F9B"/>
    <w:rsid w:val="00A11321"/>
    <w:rsid w:val="00A11666"/>
    <w:rsid w:val="00A118CC"/>
    <w:rsid w:val="00A11C2C"/>
    <w:rsid w:val="00A12775"/>
    <w:rsid w:val="00A1287D"/>
    <w:rsid w:val="00A13163"/>
    <w:rsid w:val="00A14614"/>
    <w:rsid w:val="00A150CA"/>
    <w:rsid w:val="00A16604"/>
    <w:rsid w:val="00A206FB"/>
    <w:rsid w:val="00A2071B"/>
    <w:rsid w:val="00A20CA4"/>
    <w:rsid w:val="00A219CB"/>
    <w:rsid w:val="00A21CE8"/>
    <w:rsid w:val="00A222E2"/>
    <w:rsid w:val="00A229C7"/>
    <w:rsid w:val="00A22A32"/>
    <w:rsid w:val="00A232E5"/>
    <w:rsid w:val="00A2335D"/>
    <w:rsid w:val="00A23538"/>
    <w:rsid w:val="00A236C3"/>
    <w:rsid w:val="00A2435A"/>
    <w:rsid w:val="00A249A3"/>
    <w:rsid w:val="00A254AA"/>
    <w:rsid w:val="00A25B4D"/>
    <w:rsid w:val="00A25C99"/>
    <w:rsid w:val="00A25E4E"/>
    <w:rsid w:val="00A26244"/>
    <w:rsid w:val="00A26A63"/>
    <w:rsid w:val="00A26D82"/>
    <w:rsid w:val="00A26DF3"/>
    <w:rsid w:val="00A273D9"/>
    <w:rsid w:val="00A2766A"/>
    <w:rsid w:val="00A27FCD"/>
    <w:rsid w:val="00A30E4F"/>
    <w:rsid w:val="00A30EFE"/>
    <w:rsid w:val="00A31174"/>
    <w:rsid w:val="00A315E8"/>
    <w:rsid w:val="00A31A2D"/>
    <w:rsid w:val="00A32268"/>
    <w:rsid w:val="00A3284A"/>
    <w:rsid w:val="00A32977"/>
    <w:rsid w:val="00A32CEE"/>
    <w:rsid w:val="00A334B7"/>
    <w:rsid w:val="00A33B9B"/>
    <w:rsid w:val="00A347E1"/>
    <w:rsid w:val="00A34A6E"/>
    <w:rsid w:val="00A355BD"/>
    <w:rsid w:val="00A35A04"/>
    <w:rsid w:val="00A35E0F"/>
    <w:rsid w:val="00A373DB"/>
    <w:rsid w:val="00A40DC6"/>
    <w:rsid w:val="00A41003"/>
    <w:rsid w:val="00A41A23"/>
    <w:rsid w:val="00A436AC"/>
    <w:rsid w:val="00A44308"/>
    <w:rsid w:val="00A4473B"/>
    <w:rsid w:val="00A45206"/>
    <w:rsid w:val="00A45D82"/>
    <w:rsid w:val="00A46554"/>
    <w:rsid w:val="00A4758C"/>
    <w:rsid w:val="00A47A40"/>
    <w:rsid w:val="00A47C13"/>
    <w:rsid w:val="00A51B8C"/>
    <w:rsid w:val="00A52066"/>
    <w:rsid w:val="00A54345"/>
    <w:rsid w:val="00A54604"/>
    <w:rsid w:val="00A54D26"/>
    <w:rsid w:val="00A5544F"/>
    <w:rsid w:val="00A55954"/>
    <w:rsid w:val="00A55B14"/>
    <w:rsid w:val="00A56DFB"/>
    <w:rsid w:val="00A57C0A"/>
    <w:rsid w:val="00A60045"/>
    <w:rsid w:val="00A60AB8"/>
    <w:rsid w:val="00A60EEE"/>
    <w:rsid w:val="00A60EF1"/>
    <w:rsid w:val="00A60FAE"/>
    <w:rsid w:val="00A615A5"/>
    <w:rsid w:val="00A6213D"/>
    <w:rsid w:val="00A622D4"/>
    <w:rsid w:val="00A62826"/>
    <w:rsid w:val="00A62845"/>
    <w:rsid w:val="00A6426F"/>
    <w:rsid w:val="00A658CA"/>
    <w:rsid w:val="00A65CAB"/>
    <w:rsid w:val="00A65D25"/>
    <w:rsid w:val="00A671E4"/>
    <w:rsid w:val="00A7075A"/>
    <w:rsid w:val="00A7256E"/>
    <w:rsid w:val="00A72587"/>
    <w:rsid w:val="00A72BE2"/>
    <w:rsid w:val="00A730D3"/>
    <w:rsid w:val="00A732C1"/>
    <w:rsid w:val="00A74811"/>
    <w:rsid w:val="00A74DD5"/>
    <w:rsid w:val="00A7524E"/>
    <w:rsid w:val="00A76B18"/>
    <w:rsid w:val="00A76B25"/>
    <w:rsid w:val="00A8068B"/>
    <w:rsid w:val="00A80798"/>
    <w:rsid w:val="00A815BD"/>
    <w:rsid w:val="00A81776"/>
    <w:rsid w:val="00A82894"/>
    <w:rsid w:val="00A82C72"/>
    <w:rsid w:val="00A82FFD"/>
    <w:rsid w:val="00A83E6D"/>
    <w:rsid w:val="00A84681"/>
    <w:rsid w:val="00A846FB"/>
    <w:rsid w:val="00A8543F"/>
    <w:rsid w:val="00A85ADC"/>
    <w:rsid w:val="00A8622C"/>
    <w:rsid w:val="00A86251"/>
    <w:rsid w:val="00A876A9"/>
    <w:rsid w:val="00A912AC"/>
    <w:rsid w:val="00A91728"/>
    <w:rsid w:val="00A9175D"/>
    <w:rsid w:val="00A9209C"/>
    <w:rsid w:val="00A9225C"/>
    <w:rsid w:val="00A9315D"/>
    <w:rsid w:val="00A935CB"/>
    <w:rsid w:val="00A936AF"/>
    <w:rsid w:val="00A939C3"/>
    <w:rsid w:val="00A93A81"/>
    <w:rsid w:val="00A94955"/>
    <w:rsid w:val="00A9648A"/>
    <w:rsid w:val="00A96590"/>
    <w:rsid w:val="00A9671B"/>
    <w:rsid w:val="00A9757F"/>
    <w:rsid w:val="00AA019B"/>
    <w:rsid w:val="00AA0428"/>
    <w:rsid w:val="00AA1BC9"/>
    <w:rsid w:val="00AA2060"/>
    <w:rsid w:val="00AA3DC7"/>
    <w:rsid w:val="00AA4147"/>
    <w:rsid w:val="00AA47E1"/>
    <w:rsid w:val="00AA5B66"/>
    <w:rsid w:val="00AA64AC"/>
    <w:rsid w:val="00AA687D"/>
    <w:rsid w:val="00AA69D4"/>
    <w:rsid w:val="00AA72FC"/>
    <w:rsid w:val="00AA757E"/>
    <w:rsid w:val="00AA7C5A"/>
    <w:rsid w:val="00AB056D"/>
    <w:rsid w:val="00AB062A"/>
    <w:rsid w:val="00AB070E"/>
    <w:rsid w:val="00AB135F"/>
    <w:rsid w:val="00AB15B3"/>
    <w:rsid w:val="00AB1774"/>
    <w:rsid w:val="00AB1879"/>
    <w:rsid w:val="00AB1CF7"/>
    <w:rsid w:val="00AB21C2"/>
    <w:rsid w:val="00AB3CD2"/>
    <w:rsid w:val="00AB44E2"/>
    <w:rsid w:val="00AB5087"/>
    <w:rsid w:val="00AB64F3"/>
    <w:rsid w:val="00AB667A"/>
    <w:rsid w:val="00AB6D13"/>
    <w:rsid w:val="00AB7754"/>
    <w:rsid w:val="00AC0EE6"/>
    <w:rsid w:val="00AC188C"/>
    <w:rsid w:val="00AC1BCC"/>
    <w:rsid w:val="00AC22DF"/>
    <w:rsid w:val="00AC2A0D"/>
    <w:rsid w:val="00AC3010"/>
    <w:rsid w:val="00AC39C1"/>
    <w:rsid w:val="00AC3AC1"/>
    <w:rsid w:val="00AC40D4"/>
    <w:rsid w:val="00AC4498"/>
    <w:rsid w:val="00AC46A9"/>
    <w:rsid w:val="00AC4AEE"/>
    <w:rsid w:val="00AC4EF2"/>
    <w:rsid w:val="00AC513A"/>
    <w:rsid w:val="00AC5AA9"/>
    <w:rsid w:val="00AC7299"/>
    <w:rsid w:val="00AC7CD1"/>
    <w:rsid w:val="00AD097C"/>
    <w:rsid w:val="00AD0F6D"/>
    <w:rsid w:val="00AD16E0"/>
    <w:rsid w:val="00AD1A8D"/>
    <w:rsid w:val="00AD1A91"/>
    <w:rsid w:val="00AD2EBE"/>
    <w:rsid w:val="00AD2F25"/>
    <w:rsid w:val="00AD3C51"/>
    <w:rsid w:val="00AD4183"/>
    <w:rsid w:val="00AD5B5D"/>
    <w:rsid w:val="00AD7B00"/>
    <w:rsid w:val="00AE0F33"/>
    <w:rsid w:val="00AE1075"/>
    <w:rsid w:val="00AE1BDE"/>
    <w:rsid w:val="00AE1CEC"/>
    <w:rsid w:val="00AE213C"/>
    <w:rsid w:val="00AE2A0C"/>
    <w:rsid w:val="00AE3265"/>
    <w:rsid w:val="00AE3375"/>
    <w:rsid w:val="00AE4695"/>
    <w:rsid w:val="00AE477F"/>
    <w:rsid w:val="00AE52C5"/>
    <w:rsid w:val="00AE55BC"/>
    <w:rsid w:val="00AE572C"/>
    <w:rsid w:val="00AE66EE"/>
    <w:rsid w:val="00AE6955"/>
    <w:rsid w:val="00AE6C50"/>
    <w:rsid w:val="00AE7737"/>
    <w:rsid w:val="00AF0E48"/>
    <w:rsid w:val="00AF0EA4"/>
    <w:rsid w:val="00AF1A6B"/>
    <w:rsid w:val="00AF1ABB"/>
    <w:rsid w:val="00AF1E23"/>
    <w:rsid w:val="00AF1E64"/>
    <w:rsid w:val="00AF207C"/>
    <w:rsid w:val="00AF3CAF"/>
    <w:rsid w:val="00AF3CBB"/>
    <w:rsid w:val="00AF3EC4"/>
    <w:rsid w:val="00AF449F"/>
    <w:rsid w:val="00AF5766"/>
    <w:rsid w:val="00AF6404"/>
    <w:rsid w:val="00AF6595"/>
    <w:rsid w:val="00AF759A"/>
    <w:rsid w:val="00B0104C"/>
    <w:rsid w:val="00B01768"/>
    <w:rsid w:val="00B0194F"/>
    <w:rsid w:val="00B02FAD"/>
    <w:rsid w:val="00B035B1"/>
    <w:rsid w:val="00B03628"/>
    <w:rsid w:val="00B042CF"/>
    <w:rsid w:val="00B0482F"/>
    <w:rsid w:val="00B0581D"/>
    <w:rsid w:val="00B05D58"/>
    <w:rsid w:val="00B06131"/>
    <w:rsid w:val="00B066E6"/>
    <w:rsid w:val="00B06B9E"/>
    <w:rsid w:val="00B06FEF"/>
    <w:rsid w:val="00B07481"/>
    <w:rsid w:val="00B077B9"/>
    <w:rsid w:val="00B07804"/>
    <w:rsid w:val="00B07890"/>
    <w:rsid w:val="00B07CD3"/>
    <w:rsid w:val="00B1080A"/>
    <w:rsid w:val="00B10A66"/>
    <w:rsid w:val="00B11D29"/>
    <w:rsid w:val="00B11EA3"/>
    <w:rsid w:val="00B12314"/>
    <w:rsid w:val="00B124A7"/>
    <w:rsid w:val="00B1396F"/>
    <w:rsid w:val="00B13B41"/>
    <w:rsid w:val="00B14181"/>
    <w:rsid w:val="00B1465B"/>
    <w:rsid w:val="00B14C58"/>
    <w:rsid w:val="00B152C0"/>
    <w:rsid w:val="00B15AA1"/>
    <w:rsid w:val="00B1611B"/>
    <w:rsid w:val="00B167C3"/>
    <w:rsid w:val="00B16C15"/>
    <w:rsid w:val="00B17DDF"/>
    <w:rsid w:val="00B2001D"/>
    <w:rsid w:val="00B216B8"/>
    <w:rsid w:val="00B21B92"/>
    <w:rsid w:val="00B21EAA"/>
    <w:rsid w:val="00B22406"/>
    <w:rsid w:val="00B22603"/>
    <w:rsid w:val="00B2291E"/>
    <w:rsid w:val="00B22C31"/>
    <w:rsid w:val="00B22E1E"/>
    <w:rsid w:val="00B23554"/>
    <w:rsid w:val="00B23652"/>
    <w:rsid w:val="00B24191"/>
    <w:rsid w:val="00B24564"/>
    <w:rsid w:val="00B25876"/>
    <w:rsid w:val="00B25BF0"/>
    <w:rsid w:val="00B26275"/>
    <w:rsid w:val="00B300D4"/>
    <w:rsid w:val="00B3055B"/>
    <w:rsid w:val="00B30DED"/>
    <w:rsid w:val="00B31639"/>
    <w:rsid w:val="00B342D5"/>
    <w:rsid w:val="00B344D6"/>
    <w:rsid w:val="00B35153"/>
    <w:rsid w:val="00B3572D"/>
    <w:rsid w:val="00B359CE"/>
    <w:rsid w:val="00B36083"/>
    <w:rsid w:val="00B364F1"/>
    <w:rsid w:val="00B366E8"/>
    <w:rsid w:val="00B36DCE"/>
    <w:rsid w:val="00B37E23"/>
    <w:rsid w:val="00B40211"/>
    <w:rsid w:val="00B40A71"/>
    <w:rsid w:val="00B412FB"/>
    <w:rsid w:val="00B41E1B"/>
    <w:rsid w:val="00B43608"/>
    <w:rsid w:val="00B44332"/>
    <w:rsid w:val="00B44508"/>
    <w:rsid w:val="00B44E47"/>
    <w:rsid w:val="00B455E1"/>
    <w:rsid w:val="00B4586B"/>
    <w:rsid w:val="00B46613"/>
    <w:rsid w:val="00B46DB3"/>
    <w:rsid w:val="00B46F1F"/>
    <w:rsid w:val="00B47CC5"/>
    <w:rsid w:val="00B500AC"/>
    <w:rsid w:val="00B5031E"/>
    <w:rsid w:val="00B507DF"/>
    <w:rsid w:val="00B51097"/>
    <w:rsid w:val="00B51AD5"/>
    <w:rsid w:val="00B52152"/>
    <w:rsid w:val="00B52D1C"/>
    <w:rsid w:val="00B52D72"/>
    <w:rsid w:val="00B5387B"/>
    <w:rsid w:val="00B547E0"/>
    <w:rsid w:val="00B5501F"/>
    <w:rsid w:val="00B55094"/>
    <w:rsid w:val="00B55293"/>
    <w:rsid w:val="00B5583F"/>
    <w:rsid w:val="00B55BB5"/>
    <w:rsid w:val="00B55CCB"/>
    <w:rsid w:val="00B55EBF"/>
    <w:rsid w:val="00B56AB2"/>
    <w:rsid w:val="00B56B55"/>
    <w:rsid w:val="00B56D28"/>
    <w:rsid w:val="00B57A97"/>
    <w:rsid w:val="00B57DF3"/>
    <w:rsid w:val="00B57E16"/>
    <w:rsid w:val="00B602A1"/>
    <w:rsid w:val="00B602A4"/>
    <w:rsid w:val="00B6083F"/>
    <w:rsid w:val="00B60BD3"/>
    <w:rsid w:val="00B60BE8"/>
    <w:rsid w:val="00B6127C"/>
    <w:rsid w:val="00B613BC"/>
    <w:rsid w:val="00B623C2"/>
    <w:rsid w:val="00B62B28"/>
    <w:rsid w:val="00B63313"/>
    <w:rsid w:val="00B63961"/>
    <w:rsid w:val="00B63F99"/>
    <w:rsid w:val="00B6415A"/>
    <w:rsid w:val="00B64834"/>
    <w:rsid w:val="00B676B2"/>
    <w:rsid w:val="00B70834"/>
    <w:rsid w:val="00B70D35"/>
    <w:rsid w:val="00B718DE"/>
    <w:rsid w:val="00B726F5"/>
    <w:rsid w:val="00B73136"/>
    <w:rsid w:val="00B7313E"/>
    <w:rsid w:val="00B73D02"/>
    <w:rsid w:val="00B7427F"/>
    <w:rsid w:val="00B7443F"/>
    <w:rsid w:val="00B74B7F"/>
    <w:rsid w:val="00B755FA"/>
    <w:rsid w:val="00B75777"/>
    <w:rsid w:val="00B758DD"/>
    <w:rsid w:val="00B76709"/>
    <w:rsid w:val="00B771C4"/>
    <w:rsid w:val="00B7755C"/>
    <w:rsid w:val="00B77AA0"/>
    <w:rsid w:val="00B77E95"/>
    <w:rsid w:val="00B77FEA"/>
    <w:rsid w:val="00B808AC"/>
    <w:rsid w:val="00B80973"/>
    <w:rsid w:val="00B80E8C"/>
    <w:rsid w:val="00B80EBC"/>
    <w:rsid w:val="00B817C7"/>
    <w:rsid w:val="00B82519"/>
    <w:rsid w:val="00B8284A"/>
    <w:rsid w:val="00B828D6"/>
    <w:rsid w:val="00B82C8D"/>
    <w:rsid w:val="00B833D7"/>
    <w:rsid w:val="00B8511C"/>
    <w:rsid w:val="00B855C3"/>
    <w:rsid w:val="00B85B16"/>
    <w:rsid w:val="00B85C3F"/>
    <w:rsid w:val="00B8643D"/>
    <w:rsid w:val="00B866B0"/>
    <w:rsid w:val="00B86F16"/>
    <w:rsid w:val="00B87196"/>
    <w:rsid w:val="00B873B5"/>
    <w:rsid w:val="00B9090A"/>
    <w:rsid w:val="00B9103E"/>
    <w:rsid w:val="00B9114B"/>
    <w:rsid w:val="00B91789"/>
    <w:rsid w:val="00B92100"/>
    <w:rsid w:val="00B92E3B"/>
    <w:rsid w:val="00B946B3"/>
    <w:rsid w:val="00B959C1"/>
    <w:rsid w:val="00B96F74"/>
    <w:rsid w:val="00B96FFA"/>
    <w:rsid w:val="00B97712"/>
    <w:rsid w:val="00B97BEC"/>
    <w:rsid w:val="00BA115C"/>
    <w:rsid w:val="00BA1180"/>
    <w:rsid w:val="00BA1B38"/>
    <w:rsid w:val="00BA1EE0"/>
    <w:rsid w:val="00BA1F5C"/>
    <w:rsid w:val="00BA23FF"/>
    <w:rsid w:val="00BA26C6"/>
    <w:rsid w:val="00BA2728"/>
    <w:rsid w:val="00BA2ACB"/>
    <w:rsid w:val="00BA3E54"/>
    <w:rsid w:val="00BA3ED3"/>
    <w:rsid w:val="00BA48E7"/>
    <w:rsid w:val="00BA50AA"/>
    <w:rsid w:val="00BA5A7C"/>
    <w:rsid w:val="00BA6214"/>
    <w:rsid w:val="00BA6324"/>
    <w:rsid w:val="00BA63D9"/>
    <w:rsid w:val="00BA787E"/>
    <w:rsid w:val="00BA7FB0"/>
    <w:rsid w:val="00BB06C9"/>
    <w:rsid w:val="00BB17B8"/>
    <w:rsid w:val="00BB17F7"/>
    <w:rsid w:val="00BB2285"/>
    <w:rsid w:val="00BB25F9"/>
    <w:rsid w:val="00BB358E"/>
    <w:rsid w:val="00BB37E8"/>
    <w:rsid w:val="00BB3EF3"/>
    <w:rsid w:val="00BB5001"/>
    <w:rsid w:val="00BB5EB6"/>
    <w:rsid w:val="00BB6895"/>
    <w:rsid w:val="00BB6C66"/>
    <w:rsid w:val="00BB7B75"/>
    <w:rsid w:val="00BC0854"/>
    <w:rsid w:val="00BC15DC"/>
    <w:rsid w:val="00BC1D52"/>
    <w:rsid w:val="00BC2C4E"/>
    <w:rsid w:val="00BC30D9"/>
    <w:rsid w:val="00BC3149"/>
    <w:rsid w:val="00BC4151"/>
    <w:rsid w:val="00BC45FB"/>
    <w:rsid w:val="00BC4700"/>
    <w:rsid w:val="00BC4BD0"/>
    <w:rsid w:val="00BC5CAE"/>
    <w:rsid w:val="00BC5EF6"/>
    <w:rsid w:val="00BC7F55"/>
    <w:rsid w:val="00BD03F0"/>
    <w:rsid w:val="00BD05A6"/>
    <w:rsid w:val="00BD09B9"/>
    <w:rsid w:val="00BD0C49"/>
    <w:rsid w:val="00BD1078"/>
    <w:rsid w:val="00BD17BC"/>
    <w:rsid w:val="00BD200D"/>
    <w:rsid w:val="00BD2055"/>
    <w:rsid w:val="00BD2517"/>
    <w:rsid w:val="00BD2E87"/>
    <w:rsid w:val="00BD30D7"/>
    <w:rsid w:val="00BD3B69"/>
    <w:rsid w:val="00BD46E8"/>
    <w:rsid w:val="00BD4AB5"/>
    <w:rsid w:val="00BD5147"/>
    <w:rsid w:val="00BD5A73"/>
    <w:rsid w:val="00BD5D3F"/>
    <w:rsid w:val="00BD68A9"/>
    <w:rsid w:val="00BD6BCC"/>
    <w:rsid w:val="00BD6F30"/>
    <w:rsid w:val="00BD70E9"/>
    <w:rsid w:val="00BD79F6"/>
    <w:rsid w:val="00BE056D"/>
    <w:rsid w:val="00BE10D6"/>
    <w:rsid w:val="00BE18D3"/>
    <w:rsid w:val="00BE21FA"/>
    <w:rsid w:val="00BE3515"/>
    <w:rsid w:val="00BE3966"/>
    <w:rsid w:val="00BE42BB"/>
    <w:rsid w:val="00BE502A"/>
    <w:rsid w:val="00BE505D"/>
    <w:rsid w:val="00BE50CF"/>
    <w:rsid w:val="00BE54D0"/>
    <w:rsid w:val="00BE720E"/>
    <w:rsid w:val="00BE760B"/>
    <w:rsid w:val="00BE7731"/>
    <w:rsid w:val="00BE7C89"/>
    <w:rsid w:val="00BF038E"/>
    <w:rsid w:val="00BF0BA7"/>
    <w:rsid w:val="00BF1327"/>
    <w:rsid w:val="00BF1445"/>
    <w:rsid w:val="00BF1A21"/>
    <w:rsid w:val="00BF1A9C"/>
    <w:rsid w:val="00BF1CEF"/>
    <w:rsid w:val="00BF2DC9"/>
    <w:rsid w:val="00BF2F07"/>
    <w:rsid w:val="00BF3D9E"/>
    <w:rsid w:val="00BF40E3"/>
    <w:rsid w:val="00BF52AE"/>
    <w:rsid w:val="00BF5D5A"/>
    <w:rsid w:val="00BF6D83"/>
    <w:rsid w:val="00BF784E"/>
    <w:rsid w:val="00BF7D24"/>
    <w:rsid w:val="00BF7E74"/>
    <w:rsid w:val="00BF7EDC"/>
    <w:rsid w:val="00C00185"/>
    <w:rsid w:val="00C00889"/>
    <w:rsid w:val="00C00C83"/>
    <w:rsid w:val="00C0158A"/>
    <w:rsid w:val="00C01A0C"/>
    <w:rsid w:val="00C0240E"/>
    <w:rsid w:val="00C02D11"/>
    <w:rsid w:val="00C03425"/>
    <w:rsid w:val="00C03516"/>
    <w:rsid w:val="00C03DE4"/>
    <w:rsid w:val="00C040E2"/>
    <w:rsid w:val="00C043B3"/>
    <w:rsid w:val="00C04699"/>
    <w:rsid w:val="00C0471F"/>
    <w:rsid w:val="00C04FAE"/>
    <w:rsid w:val="00C051E9"/>
    <w:rsid w:val="00C052C2"/>
    <w:rsid w:val="00C05722"/>
    <w:rsid w:val="00C0594D"/>
    <w:rsid w:val="00C06F9B"/>
    <w:rsid w:val="00C0788B"/>
    <w:rsid w:val="00C07C6B"/>
    <w:rsid w:val="00C105DD"/>
    <w:rsid w:val="00C105F8"/>
    <w:rsid w:val="00C10B23"/>
    <w:rsid w:val="00C115AD"/>
    <w:rsid w:val="00C119CA"/>
    <w:rsid w:val="00C1251A"/>
    <w:rsid w:val="00C12650"/>
    <w:rsid w:val="00C127E8"/>
    <w:rsid w:val="00C12D13"/>
    <w:rsid w:val="00C12F90"/>
    <w:rsid w:val="00C13269"/>
    <w:rsid w:val="00C134C1"/>
    <w:rsid w:val="00C137AB"/>
    <w:rsid w:val="00C14105"/>
    <w:rsid w:val="00C14F45"/>
    <w:rsid w:val="00C15875"/>
    <w:rsid w:val="00C15BFD"/>
    <w:rsid w:val="00C15D82"/>
    <w:rsid w:val="00C17D86"/>
    <w:rsid w:val="00C2061B"/>
    <w:rsid w:val="00C21945"/>
    <w:rsid w:val="00C21DBE"/>
    <w:rsid w:val="00C220D7"/>
    <w:rsid w:val="00C22610"/>
    <w:rsid w:val="00C22688"/>
    <w:rsid w:val="00C22B2B"/>
    <w:rsid w:val="00C23CD7"/>
    <w:rsid w:val="00C2419C"/>
    <w:rsid w:val="00C24708"/>
    <w:rsid w:val="00C248EE"/>
    <w:rsid w:val="00C24D35"/>
    <w:rsid w:val="00C24FBC"/>
    <w:rsid w:val="00C254E6"/>
    <w:rsid w:val="00C255F7"/>
    <w:rsid w:val="00C2597C"/>
    <w:rsid w:val="00C260EC"/>
    <w:rsid w:val="00C26614"/>
    <w:rsid w:val="00C26F92"/>
    <w:rsid w:val="00C27117"/>
    <w:rsid w:val="00C30A42"/>
    <w:rsid w:val="00C30D4D"/>
    <w:rsid w:val="00C30E77"/>
    <w:rsid w:val="00C311D1"/>
    <w:rsid w:val="00C315A5"/>
    <w:rsid w:val="00C316AA"/>
    <w:rsid w:val="00C317BE"/>
    <w:rsid w:val="00C31C79"/>
    <w:rsid w:val="00C32060"/>
    <w:rsid w:val="00C324EB"/>
    <w:rsid w:val="00C32996"/>
    <w:rsid w:val="00C32E95"/>
    <w:rsid w:val="00C3485E"/>
    <w:rsid w:val="00C353A3"/>
    <w:rsid w:val="00C36487"/>
    <w:rsid w:val="00C36939"/>
    <w:rsid w:val="00C3743D"/>
    <w:rsid w:val="00C37476"/>
    <w:rsid w:val="00C374AD"/>
    <w:rsid w:val="00C375D8"/>
    <w:rsid w:val="00C377D2"/>
    <w:rsid w:val="00C37D6B"/>
    <w:rsid w:val="00C40FB0"/>
    <w:rsid w:val="00C41EA1"/>
    <w:rsid w:val="00C42C44"/>
    <w:rsid w:val="00C43755"/>
    <w:rsid w:val="00C439B3"/>
    <w:rsid w:val="00C43F07"/>
    <w:rsid w:val="00C46478"/>
    <w:rsid w:val="00C47169"/>
    <w:rsid w:val="00C4751B"/>
    <w:rsid w:val="00C476CB"/>
    <w:rsid w:val="00C47759"/>
    <w:rsid w:val="00C47D27"/>
    <w:rsid w:val="00C50859"/>
    <w:rsid w:val="00C50B29"/>
    <w:rsid w:val="00C51D3C"/>
    <w:rsid w:val="00C51F89"/>
    <w:rsid w:val="00C524A7"/>
    <w:rsid w:val="00C52EAC"/>
    <w:rsid w:val="00C53873"/>
    <w:rsid w:val="00C543C9"/>
    <w:rsid w:val="00C54D13"/>
    <w:rsid w:val="00C54F46"/>
    <w:rsid w:val="00C55631"/>
    <w:rsid w:val="00C55E2A"/>
    <w:rsid w:val="00C607B0"/>
    <w:rsid w:val="00C60D88"/>
    <w:rsid w:val="00C60DBC"/>
    <w:rsid w:val="00C6106C"/>
    <w:rsid w:val="00C61166"/>
    <w:rsid w:val="00C62258"/>
    <w:rsid w:val="00C62788"/>
    <w:rsid w:val="00C6288D"/>
    <w:rsid w:val="00C6296C"/>
    <w:rsid w:val="00C62E6F"/>
    <w:rsid w:val="00C635FB"/>
    <w:rsid w:val="00C637A7"/>
    <w:rsid w:val="00C645F7"/>
    <w:rsid w:val="00C648FC"/>
    <w:rsid w:val="00C65D7A"/>
    <w:rsid w:val="00C66423"/>
    <w:rsid w:val="00C66679"/>
    <w:rsid w:val="00C669EF"/>
    <w:rsid w:val="00C66C67"/>
    <w:rsid w:val="00C67490"/>
    <w:rsid w:val="00C7055A"/>
    <w:rsid w:val="00C711E8"/>
    <w:rsid w:val="00C71478"/>
    <w:rsid w:val="00C71C6D"/>
    <w:rsid w:val="00C71F29"/>
    <w:rsid w:val="00C71F40"/>
    <w:rsid w:val="00C7213D"/>
    <w:rsid w:val="00C73258"/>
    <w:rsid w:val="00C73AA7"/>
    <w:rsid w:val="00C73EC7"/>
    <w:rsid w:val="00C74FA8"/>
    <w:rsid w:val="00C76421"/>
    <w:rsid w:val="00C774A0"/>
    <w:rsid w:val="00C776A5"/>
    <w:rsid w:val="00C77C8C"/>
    <w:rsid w:val="00C77EA2"/>
    <w:rsid w:val="00C77FF9"/>
    <w:rsid w:val="00C81864"/>
    <w:rsid w:val="00C81C33"/>
    <w:rsid w:val="00C81F4E"/>
    <w:rsid w:val="00C824A8"/>
    <w:rsid w:val="00C83171"/>
    <w:rsid w:val="00C84720"/>
    <w:rsid w:val="00C84CE0"/>
    <w:rsid w:val="00C851C0"/>
    <w:rsid w:val="00C865F4"/>
    <w:rsid w:val="00C86653"/>
    <w:rsid w:val="00C86C11"/>
    <w:rsid w:val="00C86C76"/>
    <w:rsid w:val="00C87557"/>
    <w:rsid w:val="00C87A03"/>
    <w:rsid w:val="00C87A47"/>
    <w:rsid w:val="00C87E64"/>
    <w:rsid w:val="00C87F4D"/>
    <w:rsid w:val="00C907B1"/>
    <w:rsid w:val="00C907F2"/>
    <w:rsid w:val="00C90BED"/>
    <w:rsid w:val="00C91A2E"/>
    <w:rsid w:val="00C91C04"/>
    <w:rsid w:val="00C9209F"/>
    <w:rsid w:val="00C93473"/>
    <w:rsid w:val="00C935C2"/>
    <w:rsid w:val="00C945A5"/>
    <w:rsid w:val="00C94C3C"/>
    <w:rsid w:val="00C95551"/>
    <w:rsid w:val="00C9572B"/>
    <w:rsid w:val="00C96663"/>
    <w:rsid w:val="00C96A97"/>
    <w:rsid w:val="00C973F4"/>
    <w:rsid w:val="00C97DAD"/>
    <w:rsid w:val="00C97FFA"/>
    <w:rsid w:val="00CA0087"/>
    <w:rsid w:val="00CA0336"/>
    <w:rsid w:val="00CA07DB"/>
    <w:rsid w:val="00CA0993"/>
    <w:rsid w:val="00CA0A9E"/>
    <w:rsid w:val="00CA1145"/>
    <w:rsid w:val="00CA1649"/>
    <w:rsid w:val="00CA2296"/>
    <w:rsid w:val="00CA2BDE"/>
    <w:rsid w:val="00CA3370"/>
    <w:rsid w:val="00CA3769"/>
    <w:rsid w:val="00CA391E"/>
    <w:rsid w:val="00CA3942"/>
    <w:rsid w:val="00CA3C14"/>
    <w:rsid w:val="00CA4313"/>
    <w:rsid w:val="00CA4680"/>
    <w:rsid w:val="00CA46A3"/>
    <w:rsid w:val="00CA472A"/>
    <w:rsid w:val="00CA4E15"/>
    <w:rsid w:val="00CA5910"/>
    <w:rsid w:val="00CA59BD"/>
    <w:rsid w:val="00CA5DC8"/>
    <w:rsid w:val="00CA77A2"/>
    <w:rsid w:val="00CB095D"/>
    <w:rsid w:val="00CB0C78"/>
    <w:rsid w:val="00CB1146"/>
    <w:rsid w:val="00CB2616"/>
    <w:rsid w:val="00CB2DD3"/>
    <w:rsid w:val="00CB38DA"/>
    <w:rsid w:val="00CB39A1"/>
    <w:rsid w:val="00CB72B3"/>
    <w:rsid w:val="00CB74EF"/>
    <w:rsid w:val="00CB75D3"/>
    <w:rsid w:val="00CC1E4B"/>
    <w:rsid w:val="00CC1E58"/>
    <w:rsid w:val="00CC200F"/>
    <w:rsid w:val="00CC2A67"/>
    <w:rsid w:val="00CC2E17"/>
    <w:rsid w:val="00CC38B0"/>
    <w:rsid w:val="00CC3E6C"/>
    <w:rsid w:val="00CC4409"/>
    <w:rsid w:val="00CC5262"/>
    <w:rsid w:val="00CC58D6"/>
    <w:rsid w:val="00CC5EC0"/>
    <w:rsid w:val="00CC6787"/>
    <w:rsid w:val="00CC6E24"/>
    <w:rsid w:val="00CC7799"/>
    <w:rsid w:val="00CC7BA8"/>
    <w:rsid w:val="00CD083D"/>
    <w:rsid w:val="00CD0AD2"/>
    <w:rsid w:val="00CD0BED"/>
    <w:rsid w:val="00CD0CE9"/>
    <w:rsid w:val="00CD0DD5"/>
    <w:rsid w:val="00CD14B9"/>
    <w:rsid w:val="00CD1A44"/>
    <w:rsid w:val="00CD38ED"/>
    <w:rsid w:val="00CD3945"/>
    <w:rsid w:val="00CD3F15"/>
    <w:rsid w:val="00CD44A9"/>
    <w:rsid w:val="00CD44B8"/>
    <w:rsid w:val="00CD5A51"/>
    <w:rsid w:val="00CD625A"/>
    <w:rsid w:val="00CD693C"/>
    <w:rsid w:val="00CD6940"/>
    <w:rsid w:val="00CD6E4B"/>
    <w:rsid w:val="00CD7040"/>
    <w:rsid w:val="00CD793E"/>
    <w:rsid w:val="00CD7C2D"/>
    <w:rsid w:val="00CE0669"/>
    <w:rsid w:val="00CE0B79"/>
    <w:rsid w:val="00CE0D8C"/>
    <w:rsid w:val="00CE1AFB"/>
    <w:rsid w:val="00CE1E46"/>
    <w:rsid w:val="00CE1F52"/>
    <w:rsid w:val="00CE2530"/>
    <w:rsid w:val="00CE44F0"/>
    <w:rsid w:val="00CE46ED"/>
    <w:rsid w:val="00CE4984"/>
    <w:rsid w:val="00CE5452"/>
    <w:rsid w:val="00CE550E"/>
    <w:rsid w:val="00CE5FD1"/>
    <w:rsid w:val="00CE67F9"/>
    <w:rsid w:val="00CE6DC2"/>
    <w:rsid w:val="00CE704E"/>
    <w:rsid w:val="00CE7BFC"/>
    <w:rsid w:val="00CF0214"/>
    <w:rsid w:val="00CF0921"/>
    <w:rsid w:val="00CF0D60"/>
    <w:rsid w:val="00CF0F1E"/>
    <w:rsid w:val="00CF1872"/>
    <w:rsid w:val="00CF1C9E"/>
    <w:rsid w:val="00CF20BE"/>
    <w:rsid w:val="00CF21ED"/>
    <w:rsid w:val="00CF2552"/>
    <w:rsid w:val="00CF27F0"/>
    <w:rsid w:val="00CF2AE9"/>
    <w:rsid w:val="00CF31BC"/>
    <w:rsid w:val="00CF33A3"/>
    <w:rsid w:val="00CF3763"/>
    <w:rsid w:val="00CF473A"/>
    <w:rsid w:val="00CF479A"/>
    <w:rsid w:val="00CF47FE"/>
    <w:rsid w:val="00CF4D17"/>
    <w:rsid w:val="00CF52D6"/>
    <w:rsid w:val="00CF5CB7"/>
    <w:rsid w:val="00CF5E71"/>
    <w:rsid w:val="00CF79FE"/>
    <w:rsid w:val="00D0066C"/>
    <w:rsid w:val="00D006D7"/>
    <w:rsid w:val="00D01440"/>
    <w:rsid w:val="00D0171D"/>
    <w:rsid w:val="00D028BC"/>
    <w:rsid w:val="00D02B03"/>
    <w:rsid w:val="00D030BC"/>
    <w:rsid w:val="00D03997"/>
    <w:rsid w:val="00D03CDB"/>
    <w:rsid w:val="00D04062"/>
    <w:rsid w:val="00D047A4"/>
    <w:rsid w:val="00D04B63"/>
    <w:rsid w:val="00D04BFA"/>
    <w:rsid w:val="00D04C2C"/>
    <w:rsid w:val="00D04D2E"/>
    <w:rsid w:val="00D04F53"/>
    <w:rsid w:val="00D050AD"/>
    <w:rsid w:val="00D06954"/>
    <w:rsid w:val="00D0702F"/>
    <w:rsid w:val="00D073B5"/>
    <w:rsid w:val="00D1029C"/>
    <w:rsid w:val="00D10B93"/>
    <w:rsid w:val="00D11ABC"/>
    <w:rsid w:val="00D11BDC"/>
    <w:rsid w:val="00D12A61"/>
    <w:rsid w:val="00D1313D"/>
    <w:rsid w:val="00D132F0"/>
    <w:rsid w:val="00D138A6"/>
    <w:rsid w:val="00D141DE"/>
    <w:rsid w:val="00D1434F"/>
    <w:rsid w:val="00D1435B"/>
    <w:rsid w:val="00D143A1"/>
    <w:rsid w:val="00D14626"/>
    <w:rsid w:val="00D14D71"/>
    <w:rsid w:val="00D14F1C"/>
    <w:rsid w:val="00D150CD"/>
    <w:rsid w:val="00D155BF"/>
    <w:rsid w:val="00D15751"/>
    <w:rsid w:val="00D15BD9"/>
    <w:rsid w:val="00D16698"/>
    <w:rsid w:val="00D17464"/>
    <w:rsid w:val="00D174A3"/>
    <w:rsid w:val="00D1792B"/>
    <w:rsid w:val="00D17BF3"/>
    <w:rsid w:val="00D17FA5"/>
    <w:rsid w:val="00D205B8"/>
    <w:rsid w:val="00D207AC"/>
    <w:rsid w:val="00D20DBC"/>
    <w:rsid w:val="00D2135D"/>
    <w:rsid w:val="00D21742"/>
    <w:rsid w:val="00D21F27"/>
    <w:rsid w:val="00D222CA"/>
    <w:rsid w:val="00D24D22"/>
    <w:rsid w:val="00D25893"/>
    <w:rsid w:val="00D258B2"/>
    <w:rsid w:val="00D26542"/>
    <w:rsid w:val="00D2661D"/>
    <w:rsid w:val="00D26ACC"/>
    <w:rsid w:val="00D27208"/>
    <w:rsid w:val="00D274A3"/>
    <w:rsid w:val="00D30091"/>
    <w:rsid w:val="00D30765"/>
    <w:rsid w:val="00D317C7"/>
    <w:rsid w:val="00D318E1"/>
    <w:rsid w:val="00D31EE6"/>
    <w:rsid w:val="00D3218E"/>
    <w:rsid w:val="00D32C65"/>
    <w:rsid w:val="00D32E2A"/>
    <w:rsid w:val="00D33157"/>
    <w:rsid w:val="00D336F6"/>
    <w:rsid w:val="00D33DDE"/>
    <w:rsid w:val="00D34531"/>
    <w:rsid w:val="00D351BB"/>
    <w:rsid w:val="00D35633"/>
    <w:rsid w:val="00D363E8"/>
    <w:rsid w:val="00D3792D"/>
    <w:rsid w:val="00D40182"/>
    <w:rsid w:val="00D4019F"/>
    <w:rsid w:val="00D40910"/>
    <w:rsid w:val="00D41D48"/>
    <w:rsid w:val="00D423B8"/>
    <w:rsid w:val="00D42791"/>
    <w:rsid w:val="00D43622"/>
    <w:rsid w:val="00D43EF8"/>
    <w:rsid w:val="00D444DA"/>
    <w:rsid w:val="00D45D5C"/>
    <w:rsid w:val="00D46BE9"/>
    <w:rsid w:val="00D47031"/>
    <w:rsid w:val="00D4748B"/>
    <w:rsid w:val="00D50C87"/>
    <w:rsid w:val="00D5134C"/>
    <w:rsid w:val="00D514AB"/>
    <w:rsid w:val="00D51693"/>
    <w:rsid w:val="00D518C0"/>
    <w:rsid w:val="00D526E0"/>
    <w:rsid w:val="00D53ACA"/>
    <w:rsid w:val="00D53B7B"/>
    <w:rsid w:val="00D53CD4"/>
    <w:rsid w:val="00D557B2"/>
    <w:rsid w:val="00D56D7B"/>
    <w:rsid w:val="00D57FD0"/>
    <w:rsid w:val="00D6074B"/>
    <w:rsid w:val="00D60A5B"/>
    <w:rsid w:val="00D61D85"/>
    <w:rsid w:val="00D62196"/>
    <w:rsid w:val="00D65649"/>
    <w:rsid w:val="00D65F10"/>
    <w:rsid w:val="00D66C53"/>
    <w:rsid w:val="00D66E4E"/>
    <w:rsid w:val="00D67154"/>
    <w:rsid w:val="00D70172"/>
    <w:rsid w:val="00D70BBB"/>
    <w:rsid w:val="00D70C4F"/>
    <w:rsid w:val="00D7125A"/>
    <w:rsid w:val="00D71476"/>
    <w:rsid w:val="00D72805"/>
    <w:rsid w:val="00D729AD"/>
    <w:rsid w:val="00D732C1"/>
    <w:rsid w:val="00D736BD"/>
    <w:rsid w:val="00D73C05"/>
    <w:rsid w:val="00D73D18"/>
    <w:rsid w:val="00D749EC"/>
    <w:rsid w:val="00D7528C"/>
    <w:rsid w:val="00D7549E"/>
    <w:rsid w:val="00D758D9"/>
    <w:rsid w:val="00D76587"/>
    <w:rsid w:val="00D76F3C"/>
    <w:rsid w:val="00D773E4"/>
    <w:rsid w:val="00D774CA"/>
    <w:rsid w:val="00D77E3B"/>
    <w:rsid w:val="00D77F27"/>
    <w:rsid w:val="00D83355"/>
    <w:rsid w:val="00D843C4"/>
    <w:rsid w:val="00D8495A"/>
    <w:rsid w:val="00D84C2C"/>
    <w:rsid w:val="00D8521A"/>
    <w:rsid w:val="00D855FE"/>
    <w:rsid w:val="00D85B3F"/>
    <w:rsid w:val="00D85D06"/>
    <w:rsid w:val="00D8656F"/>
    <w:rsid w:val="00D86834"/>
    <w:rsid w:val="00D86DF2"/>
    <w:rsid w:val="00D87430"/>
    <w:rsid w:val="00D90287"/>
    <w:rsid w:val="00D90328"/>
    <w:rsid w:val="00D908A0"/>
    <w:rsid w:val="00D909A7"/>
    <w:rsid w:val="00D921C8"/>
    <w:rsid w:val="00D92261"/>
    <w:rsid w:val="00D92BAA"/>
    <w:rsid w:val="00D930E1"/>
    <w:rsid w:val="00D933DA"/>
    <w:rsid w:val="00D93621"/>
    <w:rsid w:val="00D93DDD"/>
    <w:rsid w:val="00D94E02"/>
    <w:rsid w:val="00D96166"/>
    <w:rsid w:val="00D96402"/>
    <w:rsid w:val="00D96863"/>
    <w:rsid w:val="00D96CD2"/>
    <w:rsid w:val="00D97632"/>
    <w:rsid w:val="00D97962"/>
    <w:rsid w:val="00D97BB0"/>
    <w:rsid w:val="00DA0915"/>
    <w:rsid w:val="00DA0F32"/>
    <w:rsid w:val="00DA1CD3"/>
    <w:rsid w:val="00DA2366"/>
    <w:rsid w:val="00DA2523"/>
    <w:rsid w:val="00DA2683"/>
    <w:rsid w:val="00DA2AAB"/>
    <w:rsid w:val="00DA2FDF"/>
    <w:rsid w:val="00DA3F25"/>
    <w:rsid w:val="00DA45CD"/>
    <w:rsid w:val="00DA4A4D"/>
    <w:rsid w:val="00DA5710"/>
    <w:rsid w:val="00DA60BC"/>
    <w:rsid w:val="00DA60FF"/>
    <w:rsid w:val="00DA6312"/>
    <w:rsid w:val="00DA658C"/>
    <w:rsid w:val="00DA6608"/>
    <w:rsid w:val="00DA6BDC"/>
    <w:rsid w:val="00DA737C"/>
    <w:rsid w:val="00DA792D"/>
    <w:rsid w:val="00DA7A30"/>
    <w:rsid w:val="00DA7E95"/>
    <w:rsid w:val="00DB0F78"/>
    <w:rsid w:val="00DB143E"/>
    <w:rsid w:val="00DB1B3A"/>
    <w:rsid w:val="00DB1B80"/>
    <w:rsid w:val="00DB2184"/>
    <w:rsid w:val="00DB30A0"/>
    <w:rsid w:val="00DB32ED"/>
    <w:rsid w:val="00DB41F2"/>
    <w:rsid w:val="00DB43A3"/>
    <w:rsid w:val="00DB61C9"/>
    <w:rsid w:val="00DB6AD4"/>
    <w:rsid w:val="00DB6C93"/>
    <w:rsid w:val="00DB72F3"/>
    <w:rsid w:val="00DB73FF"/>
    <w:rsid w:val="00DC0220"/>
    <w:rsid w:val="00DC0945"/>
    <w:rsid w:val="00DC14D4"/>
    <w:rsid w:val="00DC1DA9"/>
    <w:rsid w:val="00DC2CD6"/>
    <w:rsid w:val="00DC2DBB"/>
    <w:rsid w:val="00DC2F37"/>
    <w:rsid w:val="00DC308F"/>
    <w:rsid w:val="00DC338D"/>
    <w:rsid w:val="00DC39C7"/>
    <w:rsid w:val="00DC47F2"/>
    <w:rsid w:val="00DC4B20"/>
    <w:rsid w:val="00DC6970"/>
    <w:rsid w:val="00DC70AB"/>
    <w:rsid w:val="00DC780E"/>
    <w:rsid w:val="00DD15C7"/>
    <w:rsid w:val="00DD16AF"/>
    <w:rsid w:val="00DD1DBA"/>
    <w:rsid w:val="00DD22BB"/>
    <w:rsid w:val="00DD2E80"/>
    <w:rsid w:val="00DD33DB"/>
    <w:rsid w:val="00DD35F8"/>
    <w:rsid w:val="00DD402C"/>
    <w:rsid w:val="00DD42C9"/>
    <w:rsid w:val="00DD4715"/>
    <w:rsid w:val="00DD4A26"/>
    <w:rsid w:val="00DD4C39"/>
    <w:rsid w:val="00DD5289"/>
    <w:rsid w:val="00DD550E"/>
    <w:rsid w:val="00DD5A6B"/>
    <w:rsid w:val="00DD5EB6"/>
    <w:rsid w:val="00DD684F"/>
    <w:rsid w:val="00DD7185"/>
    <w:rsid w:val="00DD7D2F"/>
    <w:rsid w:val="00DE0263"/>
    <w:rsid w:val="00DE036B"/>
    <w:rsid w:val="00DE1BCA"/>
    <w:rsid w:val="00DE1E80"/>
    <w:rsid w:val="00DE1E93"/>
    <w:rsid w:val="00DE23F2"/>
    <w:rsid w:val="00DE317E"/>
    <w:rsid w:val="00DE395C"/>
    <w:rsid w:val="00DE4CA3"/>
    <w:rsid w:val="00DE4CA9"/>
    <w:rsid w:val="00DE5516"/>
    <w:rsid w:val="00DE5A14"/>
    <w:rsid w:val="00DE5E87"/>
    <w:rsid w:val="00DE6927"/>
    <w:rsid w:val="00DE70D7"/>
    <w:rsid w:val="00DE782B"/>
    <w:rsid w:val="00DE7EE4"/>
    <w:rsid w:val="00DF17AF"/>
    <w:rsid w:val="00DF1FEF"/>
    <w:rsid w:val="00DF2326"/>
    <w:rsid w:val="00DF25C4"/>
    <w:rsid w:val="00DF29AA"/>
    <w:rsid w:val="00DF2B23"/>
    <w:rsid w:val="00DF46FC"/>
    <w:rsid w:val="00DF5456"/>
    <w:rsid w:val="00DF5795"/>
    <w:rsid w:val="00DF5E4C"/>
    <w:rsid w:val="00DF6262"/>
    <w:rsid w:val="00DF6BA7"/>
    <w:rsid w:val="00DF734D"/>
    <w:rsid w:val="00E003AC"/>
    <w:rsid w:val="00E00942"/>
    <w:rsid w:val="00E01551"/>
    <w:rsid w:val="00E0333A"/>
    <w:rsid w:val="00E0387B"/>
    <w:rsid w:val="00E05597"/>
    <w:rsid w:val="00E07F18"/>
    <w:rsid w:val="00E10748"/>
    <w:rsid w:val="00E10D98"/>
    <w:rsid w:val="00E10F6E"/>
    <w:rsid w:val="00E10FA6"/>
    <w:rsid w:val="00E114AD"/>
    <w:rsid w:val="00E11844"/>
    <w:rsid w:val="00E12588"/>
    <w:rsid w:val="00E13689"/>
    <w:rsid w:val="00E13B21"/>
    <w:rsid w:val="00E13B46"/>
    <w:rsid w:val="00E16551"/>
    <w:rsid w:val="00E17042"/>
    <w:rsid w:val="00E208D3"/>
    <w:rsid w:val="00E20C3D"/>
    <w:rsid w:val="00E20F6A"/>
    <w:rsid w:val="00E21181"/>
    <w:rsid w:val="00E226DB"/>
    <w:rsid w:val="00E227CB"/>
    <w:rsid w:val="00E2327D"/>
    <w:rsid w:val="00E2328A"/>
    <w:rsid w:val="00E23736"/>
    <w:rsid w:val="00E2487C"/>
    <w:rsid w:val="00E24F4E"/>
    <w:rsid w:val="00E2507D"/>
    <w:rsid w:val="00E2518E"/>
    <w:rsid w:val="00E25A96"/>
    <w:rsid w:val="00E26964"/>
    <w:rsid w:val="00E26DA9"/>
    <w:rsid w:val="00E30DA3"/>
    <w:rsid w:val="00E31179"/>
    <w:rsid w:val="00E311F0"/>
    <w:rsid w:val="00E3138B"/>
    <w:rsid w:val="00E31D85"/>
    <w:rsid w:val="00E322B9"/>
    <w:rsid w:val="00E32BEB"/>
    <w:rsid w:val="00E33648"/>
    <w:rsid w:val="00E33910"/>
    <w:rsid w:val="00E34A79"/>
    <w:rsid w:val="00E36266"/>
    <w:rsid w:val="00E365A4"/>
    <w:rsid w:val="00E36924"/>
    <w:rsid w:val="00E37086"/>
    <w:rsid w:val="00E378EE"/>
    <w:rsid w:val="00E402FF"/>
    <w:rsid w:val="00E40634"/>
    <w:rsid w:val="00E411CF"/>
    <w:rsid w:val="00E4136A"/>
    <w:rsid w:val="00E41566"/>
    <w:rsid w:val="00E418FD"/>
    <w:rsid w:val="00E41EB5"/>
    <w:rsid w:val="00E44284"/>
    <w:rsid w:val="00E447CD"/>
    <w:rsid w:val="00E44B24"/>
    <w:rsid w:val="00E45658"/>
    <w:rsid w:val="00E45AED"/>
    <w:rsid w:val="00E462B0"/>
    <w:rsid w:val="00E46AF5"/>
    <w:rsid w:val="00E46F7C"/>
    <w:rsid w:val="00E47073"/>
    <w:rsid w:val="00E47332"/>
    <w:rsid w:val="00E47D8A"/>
    <w:rsid w:val="00E507E6"/>
    <w:rsid w:val="00E5094D"/>
    <w:rsid w:val="00E509C3"/>
    <w:rsid w:val="00E518CE"/>
    <w:rsid w:val="00E51DFC"/>
    <w:rsid w:val="00E52113"/>
    <w:rsid w:val="00E52D14"/>
    <w:rsid w:val="00E53294"/>
    <w:rsid w:val="00E53A7C"/>
    <w:rsid w:val="00E54325"/>
    <w:rsid w:val="00E545DB"/>
    <w:rsid w:val="00E55F18"/>
    <w:rsid w:val="00E563F3"/>
    <w:rsid w:val="00E567B7"/>
    <w:rsid w:val="00E6018C"/>
    <w:rsid w:val="00E61237"/>
    <w:rsid w:val="00E62EE4"/>
    <w:rsid w:val="00E63429"/>
    <w:rsid w:val="00E63814"/>
    <w:rsid w:val="00E63D26"/>
    <w:rsid w:val="00E654B3"/>
    <w:rsid w:val="00E6786B"/>
    <w:rsid w:val="00E7094F"/>
    <w:rsid w:val="00E715B4"/>
    <w:rsid w:val="00E724B9"/>
    <w:rsid w:val="00E726E9"/>
    <w:rsid w:val="00E729F0"/>
    <w:rsid w:val="00E74445"/>
    <w:rsid w:val="00E754C6"/>
    <w:rsid w:val="00E75CFE"/>
    <w:rsid w:val="00E769B6"/>
    <w:rsid w:val="00E77702"/>
    <w:rsid w:val="00E77780"/>
    <w:rsid w:val="00E80013"/>
    <w:rsid w:val="00E80049"/>
    <w:rsid w:val="00E80CFC"/>
    <w:rsid w:val="00E81C2F"/>
    <w:rsid w:val="00E81D27"/>
    <w:rsid w:val="00E81F60"/>
    <w:rsid w:val="00E82043"/>
    <w:rsid w:val="00E82ACD"/>
    <w:rsid w:val="00E83579"/>
    <w:rsid w:val="00E83906"/>
    <w:rsid w:val="00E83E22"/>
    <w:rsid w:val="00E84408"/>
    <w:rsid w:val="00E845ED"/>
    <w:rsid w:val="00E84E87"/>
    <w:rsid w:val="00E85271"/>
    <w:rsid w:val="00E85FFC"/>
    <w:rsid w:val="00E86F0E"/>
    <w:rsid w:val="00E87FA6"/>
    <w:rsid w:val="00E91F67"/>
    <w:rsid w:val="00E9230D"/>
    <w:rsid w:val="00E92F1F"/>
    <w:rsid w:val="00E930B8"/>
    <w:rsid w:val="00E93809"/>
    <w:rsid w:val="00E93E11"/>
    <w:rsid w:val="00E9575F"/>
    <w:rsid w:val="00E96B8D"/>
    <w:rsid w:val="00E9764E"/>
    <w:rsid w:val="00EA0095"/>
    <w:rsid w:val="00EA0996"/>
    <w:rsid w:val="00EA0C43"/>
    <w:rsid w:val="00EA15FB"/>
    <w:rsid w:val="00EA238C"/>
    <w:rsid w:val="00EA2C22"/>
    <w:rsid w:val="00EA2EF5"/>
    <w:rsid w:val="00EA4682"/>
    <w:rsid w:val="00EA4C1D"/>
    <w:rsid w:val="00EA5476"/>
    <w:rsid w:val="00EA563B"/>
    <w:rsid w:val="00EA5A13"/>
    <w:rsid w:val="00EA6721"/>
    <w:rsid w:val="00EA6765"/>
    <w:rsid w:val="00EA7B75"/>
    <w:rsid w:val="00EA7DF9"/>
    <w:rsid w:val="00EA7EEB"/>
    <w:rsid w:val="00EB0B0F"/>
    <w:rsid w:val="00EB0DEA"/>
    <w:rsid w:val="00EB16C5"/>
    <w:rsid w:val="00EB2B66"/>
    <w:rsid w:val="00EB3660"/>
    <w:rsid w:val="00EB3870"/>
    <w:rsid w:val="00EB46F8"/>
    <w:rsid w:val="00EB4B28"/>
    <w:rsid w:val="00EB51EC"/>
    <w:rsid w:val="00EB56E3"/>
    <w:rsid w:val="00EB5C3C"/>
    <w:rsid w:val="00EB60DD"/>
    <w:rsid w:val="00EB6348"/>
    <w:rsid w:val="00EB670A"/>
    <w:rsid w:val="00EB6A39"/>
    <w:rsid w:val="00EB7B40"/>
    <w:rsid w:val="00EC0ADA"/>
    <w:rsid w:val="00EC0F67"/>
    <w:rsid w:val="00EC27D2"/>
    <w:rsid w:val="00EC285B"/>
    <w:rsid w:val="00EC2E90"/>
    <w:rsid w:val="00EC3C85"/>
    <w:rsid w:val="00EC3DE2"/>
    <w:rsid w:val="00EC4908"/>
    <w:rsid w:val="00EC4991"/>
    <w:rsid w:val="00EC5646"/>
    <w:rsid w:val="00EC6BD2"/>
    <w:rsid w:val="00EC72A5"/>
    <w:rsid w:val="00EC7E69"/>
    <w:rsid w:val="00ED0350"/>
    <w:rsid w:val="00ED136B"/>
    <w:rsid w:val="00ED2E6B"/>
    <w:rsid w:val="00ED31F4"/>
    <w:rsid w:val="00ED3320"/>
    <w:rsid w:val="00ED33A9"/>
    <w:rsid w:val="00ED36A2"/>
    <w:rsid w:val="00ED375B"/>
    <w:rsid w:val="00ED3959"/>
    <w:rsid w:val="00ED3993"/>
    <w:rsid w:val="00ED3F94"/>
    <w:rsid w:val="00ED42FC"/>
    <w:rsid w:val="00ED4BE0"/>
    <w:rsid w:val="00ED62EF"/>
    <w:rsid w:val="00ED635E"/>
    <w:rsid w:val="00ED7624"/>
    <w:rsid w:val="00EE0A49"/>
    <w:rsid w:val="00EE0BB1"/>
    <w:rsid w:val="00EE0FB0"/>
    <w:rsid w:val="00EE1485"/>
    <w:rsid w:val="00EE1DA8"/>
    <w:rsid w:val="00EE2002"/>
    <w:rsid w:val="00EE253A"/>
    <w:rsid w:val="00EE4BB5"/>
    <w:rsid w:val="00EE6E19"/>
    <w:rsid w:val="00EE7CCE"/>
    <w:rsid w:val="00EF02DB"/>
    <w:rsid w:val="00EF087E"/>
    <w:rsid w:val="00EF3FD1"/>
    <w:rsid w:val="00EF4504"/>
    <w:rsid w:val="00EF46E2"/>
    <w:rsid w:val="00EF60ED"/>
    <w:rsid w:val="00EF7F18"/>
    <w:rsid w:val="00F00535"/>
    <w:rsid w:val="00F0130B"/>
    <w:rsid w:val="00F01E28"/>
    <w:rsid w:val="00F02BD5"/>
    <w:rsid w:val="00F03655"/>
    <w:rsid w:val="00F0441F"/>
    <w:rsid w:val="00F04584"/>
    <w:rsid w:val="00F05423"/>
    <w:rsid w:val="00F05C63"/>
    <w:rsid w:val="00F06C42"/>
    <w:rsid w:val="00F0748F"/>
    <w:rsid w:val="00F0761F"/>
    <w:rsid w:val="00F07A68"/>
    <w:rsid w:val="00F11061"/>
    <w:rsid w:val="00F1273A"/>
    <w:rsid w:val="00F13414"/>
    <w:rsid w:val="00F138ED"/>
    <w:rsid w:val="00F14502"/>
    <w:rsid w:val="00F145A1"/>
    <w:rsid w:val="00F16E78"/>
    <w:rsid w:val="00F17A9B"/>
    <w:rsid w:val="00F20335"/>
    <w:rsid w:val="00F20511"/>
    <w:rsid w:val="00F206F7"/>
    <w:rsid w:val="00F20954"/>
    <w:rsid w:val="00F2168F"/>
    <w:rsid w:val="00F21BB0"/>
    <w:rsid w:val="00F228B1"/>
    <w:rsid w:val="00F2374D"/>
    <w:rsid w:val="00F23A23"/>
    <w:rsid w:val="00F249E5"/>
    <w:rsid w:val="00F25580"/>
    <w:rsid w:val="00F25FFA"/>
    <w:rsid w:val="00F26287"/>
    <w:rsid w:val="00F26FC4"/>
    <w:rsid w:val="00F27589"/>
    <w:rsid w:val="00F27A07"/>
    <w:rsid w:val="00F27C01"/>
    <w:rsid w:val="00F27E32"/>
    <w:rsid w:val="00F31626"/>
    <w:rsid w:val="00F31A18"/>
    <w:rsid w:val="00F31B5E"/>
    <w:rsid w:val="00F32238"/>
    <w:rsid w:val="00F33942"/>
    <w:rsid w:val="00F33BDE"/>
    <w:rsid w:val="00F3515A"/>
    <w:rsid w:val="00F35458"/>
    <w:rsid w:val="00F3553B"/>
    <w:rsid w:val="00F4074A"/>
    <w:rsid w:val="00F40D07"/>
    <w:rsid w:val="00F40E70"/>
    <w:rsid w:val="00F4169E"/>
    <w:rsid w:val="00F41943"/>
    <w:rsid w:val="00F42C79"/>
    <w:rsid w:val="00F439C9"/>
    <w:rsid w:val="00F44BF8"/>
    <w:rsid w:val="00F454AA"/>
    <w:rsid w:val="00F456AF"/>
    <w:rsid w:val="00F45A63"/>
    <w:rsid w:val="00F463E5"/>
    <w:rsid w:val="00F465EC"/>
    <w:rsid w:val="00F471C4"/>
    <w:rsid w:val="00F476EA"/>
    <w:rsid w:val="00F47838"/>
    <w:rsid w:val="00F47A83"/>
    <w:rsid w:val="00F504AB"/>
    <w:rsid w:val="00F506F1"/>
    <w:rsid w:val="00F5092D"/>
    <w:rsid w:val="00F51E9E"/>
    <w:rsid w:val="00F52120"/>
    <w:rsid w:val="00F522EF"/>
    <w:rsid w:val="00F526C8"/>
    <w:rsid w:val="00F52FF6"/>
    <w:rsid w:val="00F5389C"/>
    <w:rsid w:val="00F53C1B"/>
    <w:rsid w:val="00F54250"/>
    <w:rsid w:val="00F54AB4"/>
    <w:rsid w:val="00F553D0"/>
    <w:rsid w:val="00F55914"/>
    <w:rsid w:val="00F560BB"/>
    <w:rsid w:val="00F56C24"/>
    <w:rsid w:val="00F5748C"/>
    <w:rsid w:val="00F57752"/>
    <w:rsid w:val="00F577F5"/>
    <w:rsid w:val="00F608BC"/>
    <w:rsid w:val="00F619D4"/>
    <w:rsid w:val="00F619D5"/>
    <w:rsid w:val="00F619E8"/>
    <w:rsid w:val="00F6204E"/>
    <w:rsid w:val="00F6217B"/>
    <w:rsid w:val="00F623D1"/>
    <w:rsid w:val="00F625E8"/>
    <w:rsid w:val="00F62ABF"/>
    <w:rsid w:val="00F62D8E"/>
    <w:rsid w:val="00F63D78"/>
    <w:rsid w:val="00F64C4A"/>
    <w:rsid w:val="00F6518A"/>
    <w:rsid w:val="00F659ED"/>
    <w:rsid w:val="00F67055"/>
    <w:rsid w:val="00F6717A"/>
    <w:rsid w:val="00F6739D"/>
    <w:rsid w:val="00F678FF"/>
    <w:rsid w:val="00F67BB2"/>
    <w:rsid w:val="00F70193"/>
    <w:rsid w:val="00F7089C"/>
    <w:rsid w:val="00F70E66"/>
    <w:rsid w:val="00F712C1"/>
    <w:rsid w:val="00F7176A"/>
    <w:rsid w:val="00F72085"/>
    <w:rsid w:val="00F725BE"/>
    <w:rsid w:val="00F72D62"/>
    <w:rsid w:val="00F736AC"/>
    <w:rsid w:val="00F736B8"/>
    <w:rsid w:val="00F739FD"/>
    <w:rsid w:val="00F73E8C"/>
    <w:rsid w:val="00F74906"/>
    <w:rsid w:val="00F74AF9"/>
    <w:rsid w:val="00F74E6A"/>
    <w:rsid w:val="00F75667"/>
    <w:rsid w:val="00F76040"/>
    <w:rsid w:val="00F776B2"/>
    <w:rsid w:val="00F77A03"/>
    <w:rsid w:val="00F77E6F"/>
    <w:rsid w:val="00F805CE"/>
    <w:rsid w:val="00F81142"/>
    <w:rsid w:val="00F81FC1"/>
    <w:rsid w:val="00F82EBA"/>
    <w:rsid w:val="00F82F3C"/>
    <w:rsid w:val="00F84334"/>
    <w:rsid w:val="00F845D9"/>
    <w:rsid w:val="00F84AEF"/>
    <w:rsid w:val="00F84B04"/>
    <w:rsid w:val="00F84C5D"/>
    <w:rsid w:val="00F85481"/>
    <w:rsid w:val="00F85A36"/>
    <w:rsid w:val="00F864D9"/>
    <w:rsid w:val="00F86553"/>
    <w:rsid w:val="00F86CFF"/>
    <w:rsid w:val="00F87F81"/>
    <w:rsid w:val="00F90994"/>
    <w:rsid w:val="00F90A1A"/>
    <w:rsid w:val="00F90BC0"/>
    <w:rsid w:val="00F90CBE"/>
    <w:rsid w:val="00F90EFB"/>
    <w:rsid w:val="00F91449"/>
    <w:rsid w:val="00F91C28"/>
    <w:rsid w:val="00F91CE7"/>
    <w:rsid w:val="00F91F6D"/>
    <w:rsid w:val="00F92206"/>
    <w:rsid w:val="00F92C8A"/>
    <w:rsid w:val="00F92EFB"/>
    <w:rsid w:val="00F943FE"/>
    <w:rsid w:val="00F94884"/>
    <w:rsid w:val="00F94CBA"/>
    <w:rsid w:val="00F95F0A"/>
    <w:rsid w:val="00F96481"/>
    <w:rsid w:val="00F965B4"/>
    <w:rsid w:val="00F96962"/>
    <w:rsid w:val="00F969D0"/>
    <w:rsid w:val="00F96B58"/>
    <w:rsid w:val="00F96CF3"/>
    <w:rsid w:val="00F97015"/>
    <w:rsid w:val="00F971EF"/>
    <w:rsid w:val="00F97237"/>
    <w:rsid w:val="00FA0D9C"/>
    <w:rsid w:val="00FA119D"/>
    <w:rsid w:val="00FA1D6E"/>
    <w:rsid w:val="00FA219C"/>
    <w:rsid w:val="00FA2654"/>
    <w:rsid w:val="00FA36BA"/>
    <w:rsid w:val="00FA3B4C"/>
    <w:rsid w:val="00FA3FC7"/>
    <w:rsid w:val="00FA4168"/>
    <w:rsid w:val="00FA454F"/>
    <w:rsid w:val="00FA6F53"/>
    <w:rsid w:val="00FB1171"/>
    <w:rsid w:val="00FB12E8"/>
    <w:rsid w:val="00FB1507"/>
    <w:rsid w:val="00FB1AB9"/>
    <w:rsid w:val="00FB1D62"/>
    <w:rsid w:val="00FB2445"/>
    <w:rsid w:val="00FB2C4D"/>
    <w:rsid w:val="00FB2D03"/>
    <w:rsid w:val="00FB3895"/>
    <w:rsid w:val="00FB3BA0"/>
    <w:rsid w:val="00FB40E4"/>
    <w:rsid w:val="00FB4229"/>
    <w:rsid w:val="00FB4FCF"/>
    <w:rsid w:val="00FB5C8E"/>
    <w:rsid w:val="00FB60FE"/>
    <w:rsid w:val="00FB74F8"/>
    <w:rsid w:val="00FB7ECC"/>
    <w:rsid w:val="00FC0B46"/>
    <w:rsid w:val="00FC1509"/>
    <w:rsid w:val="00FC1C20"/>
    <w:rsid w:val="00FC276D"/>
    <w:rsid w:val="00FC2A45"/>
    <w:rsid w:val="00FC3B61"/>
    <w:rsid w:val="00FC3F8F"/>
    <w:rsid w:val="00FC40CA"/>
    <w:rsid w:val="00FC42E3"/>
    <w:rsid w:val="00FC4356"/>
    <w:rsid w:val="00FC4646"/>
    <w:rsid w:val="00FC54B7"/>
    <w:rsid w:val="00FC628C"/>
    <w:rsid w:val="00FC6EB1"/>
    <w:rsid w:val="00FC7D28"/>
    <w:rsid w:val="00FC7E9D"/>
    <w:rsid w:val="00FD0254"/>
    <w:rsid w:val="00FD08B6"/>
    <w:rsid w:val="00FD0E05"/>
    <w:rsid w:val="00FD1812"/>
    <w:rsid w:val="00FD1BD5"/>
    <w:rsid w:val="00FD1EF4"/>
    <w:rsid w:val="00FD28AD"/>
    <w:rsid w:val="00FD29B4"/>
    <w:rsid w:val="00FD340D"/>
    <w:rsid w:val="00FD3B4A"/>
    <w:rsid w:val="00FD4AC7"/>
    <w:rsid w:val="00FD538E"/>
    <w:rsid w:val="00FD5DEA"/>
    <w:rsid w:val="00FD5FBF"/>
    <w:rsid w:val="00FD6383"/>
    <w:rsid w:val="00FD691E"/>
    <w:rsid w:val="00FD6B28"/>
    <w:rsid w:val="00FD6B67"/>
    <w:rsid w:val="00FD78CA"/>
    <w:rsid w:val="00FD7A15"/>
    <w:rsid w:val="00FD7B33"/>
    <w:rsid w:val="00FE05BA"/>
    <w:rsid w:val="00FE0788"/>
    <w:rsid w:val="00FE0826"/>
    <w:rsid w:val="00FE0DC2"/>
    <w:rsid w:val="00FE16E8"/>
    <w:rsid w:val="00FE1708"/>
    <w:rsid w:val="00FE1AFC"/>
    <w:rsid w:val="00FE23EF"/>
    <w:rsid w:val="00FE2704"/>
    <w:rsid w:val="00FE2943"/>
    <w:rsid w:val="00FE2C00"/>
    <w:rsid w:val="00FE33EF"/>
    <w:rsid w:val="00FE3AA8"/>
    <w:rsid w:val="00FE3BD5"/>
    <w:rsid w:val="00FE47D2"/>
    <w:rsid w:val="00FE6B79"/>
    <w:rsid w:val="00FE7617"/>
    <w:rsid w:val="00FE7DA8"/>
    <w:rsid w:val="00FE7E93"/>
    <w:rsid w:val="00FF1088"/>
    <w:rsid w:val="00FF1712"/>
    <w:rsid w:val="00FF18B1"/>
    <w:rsid w:val="00FF2A22"/>
    <w:rsid w:val="00FF31A3"/>
    <w:rsid w:val="00FF33F5"/>
    <w:rsid w:val="00FF3B24"/>
    <w:rsid w:val="00FF4059"/>
    <w:rsid w:val="00FF481F"/>
    <w:rsid w:val="00FF4BEC"/>
    <w:rsid w:val="00FF582C"/>
    <w:rsid w:val="00FF5CDE"/>
    <w:rsid w:val="00FF6201"/>
    <w:rsid w:val="00FF6DA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9F0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C73E9"/>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rsid w:val="00CA46A3"/>
    <w:rPr>
      <w:rFonts w:ascii="Tahoma" w:hAnsi="Tahoma" w:cs="Tahoma"/>
      <w:sz w:val="16"/>
      <w:szCs w:val="16"/>
    </w:rPr>
  </w:style>
  <w:style w:type="character" w:styleId="Kommentarzeichen">
    <w:name w:val="annotation reference"/>
    <w:semiHidden/>
    <w:rsid w:val="00241920"/>
    <w:rPr>
      <w:sz w:val="16"/>
      <w:szCs w:val="16"/>
    </w:rPr>
  </w:style>
  <w:style w:type="paragraph" w:styleId="Kommentartext">
    <w:name w:val="annotation text"/>
    <w:basedOn w:val="Standard"/>
    <w:semiHidden/>
    <w:rsid w:val="00241920"/>
    <w:rPr>
      <w:sz w:val="20"/>
      <w:szCs w:val="20"/>
    </w:rPr>
  </w:style>
  <w:style w:type="paragraph" w:styleId="Kommentarthema">
    <w:name w:val="annotation subject"/>
    <w:basedOn w:val="Kommentartext"/>
    <w:next w:val="Kommentartext"/>
    <w:semiHidden/>
    <w:rsid w:val="00241920"/>
    <w:rPr>
      <w:b/>
      <w:bCs/>
    </w:rPr>
  </w:style>
  <w:style w:type="paragraph" w:customStyle="1" w:styleId="arttitle">
    <w:name w:val="arttitle"/>
    <w:basedOn w:val="Standard"/>
    <w:rsid w:val="000A7D5F"/>
    <w:pPr>
      <w:spacing w:after="240" w:line="480" w:lineRule="atLeast"/>
    </w:pPr>
    <w:rPr>
      <w:rFonts w:ascii="Arial" w:hAnsi="Arial"/>
      <w:b/>
      <w:sz w:val="32"/>
      <w:szCs w:val="20"/>
      <w:lang w:val="en-GB"/>
    </w:rPr>
  </w:style>
  <w:style w:type="paragraph" w:customStyle="1" w:styleId="aug">
    <w:name w:val="aug"/>
    <w:basedOn w:val="Standard"/>
    <w:rsid w:val="000A7D5F"/>
    <w:pPr>
      <w:spacing w:after="240" w:line="480" w:lineRule="atLeast"/>
    </w:pPr>
    <w:rPr>
      <w:szCs w:val="20"/>
      <w:lang w:val="en-GB"/>
    </w:rPr>
  </w:style>
  <w:style w:type="paragraph" w:customStyle="1" w:styleId="aff">
    <w:name w:val="aff"/>
    <w:basedOn w:val="Standard"/>
    <w:rsid w:val="000A7D5F"/>
    <w:pPr>
      <w:spacing w:after="240" w:line="480" w:lineRule="atLeast"/>
    </w:pPr>
    <w:rPr>
      <w:i/>
      <w:szCs w:val="20"/>
      <w:lang w:val="en-GB"/>
    </w:rPr>
  </w:style>
  <w:style w:type="paragraph" w:customStyle="1" w:styleId="corr">
    <w:name w:val="corr"/>
    <w:basedOn w:val="Standard"/>
    <w:rsid w:val="000A7D5F"/>
    <w:pPr>
      <w:spacing w:after="240" w:line="480" w:lineRule="atLeast"/>
    </w:pPr>
    <w:rPr>
      <w:sz w:val="20"/>
      <w:szCs w:val="20"/>
      <w:lang w:val="en-GB"/>
    </w:rPr>
  </w:style>
  <w:style w:type="character" w:styleId="Hyperlink">
    <w:name w:val="Hyperlink"/>
    <w:rsid w:val="000A7D5F"/>
    <w:rPr>
      <w:color w:val="0000FF"/>
      <w:u w:val="single"/>
    </w:rPr>
  </w:style>
  <w:style w:type="paragraph" w:customStyle="1" w:styleId="meth1hd">
    <w:name w:val="meth1hd"/>
    <w:basedOn w:val="Standard"/>
    <w:next w:val="Standard"/>
    <w:rsid w:val="00DC14D4"/>
    <w:pPr>
      <w:spacing w:after="240" w:line="480" w:lineRule="atLeast"/>
    </w:pPr>
    <w:rPr>
      <w:szCs w:val="20"/>
      <w:lang w:val="en-GB"/>
    </w:rPr>
  </w:style>
  <w:style w:type="paragraph" w:styleId="Kopfzeile">
    <w:name w:val="header"/>
    <w:basedOn w:val="Standard"/>
    <w:rsid w:val="00E82ACD"/>
    <w:pPr>
      <w:tabs>
        <w:tab w:val="center" w:pos="4536"/>
        <w:tab w:val="right" w:pos="9072"/>
      </w:tabs>
    </w:pPr>
  </w:style>
  <w:style w:type="character" w:styleId="Seitenzahl">
    <w:name w:val="page number"/>
    <w:basedOn w:val="Absatz-Standardschriftart"/>
    <w:rsid w:val="00E82ACD"/>
  </w:style>
  <w:style w:type="paragraph" w:styleId="Fuzeile">
    <w:name w:val="footer"/>
    <w:basedOn w:val="Standard"/>
    <w:rsid w:val="00E82ACD"/>
    <w:pPr>
      <w:tabs>
        <w:tab w:val="center" w:pos="4536"/>
        <w:tab w:val="right" w:pos="9072"/>
      </w:tabs>
    </w:pPr>
  </w:style>
  <w:style w:type="paragraph" w:customStyle="1" w:styleId="abs">
    <w:name w:val="abs"/>
    <w:basedOn w:val="Standard"/>
    <w:next w:val="Standard"/>
    <w:rsid w:val="00F26287"/>
    <w:pPr>
      <w:spacing w:after="240" w:line="480" w:lineRule="atLeast"/>
    </w:pPr>
    <w:rPr>
      <w:b/>
      <w:szCs w:val="20"/>
      <w:lang w:val="en-GB"/>
    </w:rPr>
  </w:style>
  <w:style w:type="paragraph" w:customStyle="1" w:styleId="meth1ttl">
    <w:name w:val="meth1ttl"/>
    <w:basedOn w:val="meth1hd"/>
    <w:rsid w:val="00657667"/>
    <w:rPr>
      <w:b/>
    </w:rPr>
  </w:style>
  <w:style w:type="character" w:customStyle="1" w:styleId="affiliation1">
    <w:name w:val="affiliation1"/>
    <w:rsid w:val="007603AE"/>
    <w:rPr>
      <w:rFonts w:ascii="Arial" w:hAnsi="Arial" w:cs="Arial" w:hint="default"/>
      <w:sz w:val="20"/>
      <w:szCs w:val="20"/>
    </w:rPr>
  </w:style>
  <w:style w:type="paragraph" w:customStyle="1" w:styleId="meth1">
    <w:name w:val="meth1"/>
    <w:basedOn w:val="meth1hd"/>
    <w:rsid w:val="008B7C96"/>
    <w:pPr>
      <w:ind w:firstLine="567"/>
    </w:pPr>
  </w:style>
  <w:style w:type="paragraph" w:styleId="Textkrper">
    <w:name w:val="Body Text"/>
    <w:basedOn w:val="Standard"/>
    <w:rsid w:val="008B7C96"/>
    <w:pPr>
      <w:spacing w:line="360" w:lineRule="auto"/>
      <w:jc w:val="both"/>
    </w:pPr>
    <w:rPr>
      <w:szCs w:val="36"/>
      <w:lang w:val="en-GB" w:eastAsia="de-DE"/>
    </w:rPr>
  </w:style>
  <w:style w:type="character" w:customStyle="1" w:styleId="nbapihighlight">
    <w:name w:val="nbapihighlight"/>
    <w:basedOn w:val="Absatz-Standardschriftart"/>
    <w:rsid w:val="00250755"/>
  </w:style>
  <w:style w:type="character" w:customStyle="1" w:styleId="refpreview1">
    <w:name w:val="refpreview1"/>
    <w:rsid w:val="00250755"/>
    <w:rPr>
      <w:vanish/>
      <w:webHidden w:val="0"/>
      <w:shd w:val="clear" w:color="auto" w:fill="EEEEEE"/>
      <w:specVanish w:val="0"/>
    </w:rPr>
  </w:style>
  <w:style w:type="character" w:styleId="Fett">
    <w:name w:val="Strong"/>
    <w:qFormat/>
    <w:rsid w:val="00250755"/>
    <w:rPr>
      <w:b/>
      <w:bCs/>
    </w:rPr>
  </w:style>
  <w:style w:type="character" w:customStyle="1" w:styleId="rwrro">
    <w:name w:val="rwrro"/>
    <w:rsid w:val="00CA2296"/>
    <w:rPr>
      <w:strike w:val="0"/>
      <w:dstrike w:val="0"/>
      <w:color w:val="3F52B8"/>
      <w:u w:val="none"/>
      <w:effect w:val="none"/>
    </w:rPr>
  </w:style>
  <w:style w:type="character" w:customStyle="1" w:styleId="searchresultsdatabodygc">
    <w:name w:val="search_results_data_body_gc"/>
    <w:basedOn w:val="Absatz-Standardschriftart"/>
    <w:rsid w:val="008C6B09"/>
  </w:style>
  <w:style w:type="paragraph" w:styleId="Listenabsatz">
    <w:name w:val="List Paragraph"/>
    <w:basedOn w:val="Standard"/>
    <w:uiPriority w:val="34"/>
    <w:qFormat/>
    <w:rsid w:val="0027789B"/>
    <w:pPr>
      <w:ind w:left="720"/>
      <w:contextualSpacing/>
    </w:pPr>
  </w:style>
  <w:style w:type="character" w:customStyle="1" w:styleId="underline">
    <w:name w:val="underline"/>
    <w:basedOn w:val="Absatz-Standardschriftart"/>
    <w:rsid w:val="0010563C"/>
  </w:style>
  <w:style w:type="paragraph" w:styleId="berarbeitung">
    <w:name w:val="Revision"/>
    <w:hidden/>
    <w:uiPriority w:val="99"/>
    <w:semiHidden/>
    <w:rsid w:val="00B03628"/>
    <w:rPr>
      <w:sz w:val="24"/>
      <w:szCs w:val="24"/>
      <w:lang w:val="en-US" w:eastAsia="en-US"/>
    </w:rPr>
  </w:style>
  <w:style w:type="character" w:customStyle="1" w:styleId="highlight">
    <w:name w:val="highlight"/>
    <w:basedOn w:val="Absatz-Standardschriftart"/>
    <w:rsid w:val="00EF7F18"/>
  </w:style>
  <w:style w:type="character" w:customStyle="1" w:styleId="st1">
    <w:name w:val="st1"/>
    <w:basedOn w:val="Absatz-Standardschriftart"/>
    <w:rsid w:val="0056462A"/>
  </w:style>
  <w:style w:type="character" w:styleId="BesuchterHyperlink">
    <w:name w:val="FollowedHyperlink"/>
    <w:basedOn w:val="Absatz-Standardschriftart"/>
    <w:rsid w:val="00DA2366"/>
    <w:rPr>
      <w:color w:val="800080" w:themeColor="followedHyperlink"/>
      <w:u w:val="single"/>
    </w:rPr>
  </w:style>
  <w:style w:type="paragraph" w:customStyle="1" w:styleId="EndNoteBibliographyTitle">
    <w:name w:val="EndNote Bibliography Title"/>
    <w:basedOn w:val="Standard"/>
    <w:link w:val="EndNoteBibliographyTitleZchn"/>
    <w:rsid w:val="00AD1A91"/>
    <w:pPr>
      <w:jc w:val="center"/>
    </w:pPr>
    <w:rPr>
      <w:noProof/>
    </w:rPr>
  </w:style>
  <w:style w:type="character" w:customStyle="1" w:styleId="EndNoteBibliographyTitleZchn">
    <w:name w:val="EndNote Bibliography Title Zchn"/>
    <w:basedOn w:val="Absatz-Standardschriftart"/>
    <w:link w:val="EndNoteBibliographyTitle"/>
    <w:rsid w:val="00AD1A91"/>
    <w:rPr>
      <w:noProof/>
      <w:sz w:val="24"/>
      <w:szCs w:val="24"/>
      <w:lang w:val="en-US" w:eastAsia="en-US"/>
    </w:rPr>
  </w:style>
  <w:style w:type="paragraph" w:customStyle="1" w:styleId="EndNoteBibliography">
    <w:name w:val="EndNote Bibliography"/>
    <w:basedOn w:val="Standard"/>
    <w:link w:val="EndNoteBibliographyZchn"/>
    <w:rsid w:val="00AD1A91"/>
    <w:rPr>
      <w:noProof/>
    </w:rPr>
  </w:style>
  <w:style w:type="character" w:customStyle="1" w:styleId="EndNoteBibliographyZchn">
    <w:name w:val="EndNote Bibliography Zchn"/>
    <w:basedOn w:val="Absatz-Standardschriftart"/>
    <w:link w:val="EndNoteBibliography"/>
    <w:rsid w:val="00AD1A91"/>
    <w:rPr>
      <w:noProof/>
      <w:sz w:val="24"/>
      <w:szCs w:val="24"/>
      <w:lang w:val="en-US" w:eastAsia="en-US"/>
    </w:rPr>
  </w:style>
  <w:style w:type="table" w:styleId="Tabellenraster">
    <w:name w:val="Table Grid"/>
    <w:basedOn w:val="NormaleTabelle"/>
    <w:uiPriority w:val="59"/>
    <w:rsid w:val="00476F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C73E9"/>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rsid w:val="00CA46A3"/>
    <w:rPr>
      <w:rFonts w:ascii="Tahoma" w:hAnsi="Tahoma" w:cs="Tahoma"/>
      <w:sz w:val="16"/>
      <w:szCs w:val="16"/>
    </w:rPr>
  </w:style>
  <w:style w:type="character" w:styleId="Kommentarzeichen">
    <w:name w:val="annotation reference"/>
    <w:semiHidden/>
    <w:rsid w:val="00241920"/>
    <w:rPr>
      <w:sz w:val="16"/>
      <w:szCs w:val="16"/>
    </w:rPr>
  </w:style>
  <w:style w:type="paragraph" w:styleId="Kommentartext">
    <w:name w:val="annotation text"/>
    <w:basedOn w:val="Standard"/>
    <w:semiHidden/>
    <w:rsid w:val="00241920"/>
    <w:rPr>
      <w:sz w:val="20"/>
      <w:szCs w:val="20"/>
    </w:rPr>
  </w:style>
  <w:style w:type="paragraph" w:styleId="Kommentarthema">
    <w:name w:val="annotation subject"/>
    <w:basedOn w:val="Kommentartext"/>
    <w:next w:val="Kommentartext"/>
    <w:semiHidden/>
    <w:rsid w:val="00241920"/>
    <w:rPr>
      <w:b/>
      <w:bCs/>
    </w:rPr>
  </w:style>
  <w:style w:type="paragraph" w:customStyle="1" w:styleId="arttitle">
    <w:name w:val="arttitle"/>
    <w:basedOn w:val="Standard"/>
    <w:rsid w:val="000A7D5F"/>
    <w:pPr>
      <w:spacing w:after="240" w:line="480" w:lineRule="atLeast"/>
    </w:pPr>
    <w:rPr>
      <w:rFonts w:ascii="Arial" w:hAnsi="Arial"/>
      <w:b/>
      <w:sz w:val="32"/>
      <w:szCs w:val="20"/>
      <w:lang w:val="en-GB"/>
    </w:rPr>
  </w:style>
  <w:style w:type="paragraph" w:customStyle="1" w:styleId="aug">
    <w:name w:val="aug"/>
    <w:basedOn w:val="Standard"/>
    <w:rsid w:val="000A7D5F"/>
    <w:pPr>
      <w:spacing w:after="240" w:line="480" w:lineRule="atLeast"/>
    </w:pPr>
    <w:rPr>
      <w:szCs w:val="20"/>
      <w:lang w:val="en-GB"/>
    </w:rPr>
  </w:style>
  <w:style w:type="paragraph" w:customStyle="1" w:styleId="aff">
    <w:name w:val="aff"/>
    <w:basedOn w:val="Standard"/>
    <w:rsid w:val="000A7D5F"/>
    <w:pPr>
      <w:spacing w:after="240" w:line="480" w:lineRule="atLeast"/>
    </w:pPr>
    <w:rPr>
      <w:i/>
      <w:szCs w:val="20"/>
      <w:lang w:val="en-GB"/>
    </w:rPr>
  </w:style>
  <w:style w:type="paragraph" w:customStyle="1" w:styleId="corr">
    <w:name w:val="corr"/>
    <w:basedOn w:val="Standard"/>
    <w:rsid w:val="000A7D5F"/>
    <w:pPr>
      <w:spacing w:after="240" w:line="480" w:lineRule="atLeast"/>
    </w:pPr>
    <w:rPr>
      <w:sz w:val="20"/>
      <w:szCs w:val="20"/>
      <w:lang w:val="en-GB"/>
    </w:rPr>
  </w:style>
  <w:style w:type="character" w:styleId="Hyperlink">
    <w:name w:val="Hyperlink"/>
    <w:rsid w:val="000A7D5F"/>
    <w:rPr>
      <w:color w:val="0000FF"/>
      <w:u w:val="single"/>
    </w:rPr>
  </w:style>
  <w:style w:type="paragraph" w:customStyle="1" w:styleId="meth1hd">
    <w:name w:val="meth1hd"/>
    <w:basedOn w:val="Standard"/>
    <w:next w:val="Standard"/>
    <w:rsid w:val="00DC14D4"/>
    <w:pPr>
      <w:spacing w:after="240" w:line="480" w:lineRule="atLeast"/>
    </w:pPr>
    <w:rPr>
      <w:szCs w:val="20"/>
      <w:lang w:val="en-GB"/>
    </w:rPr>
  </w:style>
  <w:style w:type="paragraph" w:styleId="Kopfzeile">
    <w:name w:val="header"/>
    <w:basedOn w:val="Standard"/>
    <w:rsid w:val="00E82ACD"/>
    <w:pPr>
      <w:tabs>
        <w:tab w:val="center" w:pos="4536"/>
        <w:tab w:val="right" w:pos="9072"/>
      </w:tabs>
    </w:pPr>
  </w:style>
  <w:style w:type="character" w:styleId="Seitenzahl">
    <w:name w:val="page number"/>
    <w:basedOn w:val="Absatz-Standardschriftart"/>
    <w:rsid w:val="00E82ACD"/>
  </w:style>
  <w:style w:type="paragraph" w:styleId="Fuzeile">
    <w:name w:val="footer"/>
    <w:basedOn w:val="Standard"/>
    <w:rsid w:val="00E82ACD"/>
    <w:pPr>
      <w:tabs>
        <w:tab w:val="center" w:pos="4536"/>
        <w:tab w:val="right" w:pos="9072"/>
      </w:tabs>
    </w:pPr>
  </w:style>
  <w:style w:type="paragraph" w:customStyle="1" w:styleId="abs">
    <w:name w:val="abs"/>
    <w:basedOn w:val="Standard"/>
    <w:next w:val="Standard"/>
    <w:rsid w:val="00F26287"/>
    <w:pPr>
      <w:spacing w:after="240" w:line="480" w:lineRule="atLeast"/>
    </w:pPr>
    <w:rPr>
      <w:b/>
      <w:szCs w:val="20"/>
      <w:lang w:val="en-GB"/>
    </w:rPr>
  </w:style>
  <w:style w:type="paragraph" w:customStyle="1" w:styleId="meth1ttl">
    <w:name w:val="meth1ttl"/>
    <w:basedOn w:val="meth1hd"/>
    <w:rsid w:val="00657667"/>
    <w:rPr>
      <w:b/>
    </w:rPr>
  </w:style>
  <w:style w:type="character" w:customStyle="1" w:styleId="affiliation1">
    <w:name w:val="affiliation1"/>
    <w:rsid w:val="007603AE"/>
    <w:rPr>
      <w:rFonts w:ascii="Arial" w:hAnsi="Arial" w:cs="Arial" w:hint="default"/>
      <w:sz w:val="20"/>
      <w:szCs w:val="20"/>
    </w:rPr>
  </w:style>
  <w:style w:type="paragraph" w:customStyle="1" w:styleId="meth1">
    <w:name w:val="meth1"/>
    <w:basedOn w:val="meth1hd"/>
    <w:rsid w:val="008B7C96"/>
    <w:pPr>
      <w:ind w:firstLine="567"/>
    </w:pPr>
  </w:style>
  <w:style w:type="paragraph" w:styleId="Textkrper">
    <w:name w:val="Body Text"/>
    <w:basedOn w:val="Standard"/>
    <w:rsid w:val="008B7C96"/>
    <w:pPr>
      <w:spacing w:line="360" w:lineRule="auto"/>
      <w:jc w:val="both"/>
    </w:pPr>
    <w:rPr>
      <w:szCs w:val="36"/>
      <w:lang w:val="en-GB" w:eastAsia="de-DE"/>
    </w:rPr>
  </w:style>
  <w:style w:type="character" w:customStyle="1" w:styleId="nbapihighlight">
    <w:name w:val="nbapihighlight"/>
    <w:basedOn w:val="Absatz-Standardschriftart"/>
    <w:rsid w:val="00250755"/>
  </w:style>
  <w:style w:type="character" w:customStyle="1" w:styleId="refpreview1">
    <w:name w:val="refpreview1"/>
    <w:rsid w:val="00250755"/>
    <w:rPr>
      <w:vanish/>
      <w:webHidden w:val="0"/>
      <w:shd w:val="clear" w:color="auto" w:fill="EEEEEE"/>
      <w:specVanish w:val="0"/>
    </w:rPr>
  </w:style>
  <w:style w:type="character" w:styleId="Fett">
    <w:name w:val="Strong"/>
    <w:qFormat/>
    <w:rsid w:val="00250755"/>
    <w:rPr>
      <w:b/>
      <w:bCs/>
    </w:rPr>
  </w:style>
  <w:style w:type="character" w:customStyle="1" w:styleId="rwrro">
    <w:name w:val="rwrro"/>
    <w:rsid w:val="00CA2296"/>
    <w:rPr>
      <w:strike w:val="0"/>
      <w:dstrike w:val="0"/>
      <w:color w:val="3F52B8"/>
      <w:u w:val="none"/>
      <w:effect w:val="none"/>
    </w:rPr>
  </w:style>
  <w:style w:type="character" w:customStyle="1" w:styleId="searchresultsdatabodygc">
    <w:name w:val="search_results_data_body_gc"/>
    <w:basedOn w:val="Absatz-Standardschriftart"/>
    <w:rsid w:val="008C6B09"/>
  </w:style>
  <w:style w:type="paragraph" w:styleId="Listenabsatz">
    <w:name w:val="List Paragraph"/>
    <w:basedOn w:val="Standard"/>
    <w:uiPriority w:val="34"/>
    <w:qFormat/>
    <w:rsid w:val="0027789B"/>
    <w:pPr>
      <w:ind w:left="720"/>
      <w:contextualSpacing/>
    </w:pPr>
  </w:style>
  <w:style w:type="character" w:customStyle="1" w:styleId="underline">
    <w:name w:val="underline"/>
    <w:basedOn w:val="Absatz-Standardschriftart"/>
    <w:rsid w:val="0010563C"/>
  </w:style>
  <w:style w:type="paragraph" w:styleId="berarbeitung">
    <w:name w:val="Revision"/>
    <w:hidden/>
    <w:uiPriority w:val="99"/>
    <w:semiHidden/>
    <w:rsid w:val="00B03628"/>
    <w:rPr>
      <w:sz w:val="24"/>
      <w:szCs w:val="24"/>
      <w:lang w:val="en-US" w:eastAsia="en-US"/>
    </w:rPr>
  </w:style>
  <w:style w:type="character" w:customStyle="1" w:styleId="highlight">
    <w:name w:val="highlight"/>
    <w:basedOn w:val="Absatz-Standardschriftart"/>
    <w:rsid w:val="00EF7F18"/>
  </w:style>
  <w:style w:type="character" w:customStyle="1" w:styleId="st1">
    <w:name w:val="st1"/>
    <w:basedOn w:val="Absatz-Standardschriftart"/>
    <w:rsid w:val="0056462A"/>
  </w:style>
  <w:style w:type="character" w:styleId="BesuchterHyperlink">
    <w:name w:val="FollowedHyperlink"/>
    <w:basedOn w:val="Absatz-Standardschriftart"/>
    <w:rsid w:val="00DA2366"/>
    <w:rPr>
      <w:color w:val="800080" w:themeColor="followedHyperlink"/>
      <w:u w:val="single"/>
    </w:rPr>
  </w:style>
  <w:style w:type="paragraph" w:customStyle="1" w:styleId="EndNoteBibliographyTitle">
    <w:name w:val="EndNote Bibliography Title"/>
    <w:basedOn w:val="Standard"/>
    <w:link w:val="EndNoteBibliographyTitleZchn"/>
    <w:rsid w:val="00AD1A91"/>
    <w:pPr>
      <w:jc w:val="center"/>
    </w:pPr>
    <w:rPr>
      <w:noProof/>
    </w:rPr>
  </w:style>
  <w:style w:type="character" w:customStyle="1" w:styleId="EndNoteBibliographyTitleZchn">
    <w:name w:val="EndNote Bibliography Title Zchn"/>
    <w:basedOn w:val="Absatz-Standardschriftart"/>
    <w:link w:val="EndNoteBibliographyTitle"/>
    <w:rsid w:val="00AD1A91"/>
    <w:rPr>
      <w:noProof/>
      <w:sz w:val="24"/>
      <w:szCs w:val="24"/>
      <w:lang w:val="en-US" w:eastAsia="en-US"/>
    </w:rPr>
  </w:style>
  <w:style w:type="paragraph" w:customStyle="1" w:styleId="EndNoteBibliography">
    <w:name w:val="EndNote Bibliography"/>
    <w:basedOn w:val="Standard"/>
    <w:link w:val="EndNoteBibliographyZchn"/>
    <w:rsid w:val="00AD1A91"/>
    <w:rPr>
      <w:noProof/>
    </w:rPr>
  </w:style>
  <w:style w:type="character" w:customStyle="1" w:styleId="EndNoteBibliographyZchn">
    <w:name w:val="EndNote Bibliography Zchn"/>
    <w:basedOn w:val="Absatz-Standardschriftart"/>
    <w:link w:val="EndNoteBibliography"/>
    <w:rsid w:val="00AD1A91"/>
    <w:rPr>
      <w:noProof/>
      <w:sz w:val="24"/>
      <w:szCs w:val="24"/>
      <w:lang w:val="en-US" w:eastAsia="en-US"/>
    </w:rPr>
  </w:style>
  <w:style w:type="table" w:styleId="Tabellenraster">
    <w:name w:val="Table Grid"/>
    <w:basedOn w:val="NormaleTabelle"/>
    <w:uiPriority w:val="59"/>
    <w:rsid w:val="00476F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92030">
      <w:bodyDiv w:val="1"/>
      <w:marLeft w:val="0"/>
      <w:marRight w:val="0"/>
      <w:marTop w:val="0"/>
      <w:marBottom w:val="0"/>
      <w:divBdr>
        <w:top w:val="none" w:sz="0" w:space="0" w:color="auto"/>
        <w:left w:val="none" w:sz="0" w:space="0" w:color="auto"/>
        <w:bottom w:val="none" w:sz="0" w:space="0" w:color="auto"/>
        <w:right w:val="none" w:sz="0" w:space="0" w:color="auto"/>
      </w:divBdr>
      <w:divsChild>
        <w:div w:id="1341352874">
          <w:marLeft w:val="0"/>
          <w:marRight w:val="0"/>
          <w:marTop w:val="0"/>
          <w:marBottom w:val="0"/>
          <w:divBdr>
            <w:top w:val="none" w:sz="0" w:space="0" w:color="auto"/>
            <w:left w:val="none" w:sz="0" w:space="0" w:color="auto"/>
            <w:bottom w:val="none" w:sz="0" w:space="0" w:color="auto"/>
            <w:right w:val="none" w:sz="0" w:space="0" w:color="auto"/>
          </w:divBdr>
          <w:divsChild>
            <w:div w:id="1007906556">
              <w:marLeft w:val="0"/>
              <w:marRight w:val="0"/>
              <w:marTop w:val="0"/>
              <w:marBottom w:val="0"/>
              <w:divBdr>
                <w:top w:val="none" w:sz="0" w:space="0" w:color="auto"/>
                <w:left w:val="none" w:sz="0" w:space="0" w:color="auto"/>
                <w:bottom w:val="none" w:sz="0" w:space="0" w:color="auto"/>
                <w:right w:val="none" w:sz="0" w:space="0" w:color="auto"/>
              </w:divBdr>
              <w:divsChild>
                <w:div w:id="87891918">
                  <w:marLeft w:val="0"/>
                  <w:marRight w:val="0"/>
                  <w:marTop w:val="0"/>
                  <w:marBottom w:val="0"/>
                  <w:divBdr>
                    <w:top w:val="none" w:sz="0" w:space="0" w:color="auto"/>
                    <w:left w:val="none" w:sz="0" w:space="0" w:color="auto"/>
                    <w:bottom w:val="none" w:sz="0" w:space="0" w:color="auto"/>
                    <w:right w:val="none" w:sz="0" w:space="0" w:color="auto"/>
                  </w:divBdr>
                  <w:divsChild>
                    <w:div w:id="1035498888">
                      <w:marLeft w:val="0"/>
                      <w:marRight w:val="0"/>
                      <w:marTop w:val="0"/>
                      <w:marBottom w:val="0"/>
                      <w:divBdr>
                        <w:top w:val="none" w:sz="0" w:space="0" w:color="auto"/>
                        <w:left w:val="none" w:sz="0" w:space="0" w:color="auto"/>
                        <w:bottom w:val="none" w:sz="0" w:space="0" w:color="auto"/>
                        <w:right w:val="none" w:sz="0" w:space="0" w:color="auto"/>
                      </w:divBdr>
                      <w:divsChild>
                        <w:div w:id="2009016588">
                          <w:marLeft w:val="0"/>
                          <w:marRight w:val="0"/>
                          <w:marTop w:val="45"/>
                          <w:marBottom w:val="0"/>
                          <w:divBdr>
                            <w:top w:val="none" w:sz="0" w:space="0" w:color="auto"/>
                            <w:left w:val="none" w:sz="0" w:space="0" w:color="auto"/>
                            <w:bottom w:val="none" w:sz="0" w:space="0" w:color="auto"/>
                            <w:right w:val="none" w:sz="0" w:space="0" w:color="auto"/>
                          </w:divBdr>
                          <w:divsChild>
                            <w:div w:id="833766264">
                              <w:marLeft w:val="2070"/>
                              <w:marRight w:val="3810"/>
                              <w:marTop w:val="0"/>
                              <w:marBottom w:val="0"/>
                              <w:divBdr>
                                <w:top w:val="none" w:sz="0" w:space="0" w:color="auto"/>
                                <w:left w:val="none" w:sz="0" w:space="0" w:color="auto"/>
                                <w:bottom w:val="none" w:sz="0" w:space="0" w:color="auto"/>
                                <w:right w:val="none" w:sz="0" w:space="0" w:color="auto"/>
                              </w:divBdr>
                              <w:divsChild>
                                <w:div w:id="2009012711">
                                  <w:marLeft w:val="0"/>
                                  <w:marRight w:val="0"/>
                                  <w:marTop w:val="0"/>
                                  <w:marBottom w:val="0"/>
                                  <w:divBdr>
                                    <w:top w:val="none" w:sz="0" w:space="0" w:color="auto"/>
                                    <w:left w:val="none" w:sz="0" w:space="0" w:color="auto"/>
                                    <w:bottom w:val="none" w:sz="0" w:space="0" w:color="auto"/>
                                    <w:right w:val="none" w:sz="0" w:space="0" w:color="auto"/>
                                  </w:divBdr>
                                  <w:divsChild>
                                    <w:div w:id="1348826714">
                                      <w:marLeft w:val="0"/>
                                      <w:marRight w:val="0"/>
                                      <w:marTop w:val="0"/>
                                      <w:marBottom w:val="0"/>
                                      <w:divBdr>
                                        <w:top w:val="none" w:sz="0" w:space="0" w:color="auto"/>
                                        <w:left w:val="none" w:sz="0" w:space="0" w:color="auto"/>
                                        <w:bottom w:val="none" w:sz="0" w:space="0" w:color="auto"/>
                                        <w:right w:val="none" w:sz="0" w:space="0" w:color="auto"/>
                                      </w:divBdr>
                                      <w:divsChild>
                                        <w:div w:id="1021392485">
                                          <w:marLeft w:val="0"/>
                                          <w:marRight w:val="0"/>
                                          <w:marTop w:val="0"/>
                                          <w:marBottom w:val="0"/>
                                          <w:divBdr>
                                            <w:top w:val="none" w:sz="0" w:space="0" w:color="auto"/>
                                            <w:left w:val="none" w:sz="0" w:space="0" w:color="auto"/>
                                            <w:bottom w:val="none" w:sz="0" w:space="0" w:color="auto"/>
                                            <w:right w:val="none" w:sz="0" w:space="0" w:color="auto"/>
                                          </w:divBdr>
                                          <w:divsChild>
                                            <w:div w:id="125547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642010">
      <w:bodyDiv w:val="1"/>
      <w:marLeft w:val="0"/>
      <w:marRight w:val="0"/>
      <w:marTop w:val="0"/>
      <w:marBottom w:val="0"/>
      <w:divBdr>
        <w:top w:val="none" w:sz="0" w:space="0" w:color="auto"/>
        <w:left w:val="none" w:sz="0" w:space="0" w:color="auto"/>
        <w:bottom w:val="none" w:sz="0" w:space="0" w:color="auto"/>
        <w:right w:val="none" w:sz="0" w:space="0" w:color="auto"/>
      </w:divBdr>
      <w:divsChild>
        <w:div w:id="1554808487">
          <w:marLeft w:val="0"/>
          <w:marRight w:val="0"/>
          <w:marTop w:val="0"/>
          <w:marBottom w:val="0"/>
          <w:divBdr>
            <w:top w:val="none" w:sz="0" w:space="0" w:color="auto"/>
            <w:left w:val="none" w:sz="0" w:space="0" w:color="auto"/>
            <w:bottom w:val="none" w:sz="0" w:space="0" w:color="auto"/>
            <w:right w:val="none" w:sz="0" w:space="0" w:color="auto"/>
          </w:divBdr>
          <w:divsChild>
            <w:div w:id="1657487080">
              <w:marLeft w:val="0"/>
              <w:marRight w:val="0"/>
              <w:marTop w:val="0"/>
              <w:marBottom w:val="0"/>
              <w:divBdr>
                <w:top w:val="none" w:sz="0" w:space="0" w:color="auto"/>
                <w:left w:val="none" w:sz="0" w:space="0" w:color="auto"/>
                <w:bottom w:val="none" w:sz="0" w:space="0" w:color="auto"/>
                <w:right w:val="none" w:sz="0" w:space="0" w:color="auto"/>
              </w:divBdr>
              <w:divsChild>
                <w:div w:id="172259856">
                  <w:marLeft w:val="0"/>
                  <w:marRight w:val="0"/>
                  <w:marTop w:val="0"/>
                  <w:marBottom w:val="0"/>
                  <w:divBdr>
                    <w:top w:val="none" w:sz="0" w:space="0" w:color="auto"/>
                    <w:left w:val="none" w:sz="0" w:space="0" w:color="auto"/>
                    <w:bottom w:val="none" w:sz="0" w:space="0" w:color="auto"/>
                    <w:right w:val="none" w:sz="0" w:space="0" w:color="auto"/>
                  </w:divBdr>
                  <w:divsChild>
                    <w:div w:id="1023634506">
                      <w:marLeft w:val="0"/>
                      <w:marRight w:val="0"/>
                      <w:marTop w:val="0"/>
                      <w:marBottom w:val="0"/>
                      <w:divBdr>
                        <w:top w:val="none" w:sz="0" w:space="0" w:color="auto"/>
                        <w:left w:val="none" w:sz="0" w:space="0" w:color="auto"/>
                        <w:bottom w:val="none" w:sz="0" w:space="0" w:color="auto"/>
                        <w:right w:val="none" w:sz="0" w:space="0" w:color="auto"/>
                      </w:divBdr>
                      <w:divsChild>
                        <w:div w:id="742993658">
                          <w:marLeft w:val="0"/>
                          <w:marRight w:val="0"/>
                          <w:marTop w:val="0"/>
                          <w:marBottom w:val="0"/>
                          <w:divBdr>
                            <w:top w:val="none" w:sz="0" w:space="0" w:color="auto"/>
                            <w:left w:val="none" w:sz="0" w:space="0" w:color="auto"/>
                            <w:bottom w:val="none" w:sz="0" w:space="0" w:color="auto"/>
                            <w:right w:val="none" w:sz="0" w:space="0" w:color="auto"/>
                          </w:divBdr>
                          <w:divsChild>
                            <w:div w:id="1774278356">
                              <w:marLeft w:val="0"/>
                              <w:marRight w:val="0"/>
                              <w:marTop w:val="0"/>
                              <w:marBottom w:val="0"/>
                              <w:divBdr>
                                <w:top w:val="none" w:sz="0" w:space="0" w:color="auto"/>
                                <w:left w:val="none" w:sz="0" w:space="0" w:color="auto"/>
                                <w:bottom w:val="none" w:sz="0" w:space="0" w:color="auto"/>
                                <w:right w:val="none" w:sz="0" w:space="0" w:color="auto"/>
                              </w:divBdr>
                              <w:divsChild>
                                <w:div w:id="107840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769461">
      <w:bodyDiv w:val="1"/>
      <w:marLeft w:val="0"/>
      <w:marRight w:val="0"/>
      <w:marTop w:val="0"/>
      <w:marBottom w:val="0"/>
      <w:divBdr>
        <w:top w:val="none" w:sz="0" w:space="0" w:color="auto"/>
        <w:left w:val="none" w:sz="0" w:space="0" w:color="auto"/>
        <w:bottom w:val="none" w:sz="0" w:space="0" w:color="auto"/>
        <w:right w:val="none" w:sz="0" w:space="0" w:color="auto"/>
      </w:divBdr>
    </w:div>
    <w:div w:id="283730941">
      <w:bodyDiv w:val="1"/>
      <w:marLeft w:val="0"/>
      <w:marRight w:val="0"/>
      <w:marTop w:val="0"/>
      <w:marBottom w:val="0"/>
      <w:divBdr>
        <w:top w:val="none" w:sz="0" w:space="0" w:color="auto"/>
        <w:left w:val="none" w:sz="0" w:space="0" w:color="auto"/>
        <w:bottom w:val="none" w:sz="0" w:space="0" w:color="auto"/>
        <w:right w:val="none" w:sz="0" w:space="0" w:color="auto"/>
      </w:divBdr>
    </w:div>
    <w:div w:id="405765172">
      <w:bodyDiv w:val="1"/>
      <w:marLeft w:val="0"/>
      <w:marRight w:val="0"/>
      <w:marTop w:val="0"/>
      <w:marBottom w:val="0"/>
      <w:divBdr>
        <w:top w:val="none" w:sz="0" w:space="0" w:color="auto"/>
        <w:left w:val="none" w:sz="0" w:space="0" w:color="auto"/>
        <w:bottom w:val="none" w:sz="0" w:space="0" w:color="auto"/>
        <w:right w:val="none" w:sz="0" w:space="0" w:color="auto"/>
      </w:divBdr>
      <w:divsChild>
        <w:div w:id="1534726476">
          <w:marLeft w:val="0"/>
          <w:marRight w:val="1"/>
          <w:marTop w:val="0"/>
          <w:marBottom w:val="0"/>
          <w:divBdr>
            <w:top w:val="none" w:sz="0" w:space="0" w:color="auto"/>
            <w:left w:val="none" w:sz="0" w:space="0" w:color="auto"/>
            <w:bottom w:val="none" w:sz="0" w:space="0" w:color="auto"/>
            <w:right w:val="none" w:sz="0" w:space="0" w:color="auto"/>
          </w:divBdr>
          <w:divsChild>
            <w:div w:id="1471438990">
              <w:marLeft w:val="0"/>
              <w:marRight w:val="0"/>
              <w:marTop w:val="0"/>
              <w:marBottom w:val="0"/>
              <w:divBdr>
                <w:top w:val="none" w:sz="0" w:space="0" w:color="auto"/>
                <w:left w:val="none" w:sz="0" w:space="0" w:color="auto"/>
                <w:bottom w:val="none" w:sz="0" w:space="0" w:color="auto"/>
                <w:right w:val="none" w:sz="0" w:space="0" w:color="auto"/>
              </w:divBdr>
              <w:divsChild>
                <w:div w:id="87387069">
                  <w:marLeft w:val="0"/>
                  <w:marRight w:val="1"/>
                  <w:marTop w:val="0"/>
                  <w:marBottom w:val="0"/>
                  <w:divBdr>
                    <w:top w:val="none" w:sz="0" w:space="0" w:color="auto"/>
                    <w:left w:val="none" w:sz="0" w:space="0" w:color="auto"/>
                    <w:bottom w:val="none" w:sz="0" w:space="0" w:color="auto"/>
                    <w:right w:val="none" w:sz="0" w:space="0" w:color="auto"/>
                  </w:divBdr>
                  <w:divsChild>
                    <w:div w:id="899023455">
                      <w:marLeft w:val="0"/>
                      <w:marRight w:val="0"/>
                      <w:marTop w:val="0"/>
                      <w:marBottom w:val="0"/>
                      <w:divBdr>
                        <w:top w:val="none" w:sz="0" w:space="0" w:color="auto"/>
                        <w:left w:val="none" w:sz="0" w:space="0" w:color="auto"/>
                        <w:bottom w:val="none" w:sz="0" w:space="0" w:color="auto"/>
                        <w:right w:val="none" w:sz="0" w:space="0" w:color="auto"/>
                      </w:divBdr>
                      <w:divsChild>
                        <w:div w:id="1505315900">
                          <w:marLeft w:val="0"/>
                          <w:marRight w:val="0"/>
                          <w:marTop w:val="0"/>
                          <w:marBottom w:val="0"/>
                          <w:divBdr>
                            <w:top w:val="none" w:sz="0" w:space="0" w:color="auto"/>
                            <w:left w:val="none" w:sz="0" w:space="0" w:color="auto"/>
                            <w:bottom w:val="none" w:sz="0" w:space="0" w:color="auto"/>
                            <w:right w:val="none" w:sz="0" w:space="0" w:color="auto"/>
                          </w:divBdr>
                          <w:divsChild>
                            <w:div w:id="1099257631">
                              <w:marLeft w:val="0"/>
                              <w:marRight w:val="0"/>
                              <w:marTop w:val="120"/>
                              <w:marBottom w:val="360"/>
                              <w:divBdr>
                                <w:top w:val="none" w:sz="0" w:space="0" w:color="auto"/>
                                <w:left w:val="none" w:sz="0" w:space="0" w:color="auto"/>
                                <w:bottom w:val="none" w:sz="0" w:space="0" w:color="auto"/>
                                <w:right w:val="none" w:sz="0" w:space="0" w:color="auto"/>
                              </w:divBdr>
                              <w:divsChild>
                                <w:div w:id="2071421310">
                                  <w:marLeft w:val="0"/>
                                  <w:marRight w:val="0"/>
                                  <w:marTop w:val="0"/>
                                  <w:marBottom w:val="0"/>
                                  <w:divBdr>
                                    <w:top w:val="none" w:sz="0" w:space="0" w:color="auto"/>
                                    <w:left w:val="none" w:sz="0" w:space="0" w:color="auto"/>
                                    <w:bottom w:val="none" w:sz="0" w:space="0" w:color="auto"/>
                                    <w:right w:val="none" w:sz="0" w:space="0" w:color="auto"/>
                                  </w:divBdr>
                                  <w:divsChild>
                                    <w:div w:id="204258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9618772">
      <w:bodyDiv w:val="1"/>
      <w:marLeft w:val="0"/>
      <w:marRight w:val="0"/>
      <w:marTop w:val="0"/>
      <w:marBottom w:val="0"/>
      <w:divBdr>
        <w:top w:val="none" w:sz="0" w:space="0" w:color="auto"/>
        <w:left w:val="none" w:sz="0" w:space="0" w:color="auto"/>
        <w:bottom w:val="none" w:sz="0" w:space="0" w:color="auto"/>
        <w:right w:val="none" w:sz="0" w:space="0" w:color="auto"/>
      </w:divBdr>
    </w:div>
    <w:div w:id="743643654">
      <w:bodyDiv w:val="1"/>
      <w:marLeft w:val="0"/>
      <w:marRight w:val="0"/>
      <w:marTop w:val="0"/>
      <w:marBottom w:val="0"/>
      <w:divBdr>
        <w:top w:val="none" w:sz="0" w:space="0" w:color="auto"/>
        <w:left w:val="none" w:sz="0" w:space="0" w:color="auto"/>
        <w:bottom w:val="none" w:sz="0" w:space="0" w:color="auto"/>
        <w:right w:val="none" w:sz="0" w:space="0" w:color="auto"/>
      </w:divBdr>
      <w:divsChild>
        <w:div w:id="787311084">
          <w:marLeft w:val="0"/>
          <w:marRight w:val="0"/>
          <w:marTop w:val="0"/>
          <w:marBottom w:val="0"/>
          <w:divBdr>
            <w:top w:val="none" w:sz="0" w:space="0" w:color="auto"/>
            <w:left w:val="none" w:sz="0" w:space="0" w:color="auto"/>
            <w:bottom w:val="none" w:sz="0" w:space="0" w:color="auto"/>
            <w:right w:val="none" w:sz="0" w:space="0" w:color="auto"/>
          </w:divBdr>
        </w:div>
      </w:divsChild>
    </w:div>
    <w:div w:id="827986855">
      <w:bodyDiv w:val="1"/>
      <w:marLeft w:val="0"/>
      <w:marRight w:val="0"/>
      <w:marTop w:val="0"/>
      <w:marBottom w:val="0"/>
      <w:divBdr>
        <w:top w:val="none" w:sz="0" w:space="0" w:color="auto"/>
        <w:left w:val="none" w:sz="0" w:space="0" w:color="auto"/>
        <w:bottom w:val="none" w:sz="0" w:space="0" w:color="auto"/>
        <w:right w:val="none" w:sz="0" w:space="0" w:color="auto"/>
      </w:divBdr>
      <w:divsChild>
        <w:div w:id="2004118370">
          <w:marLeft w:val="0"/>
          <w:marRight w:val="0"/>
          <w:marTop w:val="150"/>
          <w:marBottom w:val="0"/>
          <w:divBdr>
            <w:top w:val="none" w:sz="0" w:space="0" w:color="auto"/>
            <w:left w:val="none" w:sz="0" w:space="0" w:color="auto"/>
            <w:bottom w:val="none" w:sz="0" w:space="0" w:color="auto"/>
            <w:right w:val="none" w:sz="0" w:space="0" w:color="auto"/>
          </w:divBdr>
          <w:divsChild>
            <w:div w:id="1299649564">
              <w:marLeft w:val="0"/>
              <w:marRight w:val="0"/>
              <w:marTop w:val="0"/>
              <w:marBottom w:val="0"/>
              <w:divBdr>
                <w:top w:val="none" w:sz="0" w:space="0" w:color="auto"/>
                <w:left w:val="none" w:sz="0" w:space="0" w:color="auto"/>
                <w:bottom w:val="none" w:sz="0" w:space="0" w:color="auto"/>
                <w:right w:val="none" w:sz="0" w:space="0" w:color="auto"/>
              </w:divBdr>
              <w:divsChild>
                <w:div w:id="99372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263784">
      <w:bodyDiv w:val="1"/>
      <w:marLeft w:val="0"/>
      <w:marRight w:val="0"/>
      <w:marTop w:val="45"/>
      <w:marBottom w:val="45"/>
      <w:divBdr>
        <w:top w:val="none" w:sz="0" w:space="0" w:color="auto"/>
        <w:left w:val="none" w:sz="0" w:space="0" w:color="auto"/>
        <w:bottom w:val="none" w:sz="0" w:space="0" w:color="auto"/>
        <w:right w:val="none" w:sz="0" w:space="0" w:color="auto"/>
      </w:divBdr>
      <w:divsChild>
        <w:div w:id="711076868">
          <w:marLeft w:val="0"/>
          <w:marRight w:val="0"/>
          <w:marTop w:val="0"/>
          <w:marBottom w:val="0"/>
          <w:divBdr>
            <w:top w:val="none" w:sz="0" w:space="0" w:color="auto"/>
            <w:left w:val="none" w:sz="0" w:space="0" w:color="auto"/>
            <w:bottom w:val="none" w:sz="0" w:space="0" w:color="auto"/>
            <w:right w:val="none" w:sz="0" w:space="0" w:color="auto"/>
          </w:divBdr>
          <w:divsChild>
            <w:div w:id="147329650">
              <w:marLeft w:val="0"/>
              <w:marRight w:val="0"/>
              <w:marTop w:val="0"/>
              <w:marBottom w:val="0"/>
              <w:divBdr>
                <w:top w:val="none" w:sz="0" w:space="0" w:color="auto"/>
                <w:left w:val="none" w:sz="0" w:space="0" w:color="auto"/>
                <w:bottom w:val="none" w:sz="0" w:space="0" w:color="auto"/>
                <w:right w:val="none" w:sz="0" w:space="0" w:color="auto"/>
              </w:divBdr>
              <w:divsChild>
                <w:div w:id="753891190">
                  <w:marLeft w:val="0"/>
                  <w:marRight w:val="0"/>
                  <w:marTop w:val="0"/>
                  <w:marBottom w:val="0"/>
                  <w:divBdr>
                    <w:top w:val="none" w:sz="0" w:space="0" w:color="auto"/>
                    <w:left w:val="none" w:sz="0" w:space="0" w:color="auto"/>
                    <w:bottom w:val="none" w:sz="0" w:space="0" w:color="auto"/>
                    <w:right w:val="none" w:sz="0" w:space="0" w:color="auto"/>
                  </w:divBdr>
                  <w:divsChild>
                    <w:div w:id="1506824636">
                      <w:marLeft w:val="0"/>
                      <w:marRight w:val="0"/>
                      <w:marTop w:val="0"/>
                      <w:marBottom w:val="0"/>
                      <w:divBdr>
                        <w:top w:val="none" w:sz="0" w:space="0" w:color="auto"/>
                        <w:left w:val="none" w:sz="0" w:space="0" w:color="auto"/>
                        <w:bottom w:val="none" w:sz="0" w:space="0" w:color="auto"/>
                        <w:right w:val="none" w:sz="0" w:space="0" w:color="auto"/>
                      </w:divBdr>
                      <w:divsChild>
                        <w:div w:id="1794513534">
                          <w:marLeft w:val="2385"/>
                          <w:marRight w:val="3960"/>
                          <w:marTop w:val="0"/>
                          <w:marBottom w:val="0"/>
                          <w:divBdr>
                            <w:top w:val="none" w:sz="0" w:space="0" w:color="auto"/>
                            <w:left w:val="single" w:sz="6" w:space="0" w:color="D3E1F9"/>
                            <w:bottom w:val="none" w:sz="0" w:space="0" w:color="auto"/>
                            <w:right w:val="none" w:sz="0" w:space="0" w:color="auto"/>
                          </w:divBdr>
                          <w:divsChild>
                            <w:div w:id="1608656518">
                              <w:marLeft w:val="0"/>
                              <w:marRight w:val="0"/>
                              <w:marTop w:val="0"/>
                              <w:marBottom w:val="0"/>
                              <w:divBdr>
                                <w:top w:val="none" w:sz="0" w:space="0" w:color="auto"/>
                                <w:left w:val="none" w:sz="0" w:space="0" w:color="auto"/>
                                <w:bottom w:val="none" w:sz="0" w:space="0" w:color="auto"/>
                                <w:right w:val="none" w:sz="0" w:space="0" w:color="auto"/>
                              </w:divBdr>
                              <w:divsChild>
                                <w:div w:id="1260025420">
                                  <w:marLeft w:val="0"/>
                                  <w:marRight w:val="0"/>
                                  <w:marTop w:val="0"/>
                                  <w:marBottom w:val="0"/>
                                  <w:divBdr>
                                    <w:top w:val="none" w:sz="0" w:space="0" w:color="auto"/>
                                    <w:left w:val="none" w:sz="0" w:space="0" w:color="auto"/>
                                    <w:bottom w:val="none" w:sz="0" w:space="0" w:color="auto"/>
                                    <w:right w:val="none" w:sz="0" w:space="0" w:color="auto"/>
                                  </w:divBdr>
                                  <w:divsChild>
                                    <w:div w:id="190652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3673355">
      <w:bodyDiv w:val="1"/>
      <w:marLeft w:val="0"/>
      <w:marRight w:val="0"/>
      <w:marTop w:val="0"/>
      <w:marBottom w:val="0"/>
      <w:divBdr>
        <w:top w:val="none" w:sz="0" w:space="0" w:color="auto"/>
        <w:left w:val="none" w:sz="0" w:space="0" w:color="auto"/>
        <w:bottom w:val="none" w:sz="0" w:space="0" w:color="auto"/>
        <w:right w:val="none" w:sz="0" w:space="0" w:color="auto"/>
      </w:divBdr>
      <w:divsChild>
        <w:div w:id="1809787548">
          <w:marLeft w:val="0"/>
          <w:marRight w:val="0"/>
          <w:marTop w:val="0"/>
          <w:marBottom w:val="0"/>
          <w:divBdr>
            <w:top w:val="none" w:sz="0" w:space="0" w:color="auto"/>
            <w:left w:val="none" w:sz="0" w:space="0" w:color="auto"/>
            <w:bottom w:val="none" w:sz="0" w:space="0" w:color="auto"/>
            <w:right w:val="none" w:sz="0" w:space="0" w:color="auto"/>
          </w:divBdr>
          <w:divsChild>
            <w:div w:id="212473724">
              <w:marLeft w:val="0"/>
              <w:marRight w:val="0"/>
              <w:marTop w:val="0"/>
              <w:marBottom w:val="0"/>
              <w:divBdr>
                <w:top w:val="none" w:sz="0" w:space="0" w:color="auto"/>
                <w:left w:val="none" w:sz="0" w:space="0" w:color="auto"/>
                <w:bottom w:val="none" w:sz="0" w:space="0" w:color="auto"/>
                <w:right w:val="none" w:sz="0" w:space="0" w:color="auto"/>
              </w:divBdr>
              <w:divsChild>
                <w:div w:id="1257053226">
                  <w:marLeft w:val="0"/>
                  <w:marRight w:val="0"/>
                  <w:marTop w:val="0"/>
                  <w:marBottom w:val="0"/>
                  <w:divBdr>
                    <w:top w:val="none" w:sz="0" w:space="0" w:color="auto"/>
                    <w:left w:val="none" w:sz="0" w:space="0" w:color="auto"/>
                    <w:bottom w:val="none" w:sz="0" w:space="0" w:color="auto"/>
                    <w:right w:val="none" w:sz="0" w:space="0" w:color="auto"/>
                  </w:divBdr>
                  <w:divsChild>
                    <w:div w:id="2114937131">
                      <w:marLeft w:val="0"/>
                      <w:marRight w:val="0"/>
                      <w:marTop w:val="0"/>
                      <w:marBottom w:val="0"/>
                      <w:divBdr>
                        <w:top w:val="none" w:sz="0" w:space="0" w:color="auto"/>
                        <w:left w:val="none" w:sz="0" w:space="0" w:color="auto"/>
                        <w:bottom w:val="none" w:sz="0" w:space="0" w:color="auto"/>
                        <w:right w:val="none" w:sz="0" w:space="0" w:color="auto"/>
                      </w:divBdr>
                      <w:divsChild>
                        <w:div w:id="1132090804">
                          <w:marLeft w:val="0"/>
                          <w:marRight w:val="0"/>
                          <w:marTop w:val="0"/>
                          <w:marBottom w:val="0"/>
                          <w:divBdr>
                            <w:top w:val="none" w:sz="0" w:space="0" w:color="auto"/>
                            <w:left w:val="none" w:sz="0" w:space="0" w:color="auto"/>
                            <w:bottom w:val="none" w:sz="0" w:space="0" w:color="auto"/>
                            <w:right w:val="none" w:sz="0" w:space="0" w:color="auto"/>
                          </w:divBdr>
                          <w:divsChild>
                            <w:div w:id="1368867336">
                              <w:marLeft w:val="0"/>
                              <w:marRight w:val="0"/>
                              <w:marTop w:val="0"/>
                              <w:marBottom w:val="0"/>
                              <w:divBdr>
                                <w:top w:val="none" w:sz="0" w:space="0" w:color="auto"/>
                                <w:left w:val="none" w:sz="0" w:space="0" w:color="auto"/>
                                <w:bottom w:val="none" w:sz="0" w:space="0" w:color="auto"/>
                                <w:right w:val="none" w:sz="0" w:space="0" w:color="auto"/>
                              </w:divBdr>
                              <w:divsChild>
                                <w:div w:id="720247955">
                                  <w:marLeft w:val="0"/>
                                  <w:marRight w:val="0"/>
                                  <w:marTop w:val="0"/>
                                  <w:marBottom w:val="0"/>
                                  <w:divBdr>
                                    <w:top w:val="none" w:sz="0" w:space="0" w:color="auto"/>
                                    <w:left w:val="none" w:sz="0" w:space="0" w:color="auto"/>
                                    <w:bottom w:val="none" w:sz="0" w:space="0" w:color="auto"/>
                                    <w:right w:val="none" w:sz="0" w:space="0" w:color="auto"/>
                                  </w:divBdr>
                                  <w:divsChild>
                                    <w:div w:id="420220013">
                                      <w:marLeft w:val="0"/>
                                      <w:marRight w:val="0"/>
                                      <w:marTop w:val="0"/>
                                      <w:marBottom w:val="0"/>
                                      <w:divBdr>
                                        <w:top w:val="none" w:sz="0" w:space="0" w:color="auto"/>
                                        <w:left w:val="none" w:sz="0" w:space="0" w:color="auto"/>
                                        <w:bottom w:val="none" w:sz="0" w:space="0" w:color="auto"/>
                                        <w:right w:val="none" w:sz="0" w:space="0" w:color="auto"/>
                                      </w:divBdr>
                                    </w:div>
                                    <w:div w:id="1629049007">
                                      <w:marLeft w:val="0"/>
                                      <w:marRight w:val="0"/>
                                      <w:marTop w:val="0"/>
                                      <w:marBottom w:val="0"/>
                                      <w:divBdr>
                                        <w:top w:val="none" w:sz="0" w:space="0" w:color="auto"/>
                                        <w:left w:val="none" w:sz="0" w:space="0" w:color="auto"/>
                                        <w:bottom w:val="none" w:sz="0" w:space="0" w:color="auto"/>
                                        <w:right w:val="none" w:sz="0" w:space="0" w:color="auto"/>
                                      </w:divBdr>
                                    </w:div>
                                    <w:div w:id="174725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136972">
      <w:bodyDiv w:val="1"/>
      <w:marLeft w:val="0"/>
      <w:marRight w:val="0"/>
      <w:marTop w:val="0"/>
      <w:marBottom w:val="0"/>
      <w:divBdr>
        <w:top w:val="none" w:sz="0" w:space="0" w:color="auto"/>
        <w:left w:val="none" w:sz="0" w:space="0" w:color="auto"/>
        <w:bottom w:val="none" w:sz="0" w:space="0" w:color="auto"/>
        <w:right w:val="none" w:sz="0" w:space="0" w:color="auto"/>
      </w:divBdr>
      <w:divsChild>
        <w:div w:id="1517841100">
          <w:marLeft w:val="0"/>
          <w:marRight w:val="0"/>
          <w:marTop w:val="0"/>
          <w:marBottom w:val="0"/>
          <w:divBdr>
            <w:top w:val="none" w:sz="0" w:space="0" w:color="auto"/>
            <w:left w:val="none" w:sz="0" w:space="0" w:color="auto"/>
            <w:bottom w:val="none" w:sz="0" w:space="0" w:color="auto"/>
            <w:right w:val="none" w:sz="0" w:space="0" w:color="auto"/>
          </w:divBdr>
          <w:divsChild>
            <w:div w:id="5550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4486">
      <w:bodyDiv w:val="1"/>
      <w:marLeft w:val="0"/>
      <w:marRight w:val="0"/>
      <w:marTop w:val="0"/>
      <w:marBottom w:val="0"/>
      <w:divBdr>
        <w:top w:val="none" w:sz="0" w:space="0" w:color="auto"/>
        <w:left w:val="none" w:sz="0" w:space="0" w:color="auto"/>
        <w:bottom w:val="none" w:sz="0" w:space="0" w:color="auto"/>
        <w:right w:val="none" w:sz="0" w:space="0" w:color="auto"/>
      </w:divBdr>
      <w:divsChild>
        <w:div w:id="139075184">
          <w:marLeft w:val="0"/>
          <w:marRight w:val="0"/>
          <w:marTop w:val="0"/>
          <w:marBottom w:val="0"/>
          <w:divBdr>
            <w:top w:val="none" w:sz="0" w:space="0" w:color="auto"/>
            <w:left w:val="none" w:sz="0" w:space="0" w:color="auto"/>
            <w:bottom w:val="none" w:sz="0" w:space="0" w:color="auto"/>
            <w:right w:val="none" w:sz="0" w:space="0" w:color="auto"/>
          </w:divBdr>
        </w:div>
      </w:divsChild>
    </w:div>
    <w:div w:id="1587499125">
      <w:bodyDiv w:val="1"/>
      <w:marLeft w:val="0"/>
      <w:marRight w:val="0"/>
      <w:marTop w:val="45"/>
      <w:marBottom w:val="45"/>
      <w:divBdr>
        <w:top w:val="none" w:sz="0" w:space="0" w:color="auto"/>
        <w:left w:val="none" w:sz="0" w:space="0" w:color="auto"/>
        <w:bottom w:val="none" w:sz="0" w:space="0" w:color="auto"/>
        <w:right w:val="none" w:sz="0" w:space="0" w:color="auto"/>
      </w:divBdr>
      <w:divsChild>
        <w:div w:id="1381324161">
          <w:marLeft w:val="0"/>
          <w:marRight w:val="0"/>
          <w:marTop w:val="0"/>
          <w:marBottom w:val="0"/>
          <w:divBdr>
            <w:top w:val="none" w:sz="0" w:space="0" w:color="auto"/>
            <w:left w:val="none" w:sz="0" w:space="0" w:color="auto"/>
            <w:bottom w:val="none" w:sz="0" w:space="0" w:color="auto"/>
            <w:right w:val="none" w:sz="0" w:space="0" w:color="auto"/>
          </w:divBdr>
          <w:divsChild>
            <w:div w:id="1283076011">
              <w:marLeft w:val="0"/>
              <w:marRight w:val="0"/>
              <w:marTop w:val="0"/>
              <w:marBottom w:val="0"/>
              <w:divBdr>
                <w:top w:val="none" w:sz="0" w:space="0" w:color="auto"/>
                <w:left w:val="none" w:sz="0" w:space="0" w:color="auto"/>
                <w:bottom w:val="none" w:sz="0" w:space="0" w:color="auto"/>
                <w:right w:val="none" w:sz="0" w:space="0" w:color="auto"/>
              </w:divBdr>
              <w:divsChild>
                <w:div w:id="1103767059">
                  <w:marLeft w:val="0"/>
                  <w:marRight w:val="0"/>
                  <w:marTop w:val="0"/>
                  <w:marBottom w:val="0"/>
                  <w:divBdr>
                    <w:top w:val="none" w:sz="0" w:space="0" w:color="auto"/>
                    <w:left w:val="none" w:sz="0" w:space="0" w:color="auto"/>
                    <w:bottom w:val="none" w:sz="0" w:space="0" w:color="auto"/>
                    <w:right w:val="none" w:sz="0" w:space="0" w:color="auto"/>
                  </w:divBdr>
                  <w:divsChild>
                    <w:div w:id="1039473521">
                      <w:marLeft w:val="0"/>
                      <w:marRight w:val="0"/>
                      <w:marTop w:val="0"/>
                      <w:marBottom w:val="0"/>
                      <w:divBdr>
                        <w:top w:val="none" w:sz="0" w:space="0" w:color="auto"/>
                        <w:left w:val="none" w:sz="0" w:space="0" w:color="auto"/>
                        <w:bottom w:val="none" w:sz="0" w:space="0" w:color="auto"/>
                        <w:right w:val="none" w:sz="0" w:space="0" w:color="auto"/>
                      </w:divBdr>
                      <w:divsChild>
                        <w:div w:id="1505626885">
                          <w:marLeft w:val="2385"/>
                          <w:marRight w:val="3960"/>
                          <w:marTop w:val="0"/>
                          <w:marBottom w:val="0"/>
                          <w:divBdr>
                            <w:top w:val="none" w:sz="0" w:space="0" w:color="auto"/>
                            <w:left w:val="single" w:sz="6" w:space="0" w:color="D3E1F9"/>
                            <w:bottom w:val="none" w:sz="0" w:space="0" w:color="auto"/>
                            <w:right w:val="none" w:sz="0" w:space="0" w:color="auto"/>
                          </w:divBdr>
                          <w:divsChild>
                            <w:div w:id="1193806527">
                              <w:marLeft w:val="0"/>
                              <w:marRight w:val="0"/>
                              <w:marTop w:val="0"/>
                              <w:marBottom w:val="0"/>
                              <w:divBdr>
                                <w:top w:val="none" w:sz="0" w:space="0" w:color="auto"/>
                                <w:left w:val="none" w:sz="0" w:space="0" w:color="auto"/>
                                <w:bottom w:val="none" w:sz="0" w:space="0" w:color="auto"/>
                                <w:right w:val="none" w:sz="0" w:space="0" w:color="auto"/>
                              </w:divBdr>
                              <w:divsChild>
                                <w:div w:id="2108886956">
                                  <w:marLeft w:val="0"/>
                                  <w:marRight w:val="0"/>
                                  <w:marTop w:val="0"/>
                                  <w:marBottom w:val="0"/>
                                  <w:divBdr>
                                    <w:top w:val="none" w:sz="0" w:space="0" w:color="auto"/>
                                    <w:left w:val="none" w:sz="0" w:space="0" w:color="auto"/>
                                    <w:bottom w:val="none" w:sz="0" w:space="0" w:color="auto"/>
                                    <w:right w:val="none" w:sz="0" w:space="0" w:color="auto"/>
                                  </w:divBdr>
                                  <w:divsChild>
                                    <w:div w:id="144187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608688">
      <w:bodyDiv w:val="1"/>
      <w:marLeft w:val="0"/>
      <w:marRight w:val="0"/>
      <w:marTop w:val="0"/>
      <w:marBottom w:val="0"/>
      <w:divBdr>
        <w:top w:val="none" w:sz="0" w:space="0" w:color="auto"/>
        <w:left w:val="none" w:sz="0" w:space="0" w:color="auto"/>
        <w:bottom w:val="none" w:sz="0" w:space="0" w:color="auto"/>
        <w:right w:val="none" w:sz="0" w:space="0" w:color="auto"/>
      </w:divBdr>
      <w:divsChild>
        <w:div w:id="671446704">
          <w:marLeft w:val="0"/>
          <w:marRight w:val="0"/>
          <w:marTop w:val="0"/>
          <w:marBottom w:val="0"/>
          <w:divBdr>
            <w:top w:val="none" w:sz="0" w:space="0" w:color="auto"/>
            <w:left w:val="none" w:sz="0" w:space="0" w:color="auto"/>
            <w:bottom w:val="none" w:sz="0" w:space="0" w:color="auto"/>
            <w:right w:val="none" w:sz="0" w:space="0" w:color="auto"/>
          </w:divBdr>
          <w:divsChild>
            <w:div w:id="830564737">
              <w:marLeft w:val="0"/>
              <w:marRight w:val="0"/>
              <w:marTop w:val="0"/>
              <w:marBottom w:val="0"/>
              <w:divBdr>
                <w:top w:val="none" w:sz="0" w:space="0" w:color="auto"/>
                <w:left w:val="none" w:sz="0" w:space="0" w:color="auto"/>
                <w:bottom w:val="none" w:sz="0" w:space="0" w:color="auto"/>
                <w:right w:val="none" w:sz="0" w:space="0" w:color="auto"/>
              </w:divBdr>
              <w:divsChild>
                <w:div w:id="1172183690">
                  <w:marLeft w:val="0"/>
                  <w:marRight w:val="0"/>
                  <w:marTop w:val="0"/>
                  <w:marBottom w:val="0"/>
                  <w:divBdr>
                    <w:top w:val="none" w:sz="0" w:space="0" w:color="auto"/>
                    <w:left w:val="none" w:sz="0" w:space="0" w:color="auto"/>
                    <w:bottom w:val="none" w:sz="0" w:space="0" w:color="auto"/>
                    <w:right w:val="none" w:sz="0" w:space="0" w:color="auto"/>
                  </w:divBdr>
                  <w:divsChild>
                    <w:div w:id="195505717">
                      <w:marLeft w:val="0"/>
                      <w:marRight w:val="0"/>
                      <w:marTop w:val="0"/>
                      <w:marBottom w:val="0"/>
                      <w:divBdr>
                        <w:top w:val="none" w:sz="0" w:space="0" w:color="auto"/>
                        <w:left w:val="none" w:sz="0" w:space="0" w:color="auto"/>
                        <w:bottom w:val="none" w:sz="0" w:space="0" w:color="auto"/>
                        <w:right w:val="none" w:sz="0" w:space="0" w:color="auto"/>
                      </w:divBdr>
                      <w:divsChild>
                        <w:div w:id="900604527">
                          <w:marLeft w:val="0"/>
                          <w:marRight w:val="0"/>
                          <w:marTop w:val="0"/>
                          <w:marBottom w:val="0"/>
                          <w:divBdr>
                            <w:top w:val="none" w:sz="0" w:space="0" w:color="auto"/>
                            <w:left w:val="none" w:sz="0" w:space="0" w:color="auto"/>
                            <w:bottom w:val="none" w:sz="0" w:space="0" w:color="auto"/>
                            <w:right w:val="none" w:sz="0" w:space="0" w:color="auto"/>
                          </w:divBdr>
                          <w:divsChild>
                            <w:div w:id="1659769455">
                              <w:marLeft w:val="0"/>
                              <w:marRight w:val="0"/>
                              <w:marTop w:val="0"/>
                              <w:marBottom w:val="0"/>
                              <w:divBdr>
                                <w:top w:val="none" w:sz="0" w:space="0" w:color="auto"/>
                                <w:left w:val="none" w:sz="0" w:space="0" w:color="auto"/>
                                <w:bottom w:val="none" w:sz="0" w:space="0" w:color="auto"/>
                                <w:right w:val="none" w:sz="0" w:space="0" w:color="auto"/>
                              </w:divBdr>
                              <w:divsChild>
                                <w:div w:id="355040547">
                                  <w:marLeft w:val="0"/>
                                  <w:marRight w:val="0"/>
                                  <w:marTop w:val="0"/>
                                  <w:marBottom w:val="0"/>
                                  <w:divBdr>
                                    <w:top w:val="none" w:sz="0" w:space="0" w:color="auto"/>
                                    <w:left w:val="none" w:sz="0" w:space="0" w:color="auto"/>
                                    <w:bottom w:val="none" w:sz="0" w:space="0" w:color="auto"/>
                                    <w:right w:val="none" w:sz="0" w:space="0" w:color="auto"/>
                                  </w:divBdr>
                                  <w:divsChild>
                                    <w:div w:id="892010797">
                                      <w:marLeft w:val="0"/>
                                      <w:marRight w:val="0"/>
                                      <w:marTop w:val="0"/>
                                      <w:marBottom w:val="0"/>
                                      <w:divBdr>
                                        <w:top w:val="none" w:sz="0" w:space="0" w:color="auto"/>
                                        <w:left w:val="none" w:sz="0" w:space="0" w:color="auto"/>
                                        <w:bottom w:val="none" w:sz="0" w:space="0" w:color="auto"/>
                                        <w:right w:val="none" w:sz="0" w:space="0" w:color="auto"/>
                                      </w:divBdr>
                                      <w:divsChild>
                                        <w:div w:id="103500787">
                                          <w:marLeft w:val="0"/>
                                          <w:marRight w:val="0"/>
                                          <w:marTop w:val="0"/>
                                          <w:marBottom w:val="0"/>
                                          <w:divBdr>
                                            <w:top w:val="none" w:sz="0" w:space="0" w:color="auto"/>
                                            <w:left w:val="none" w:sz="0" w:space="0" w:color="auto"/>
                                            <w:bottom w:val="none" w:sz="0" w:space="0" w:color="auto"/>
                                            <w:right w:val="none" w:sz="0" w:space="0" w:color="auto"/>
                                          </w:divBdr>
                                          <w:divsChild>
                                            <w:div w:id="1489906845">
                                              <w:marLeft w:val="0"/>
                                              <w:marRight w:val="0"/>
                                              <w:marTop w:val="0"/>
                                              <w:marBottom w:val="0"/>
                                              <w:divBdr>
                                                <w:top w:val="none" w:sz="0" w:space="0" w:color="auto"/>
                                                <w:left w:val="none" w:sz="0" w:space="0" w:color="auto"/>
                                                <w:bottom w:val="none" w:sz="0" w:space="0" w:color="auto"/>
                                                <w:right w:val="none" w:sz="0" w:space="0" w:color="auto"/>
                                              </w:divBdr>
                                              <w:divsChild>
                                                <w:div w:id="1361054886">
                                                  <w:marLeft w:val="0"/>
                                                  <w:marRight w:val="0"/>
                                                  <w:marTop w:val="0"/>
                                                  <w:marBottom w:val="0"/>
                                                  <w:divBdr>
                                                    <w:top w:val="none" w:sz="0" w:space="0" w:color="auto"/>
                                                    <w:left w:val="none" w:sz="0" w:space="0" w:color="auto"/>
                                                    <w:bottom w:val="none" w:sz="0" w:space="0" w:color="auto"/>
                                                    <w:right w:val="none" w:sz="0" w:space="0" w:color="auto"/>
                                                  </w:divBdr>
                                                  <w:divsChild>
                                                    <w:div w:id="939407699">
                                                      <w:marLeft w:val="0"/>
                                                      <w:marRight w:val="0"/>
                                                      <w:marTop w:val="0"/>
                                                      <w:marBottom w:val="0"/>
                                                      <w:divBdr>
                                                        <w:top w:val="none" w:sz="0" w:space="0" w:color="auto"/>
                                                        <w:left w:val="none" w:sz="0" w:space="0" w:color="auto"/>
                                                        <w:bottom w:val="none" w:sz="0" w:space="0" w:color="auto"/>
                                                        <w:right w:val="none" w:sz="0" w:space="0" w:color="auto"/>
                                                      </w:divBdr>
                                                      <w:divsChild>
                                                        <w:div w:id="2049062564">
                                                          <w:marLeft w:val="0"/>
                                                          <w:marRight w:val="0"/>
                                                          <w:marTop w:val="0"/>
                                                          <w:marBottom w:val="0"/>
                                                          <w:divBdr>
                                                            <w:top w:val="none" w:sz="0" w:space="0" w:color="auto"/>
                                                            <w:left w:val="none" w:sz="0" w:space="0" w:color="auto"/>
                                                            <w:bottom w:val="none" w:sz="0" w:space="0" w:color="auto"/>
                                                            <w:right w:val="none" w:sz="0" w:space="0" w:color="auto"/>
                                                          </w:divBdr>
                                                          <w:divsChild>
                                                            <w:div w:id="1696350689">
                                                              <w:marLeft w:val="0"/>
                                                              <w:marRight w:val="0"/>
                                                              <w:marTop w:val="0"/>
                                                              <w:marBottom w:val="0"/>
                                                              <w:divBdr>
                                                                <w:top w:val="none" w:sz="0" w:space="0" w:color="auto"/>
                                                                <w:left w:val="none" w:sz="0" w:space="0" w:color="auto"/>
                                                                <w:bottom w:val="none" w:sz="0" w:space="0" w:color="auto"/>
                                                                <w:right w:val="none" w:sz="0" w:space="0" w:color="auto"/>
                                                              </w:divBdr>
                                                              <w:divsChild>
                                                                <w:div w:id="1070156534">
                                                                  <w:marLeft w:val="0"/>
                                                                  <w:marRight w:val="0"/>
                                                                  <w:marTop w:val="0"/>
                                                                  <w:marBottom w:val="0"/>
                                                                  <w:divBdr>
                                                                    <w:top w:val="none" w:sz="0" w:space="0" w:color="auto"/>
                                                                    <w:left w:val="none" w:sz="0" w:space="0" w:color="auto"/>
                                                                    <w:bottom w:val="none" w:sz="0" w:space="0" w:color="auto"/>
                                                                    <w:right w:val="none" w:sz="0" w:space="0" w:color="auto"/>
                                                                  </w:divBdr>
                                                                  <w:divsChild>
                                                                    <w:div w:id="1328900268">
                                                                      <w:marLeft w:val="0"/>
                                                                      <w:marRight w:val="0"/>
                                                                      <w:marTop w:val="0"/>
                                                                      <w:marBottom w:val="0"/>
                                                                      <w:divBdr>
                                                                        <w:top w:val="none" w:sz="0" w:space="0" w:color="auto"/>
                                                                        <w:left w:val="none" w:sz="0" w:space="0" w:color="auto"/>
                                                                        <w:bottom w:val="none" w:sz="0" w:space="0" w:color="auto"/>
                                                                        <w:right w:val="none" w:sz="0" w:space="0" w:color="auto"/>
                                                                      </w:divBdr>
                                                                      <w:divsChild>
                                                                        <w:div w:id="106891914">
                                                                          <w:marLeft w:val="0"/>
                                                                          <w:marRight w:val="0"/>
                                                                          <w:marTop w:val="0"/>
                                                                          <w:marBottom w:val="0"/>
                                                                          <w:divBdr>
                                                                            <w:top w:val="none" w:sz="0" w:space="0" w:color="auto"/>
                                                                            <w:left w:val="none" w:sz="0" w:space="0" w:color="auto"/>
                                                                            <w:bottom w:val="none" w:sz="0" w:space="0" w:color="auto"/>
                                                                            <w:right w:val="none" w:sz="0" w:space="0" w:color="auto"/>
                                                                          </w:divBdr>
                                                                          <w:divsChild>
                                                                            <w:div w:id="1536112881">
                                                                              <w:marLeft w:val="0"/>
                                                                              <w:marRight w:val="0"/>
                                                                              <w:marTop w:val="0"/>
                                                                              <w:marBottom w:val="0"/>
                                                                              <w:divBdr>
                                                                                <w:top w:val="none" w:sz="0" w:space="0" w:color="auto"/>
                                                                                <w:left w:val="none" w:sz="0" w:space="0" w:color="auto"/>
                                                                                <w:bottom w:val="none" w:sz="0" w:space="0" w:color="auto"/>
                                                                                <w:right w:val="none" w:sz="0" w:space="0" w:color="auto"/>
                                                                              </w:divBdr>
                                                                              <w:divsChild>
                                                                                <w:div w:id="1058824908">
                                                                                  <w:marLeft w:val="0"/>
                                                                                  <w:marRight w:val="0"/>
                                                                                  <w:marTop w:val="0"/>
                                                                                  <w:marBottom w:val="0"/>
                                                                                  <w:divBdr>
                                                                                    <w:top w:val="none" w:sz="0" w:space="0" w:color="auto"/>
                                                                                    <w:left w:val="none" w:sz="0" w:space="0" w:color="auto"/>
                                                                                    <w:bottom w:val="none" w:sz="0" w:space="0" w:color="auto"/>
                                                                                    <w:right w:val="none" w:sz="0" w:space="0" w:color="auto"/>
                                                                                  </w:divBdr>
                                                                                  <w:divsChild>
                                                                                    <w:div w:id="1590305939">
                                                                                      <w:marLeft w:val="0"/>
                                                                                      <w:marRight w:val="0"/>
                                                                                      <w:marTop w:val="0"/>
                                                                                      <w:marBottom w:val="0"/>
                                                                                      <w:divBdr>
                                                                                        <w:top w:val="none" w:sz="0" w:space="0" w:color="auto"/>
                                                                                        <w:left w:val="none" w:sz="0" w:space="0" w:color="auto"/>
                                                                                        <w:bottom w:val="none" w:sz="0" w:space="0" w:color="auto"/>
                                                                                        <w:right w:val="none" w:sz="0" w:space="0" w:color="auto"/>
                                                                                      </w:divBdr>
                                                                                      <w:divsChild>
                                                                                        <w:div w:id="2071266246">
                                                                                          <w:marLeft w:val="0"/>
                                                                                          <w:marRight w:val="0"/>
                                                                                          <w:marTop w:val="0"/>
                                                                                          <w:marBottom w:val="0"/>
                                                                                          <w:divBdr>
                                                                                            <w:top w:val="none" w:sz="0" w:space="0" w:color="auto"/>
                                                                                            <w:left w:val="none" w:sz="0" w:space="0" w:color="auto"/>
                                                                                            <w:bottom w:val="none" w:sz="0" w:space="0" w:color="auto"/>
                                                                                            <w:right w:val="none" w:sz="0" w:space="0" w:color="auto"/>
                                                                                          </w:divBdr>
                                                                                          <w:divsChild>
                                                                                            <w:div w:id="82380924">
                                                                                              <w:marLeft w:val="0"/>
                                                                                              <w:marRight w:val="0"/>
                                                                                              <w:marTop w:val="0"/>
                                                                                              <w:marBottom w:val="0"/>
                                                                                              <w:divBdr>
                                                                                                <w:top w:val="none" w:sz="0" w:space="0" w:color="auto"/>
                                                                                                <w:left w:val="none" w:sz="0" w:space="0" w:color="auto"/>
                                                                                                <w:bottom w:val="none" w:sz="0" w:space="0" w:color="auto"/>
                                                                                                <w:right w:val="none" w:sz="0" w:space="0" w:color="auto"/>
                                                                                              </w:divBdr>
                                                                                              <w:divsChild>
                                                                                                <w:div w:id="1730614187">
                                                                                                  <w:marLeft w:val="0"/>
                                                                                                  <w:marRight w:val="0"/>
                                                                                                  <w:marTop w:val="0"/>
                                                                                                  <w:marBottom w:val="0"/>
                                                                                                  <w:divBdr>
                                                                                                    <w:top w:val="none" w:sz="0" w:space="0" w:color="auto"/>
                                                                                                    <w:left w:val="none" w:sz="0" w:space="0" w:color="auto"/>
                                                                                                    <w:bottom w:val="none" w:sz="0" w:space="0" w:color="auto"/>
                                                                                                    <w:right w:val="none" w:sz="0" w:space="0" w:color="auto"/>
                                                                                                  </w:divBdr>
                                                                                                  <w:divsChild>
                                                                                                    <w:div w:id="143963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8394314">
      <w:bodyDiv w:val="1"/>
      <w:marLeft w:val="0"/>
      <w:marRight w:val="0"/>
      <w:marTop w:val="0"/>
      <w:marBottom w:val="0"/>
      <w:divBdr>
        <w:top w:val="none" w:sz="0" w:space="0" w:color="auto"/>
        <w:left w:val="none" w:sz="0" w:space="0" w:color="auto"/>
        <w:bottom w:val="none" w:sz="0" w:space="0" w:color="auto"/>
        <w:right w:val="none" w:sz="0" w:space="0" w:color="auto"/>
      </w:divBdr>
      <w:divsChild>
        <w:div w:id="533538515">
          <w:marLeft w:val="0"/>
          <w:marRight w:val="0"/>
          <w:marTop w:val="0"/>
          <w:marBottom w:val="0"/>
          <w:divBdr>
            <w:top w:val="none" w:sz="0" w:space="0" w:color="auto"/>
            <w:left w:val="none" w:sz="0" w:space="0" w:color="auto"/>
            <w:bottom w:val="none" w:sz="0" w:space="0" w:color="auto"/>
            <w:right w:val="none" w:sz="0" w:space="0" w:color="auto"/>
          </w:divBdr>
          <w:divsChild>
            <w:div w:id="50837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651856">
      <w:bodyDiv w:val="1"/>
      <w:marLeft w:val="0"/>
      <w:marRight w:val="0"/>
      <w:marTop w:val="0"/>
      <w:marBottom w:val="0"/>
      <w:divBdr>
        <w:top w:val="none" w:sz="0" w:space="0" w:color="auto"/>
        <w:left w:val="none" w:sz="0" w:space="0" w:color="auto"/>
        <w:bottom w:val="none" w:sz="0" w:space="0" w:color="auto"/>
        <w:right w:val="none" w:sz="0" w:space="0" w:color="auto"/>
      </w:divBdr>
    </w:div>
    <w:div w:id="1839076861">
      <w:bodyDiv w:val="1"/>
      <w:marLeft w:val="0"/>
      <w:marRight w:val="0"/>
      <w:marTop w:val="0"/>
      <w:marBottom w:val="0"/>
      <w:divBdr>
        <w:top w:val="none" w:sz="0" w:space="0" w:color="auto"/>
        <w:left w:val="none" w:sz="0" w:space="0" w:color="auto"/>
        <w:bottom w:val="none" w:sz="0" w:space="0" w:color="auto"/>
        <w:right w:val="none" w:sz="0" w:space="0" w:color="auto"/>
      </w:divBdr>
      <w:divsChild>
        <w:div w:id="1525709442">
          <w:marLeft w:val="0"/>
          <w:marRight w:val="0"/>
          <w:marTop w:val="0"/>
          <w:marBottom w:val="0"/>
          <w:divBdr>
            <w:top w:val="none" w:sz="0" w:space="0" w:color="auto"/>
            <w:left w:val="none" w:sz="0" w:space="0" w:color="auto"/>
            <w:bottom w:val="none" w:sz="0" w:space="0" w:color="auto"/>
            <w:right w:val="none" w:sz="0" w:space="0" w:color="auto"/>
          </w:divBdr>
        </w:div>
      </w:divsChild>
    </w:div>
    <w:div w:id="1915579751">
      <w:bodyDiv w:val="1"/>
      <w:marLeft w:val="0"/>
      <w:marRight w:val="0"/>
      <w:marTop w:val="0"/>
      <w:marBottom w:val="0"/>
      <w:divBdr>
        <w:top w:val="none" w:sz="0" w:space="0" w:color="auto"/>
        <w:left w:val="none" w:sz="0" w:space="0" w:color="auto"/>
        <w:bottom w:val="none" w:sz="0" w:space="0" w:color="auto"/>
        <w:right w:val="none" w:sz="0" w:space="0" w:color="auto"/>
      </w:divBdr>
    </w:div>
    <w:div w:id="2070960919">
      <w:bodyDiv w:val="1"/>
      <w:marLeft w:val="0"/>
      <w:marRight w:val="0"/>
      <w:marTop w:val="0"/>
      <w:marBottom w:val="0"/>
      <w:divBdr>
        <w:top w:val="none" w:sz="0" w:space="0" w:color="auto"/>
        <w:left w:val="none" w:sz="0" w:space="0" w:color="auto"/>
        <w:bottom w:val="none" w:sz="0" w:space="0" w:color="auto"/>
        <w:right w:val="none" w:sz="0" w:space="0" w:color="auto"/>
      </w:divBdr>
      <w:divsChild>
        <w:div w:id="618221767">
          <w:marLeft w:val="2025"/>
          <w:marRight w:val="0"/>
          <w:marTop w:val="0"/>
          <w:marBottom w:val="0"/>
          <w:divBdr>
            <w:top w:val="single" w:sz="2" w:space="0" w:color="2E2E2E"/>
            <w:left w:val="single" w:sz="2" w:space="0" w:color="2E2E2E"/>
            <w:bottom w:val="single" w:sz="2" w:space="0" w:color="2E2E2E"/>
            <w:right w:val="single" w:sz="2" w:space="0" w:color="2E2E2E"/>
          </w:divBdr>
          <w:divsChild>
            <w:div w:id="643706017">
              <w:marLeft w:val="0"/>
              <w:marRight w:val="0"/>
              <w:marTop w:val="15"/>
              <w:marBottom w:val="0"/>
              <w:divBdr>
                <w:top w:val="none" w:sz="0" w:space="0" w:color="auto"/>
                <w:left w:val="none" w:sz="0" w:space="0" w:color="auto"/>
                <w:bottom w:val="none" w:sz="0" w:space="0" w:color="auto"/>
                <w:right w:val="none" w:sz="0" w:space="0" w:color="auto"/>
              </w:divBdr>
              <w:divsChild>
                <w:div w:id="5335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tephan.herzig@helmholtz-muenchen.de"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A37245-9616-47C8-889D-643455F9F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1956</Words>
  <Characters>127826</Characters>
  <Application>Microsoft Office Word</Application>
  <DocSecurity>4</DocSecurity>
  <Lines>1065</Lines>
  <Paragraphs>2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yclooxygenase-2 controls the de novo induction of brown adipose tissue</vt:lpstr>
      <vt:lpstr>Cyclooxygenase-2 controls the de novo induction of brown adipose tissue</vt:lpstr>
    </vt:vector>
  </TitlesOfParts>
  <Company>DKFZ</Company>
  <LinksUpToDate>false</LinksUpToDate>
  <CharactersWithSpaces>139503</CharactersWithSpaces>
  <SharedDoc>false</SharedDoc>
  <HLinks>
    <vt:vector size="6" baseType="variant">
      <vt:variant>
        <vt:i4>5701680</vt:i4>
      </vt:variant>
      <vt:variant>
        <vt:i4>0</vt:i4>
      </vt:variant>
      <vt:variant>
        <vt:i4>0</vt:i4>
      </vt:variant>
      <vt:variant>
        <vt:i4>5</vt:i4>
      </vt:variant>
      <vt:variant>
        <vt:lpwstr>mailto:s.herzig@dkfz.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yclooxygenase-2 controls the de novo induction of brown adipose tissue</dc:title>
  <dc:creator>Vegiopoulos</dc:creator>
  <cp:lastModifiedBy>Katrin.rauner</cp:lastModifiedBy>
  <cp:revision>2</cp:revision>
  <cp:lastPrinted>2016-02-23T15:33:00Z</cp:lastPrinted>
  <dcterms:created xsi:type="dcterms:W3CDTF">2018-04-25T09:16:00Z</dcterms:created>
  <dcterms:modified xsi:type="dcterms:W3CDTF">2018-04-25T09:16:00Z</dcterms:modified>
</cp:coreProperties>
</file>